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1C3A85" w14:textId="6056AB70" w:rsidR="00BD33F5" w:rsidRDefault="00BD33F5" w:rsidP="00BD33F5">
      <w:pPr>
        <w:jc w:val="center"/>
        <w:rPr>
          <w:b/>
          <w:color w:val="4472C4" w:themeColor="accent1"/>
          <w:sz w:val="40"/>
          <w:szCs w:val="40"/>
        </w:rPr>
      </w:pPr>
      <w:bookmarkStart w:id="0" w:name="_Toc215745843"/>
      <w:r w:rsidRPr="00BD33F5">
        <w:rPr>
          <w:b/>
          <w:color w:val="4472C4" w:themeColor="accent1"/>
          <w:sz w:val="40"/>
          <w:szCs w:val="40"/>
        </w:rPr>
        <w:t xml:space="preserve">BUSINESS REQUIREMENT DOCUMENT </w:t>
      </w:r>
      <w:r w:rsidR="00AF686F">
        <w:rPr>
          <w:b/>
          <w:color w:val="4472C4" w:themeColor="accent1"/>
          <w:sz w:val="40"/>
          <w:szCs w:val="40"/>
        </w:rPr>
        <w:t>–</w:t>
      </w:r>
      <w:r w:rsidRPr="00BD33F5">
        <w:rPr>
          <w:b/>
          <w:color w:val="4472C4" w:themeColor="accent1"/>
          <w:sz w:val="40"/>
          <w:szCs w:val="40"/>
        </w:rPr>
        <w:t xml:space="preserve"> BRD</w:t>
      </w:r>
    </w:p>
    <w:p w14:paraId="77FBC618" w14:textId="520D7CBC" w:rsidR="006D3A09" w:rsidRDefault="006D3A09" w:rsidP="00BD33F5">
      <w:pPr>
        <w:jc w:val="center"/>
        <w:rPr>
          <w:b/>
          <w:color w:val="4472C4" w:themeColor="accent1"/>
          <w:sz w:val="40"/>
          <w:szCs w:val="40"/>
        </w:rPr>
      </w:pPr>
      <w:r>
        <w:rPr>
          <w:b/>
          <w:color w:val="4472C4" w:themeColor="accent1"/>
          <w:sz w:val="40"/>
          <w:szCs w:val="40"/>
        </w:rPr>
        <w:t>TÀI LIỆU THAM KHẢO TỔNG HỢP VỀ LOGIC NGHIỆP VỤ HÓA ĐƠN</w:t>
      </w:r>
    </w:p>
    <w:p w14:paraId="6A770B2A" w14:textId="50C93CF1" w:rsidR="006D3A09" w:rsidRPr="006D3A09" w:rsidRDefault="006D3A09" w:rsidP="006D3A09">
      <w:pPr>
        <w:jc w:val="right"/>
        <w:rPr>
          <w:b/>
          <w:color w:val="000000" w:themeColor="text1"/>
          <w:szCs w:val="26"/>
        </w:rPr>
      </w:pPr>
      <w:r>
        <w:rPr>
          <w:b/>
          <w:color w:val="000000" w:themeColor="text1"/>
          <w:szCs w:val="26"/>
        </w:rPr>
        <w:t>Biên soạn: Huỳnh Quốc Huy</w:t>
      </w:r>
    </w:p>
    <w:p w14:paraId="40934C96" w14:textId="0BD0CD28" w:rsidR="00AF686F" w:rsidRPr="00AF686F" w:rsidRDefault="00AF686F" w:rsidP="00AF686F">
      <w:pPr>
        <w:spacing w:after="160"/>
        <w:rPr>
          <w:b/>
          <w:color w:val="4472C4" w:themeColor="accent1"/>
          <w:sz w:val="40"/>
          <w:szCs w:val="40"/>
        </w:rPr>
      </w:pPr>
    </w:p>
    <w:sdt>
      <w:sdtPr>
        <w:rPr>
          <w:rFonts w:ascii="Times New Roman" w:eastAsiaTheme="minorHAnsi" w:hAnsi="Times New Roman" w:cs="Times New Roman"/>
          <w:color w:val="auto"/>
          <w:sz w:val="26"/>
          <w:szCs w:val="20"/>
        </w:rPr>
        <w:id w:val="233206178"/>
        <w:docPartObj>
          <w:docPartGallery w:val="Table of Contents"/>
          <w:docPartUnique/>
        </w:docPartObj>
      </w:sdtPr>
      <w:sdtEndPr>
        <w:rPr>
          <w:b/>
          <w:bCs/>
          <w:noProof/>
        </w:rPr>
      </w:sdtEndPr>
      <w:sdtContent>
        <w:p w14:paraId="6DEDF666" w14:textId="37274A88" w:rsidR="00AF686F" w:rsidRPr="00AF686F" w:rsidRDefault="00AF686F" w:rsidP="00AF686F">
          <w:pPr>
            <w:pStyle w:val="TOCHeading"/>
            <w:jc w:val="center"/>
            <w:rPr>
              <w:rFonts w:ascii="Times New Roman" w:hAnsi="Times New Roman" w:cs="Times New Roman"/>
            </w:rPr>
          </w:pPr>
          <w:r w:rsidRPr="00AF686F">
            <w:rPr>
              <w:rFonts w:ascii="Times New Roman" w:hAnsi="Times New Roman" w:cs="Times New Roman"/>
            </w:rPr>
            <w:t>MỤC LỤC</w:t>
          </w:r>
        </w:p>
        <w:p w14:paraId="56EAA962" w14:textId="3FCEF334" w:rsidR="006D3A09" w:rsidRDefault="00AF686F">
          <w:pPr>
            <w:pStyle w:val="TOC1"/>
            <w:tabs>
              <w:tab w:val="left" w:pos="660"/>
              <w:tab w:val="right" w:leader="dot" w:pos="902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17904561" w:history="1">
            <w:r w:rsidR="006D3A09" w:rsidRPr="00B579D6">
              <w:rPr>
                <w:rStyle w:val="Hyperlink"/>
                <w:b/>
                <w:bCs/>
                <w:noProof/>
              </w:rPr>
              <w:t>1.</w:t>
            </w:r>
            <w:r w:rsidR="006D3A09">
              <w:rPr>
                <w:rFonts w:asciiTheme="minorHAnsi" w:eastAsiaTheme="minorEastAsia" w:hAnsiTheme="minorHAnsi" w:cstheme="minorBidi"/>
                <w:noProof/>
                <w:sz w:val="22"/>
                <w:szCs w:val="22"/>
              </w:rPr>
              <w:tab/>
            </w:r>
            <w:r w:rsidR="006D3A09" w:rsidRPr="00B579D6">
              <w:rPr>
                <w:rStyle w:val="Hyperlink"/>
                <w:b/>
                <w:bCs/>
                <w:noProof/>
              </w:rPr>
              <w:t>TỔNG QUAN HỆ THỐNG (EXECUTIVE SUMMARY)</w:t>
            </w:r>
            <w:r w:rsidR="006D3A09">
              <w:rPr>
                <w:noProof/>
                <w:webHidden/>
              </w:rPr>
              <w:tab/>
            </w:r>
            <w:r w:rsidR="006D3A09">
              <w:rPr>
                <w:noProof/>
                <w:webHidden/>
              </w:rPr>
              <w:fldChar w:fldCharType="begin"/>
            </w:r>
            <w:r w:rsidR="006D3A09">
              <w:rPr>
                <w:noProof/>
                <w:webHidden/>
              </w:rPr>
              <w:instrText xml:space="preserve"> PAGEREF _Toc217904561 \h </w:instrText>
            </w:r>
            <w:r w:rsidR="006D3A09">
              <w:rPr>
                <w:noProof/>
                <w:webHidden/>
              </w:rPr>
            </w:r>
            <w:r w:rsidR="006D3A09">
              <w:rPr>
                <w:noProof/>
                <w:webHidden/>
              </w:rPr>
              <w:fldChar w:fldCharType="separate"/>
            </w:r>
            <w:r w:rsidR="006D3A09">
              <w:rPr>
                <w:noProof/>
                <w:webHidden/>
              </w:rPr>
              <w:t>2</w:t>
            </w:r>
            <w:r w:rsidR="006D3A09">
              <w:rPr>
                <w:noProof/>
                <w:webHidden/>
              </w:rPr>
              <w:fldChar w:fldCharType="end"/>
            </w:r>
          </w:hyperlink>
        </w:p>
        <w:p w14:paraId="0370F4D0" w14:textId="64300B26" w:rsidR="006D3A09" w:rsidRDefault="006D3A09">
          <w:pPr>
            <w:pStyle w:val="TOC1"/>
            <w:tabs>
              <w:tab w:val="left" w:pos="660"/>
              <w:tab w:val="right" w:leader="dot" w:pos="9026"/>
            </w:tabs>
            <w:rPr>
              <w:rFonts w:asciiTheme="minorHAnsi" w:eastAsiaTheme="minorEastAsia" w:hAnsiTheme="minorHAnsi" w:cstheme="minorBidi"/>
              <w:noProof/>
              <w:sz w:val="22"/>
              <w:szCs w:val="22"/>
            </w:rPr>
          </w:pPr>
          <w:hyperlink w:anchor="_Toc217904562" w:history="1">
            <w:r w:rsidRPr="00B579D6">
              <w:rPr>
                <w:rStyle w:val="Hyperlink"/>
                <w:b/>
                <w:bCs/>
                <w:noProof/>
              </w:rPr>
              <w:t>2.</w:t>
            </w:r>
            <w:r>
              <w:rPr>
                <w:rFonts w:asciiTheme="minorHAnsi" w:eastAsiaTheme="minorEastAsia" w:hAnsiTheme="minorHAnsi" w:cstheme="minorBidi"/>
                <w:noProof/>
                <w:sz w:val="22"/>
                <w:szCs w:val="22"/>
              </w:rPr>
              <w:tab/>
            </w:r>
            <w:r w:rsidRPr="00B579D6">
              <w:rPr>
                <w:rStyle w:val="Hyperlink"/>
                <w:b/>
                <w:bCs/>
                <w:noProof/>
              </w:rPr>
              <w:t>CÁC ĐỐI TƯỢNG THAM GIA (ACTORS &amp; STAKEHOLDERS)</w:t>
            </w:r>
            <w:r>
              <w:rPr>
                <w:noProof/>
                <w:webHidden/>
              </w:rPr>
              <w:tab/>
            </w:r>
            <w:r>
              <w:rPr>
                <w:noProof/>
                <w:webHidden/>
              </w:rPr>
              <w:fldChar w:fldCharType="begin"/>
            </w:r>
            <w:r>
              <w:rPr>
                <w:noProof/>
                <w:webHidden/>
              </w:rPr>
              <w:instrText xml:space="preserve"> PAGEREF _Toc217904562 \h </w:instrText>
            </w:r>
            <w:r>
              <w:rPr>
                <w:noProof/>
                <w:webHidden/>
              </w:rPr>
            </w:r>
            <w:r>
              <w:rPr>
                <w:noProof/>
                <w:webHidden/>
              </w:rPr>
              <w:fldChar w:fldCharType="separate"/>
            </w:r>
            <w:r>
              <w:rPr>
                <w:noProof/>
                <w:webHidden/>
              </w:rPr>
              <w:t>2</w:t>
            </w:r>
            <w:r>
              <w:rPr>
                <w:noProof/>
                <w:webHidden/>
              </w:rPr>
              <w:fldChar w:fldCharType="end"/>
            </w:r>
          </w:hyperlink>
        </w:p>
        <w:p w14:paraId="1F6C8BBB" w14:textId="25B3FF16" w:rsidR="006D3A09" w:rsidRDefault="006D3A09">
          <w:pPr>
            <w:pStyle w:val="TOC1"/>
            <w:tabs>
              <w:tab w:val="left" w:pos="660"/>
              <w:tab w:val="right" w:leader="dot" w:pos="9026"/>
            </w:tabs>
            <w:rPr>
              <w:rFonts w:asciiTheme="minorHAnsi" w:eastAsiaTheme="minorEastAsia" w:hAnsiTheme="minorHAnsi" w:cstheme="minorBidi"/>
              <w:noProof/>
              <w:sz w:val="22"/>
              <w:szCs w:val="22"/>
            </w:rPr>
          </w:pPr>
          <w:hyperlink w:anchor="_Toc217904563" w:history="1">
            <w:r w:rsidRPr="00B579D6">
              <w:rPr>
                <w:rStyle w:val="Hyperlink"/>
                <w:b/>
                <w:bCs/>
                <w:noProof/>
              </w:rPr>
              <w:t>3.</w:t>
            </w:r>
            <w:r>
              <w:rPr>
                <w:rFonts w:asciiTheme="minorHAnsi" w:eastAsiaTheme="minorEastAsia" w:hAnsiTheme="minorHAnsi" w:cstheme="minorBidi"/>
                <w:noProof/>
                <w:sz w:val="22"/>
                <w:szCs w:val="22"/>
              </w:rPr>
              <w:tab/>
            </w:r>
            <w:r w:rsidRPr="00B579D6">
              <w:rPr>
                <w:rStyle w:val="Hyperlink"/>
                <w:b/>
                <w:bCs/>
                <w:noProof/>
              </w:rPr>
              <w:t>QUY TRÌNH NGHIỆP VỤ (MEINVOICE  MISA)</w:t>
            </w:r>
            <w:r>
              <w:rPr>
                <w:noProof/>
                <w:webHidden/>
              </w:rPr>
              <w:tab/>
            </w:r>
            <w:r>
              <w:rPr>
                <w:noProof/>
                <w:webHidden/>
              </w:rPr>
              <w:fldChar w:fldCharType="begin"/>
            </w:r>
            <w:r>
              <w:rPr>
                <w:noProof/>
                <w:webHidden/>
              </w:rPr>
              <w:instrText xml:space="preserve"> PAGEREF _Toc217904563 \h </w:instrText>
            </w:r>
            <w:r>
              <w:rPr>
                <w:noProof/>
                <w:webHidden/>
              </w:rPr>
            </w:r>
            <w:r>
              <w:rPr>
                <w:noProof/>
                <w:webHidden/>
              </w:rPr>
              <w:fldChar w:fldCharType="separate"/>
            </w:r>
            <w:r>
              <w:rPr>
                <w:noProof/>
                <w:webHidden/>
              </w:rPr>
              <w:t>2</w:t>
            </w:r>
            <w:r>
              <w:rPr>
                <w:noProof/>
                <w:webHidden/>
              </w:rPr>
              <w:fldChar w:fldCharType="end"/>
            </w:r>
          </w:hyperlink>
        </w:p>
        <w:p w14:paraId="2239594E" w14:textId="51F25415" w:rsidR="006D3A09" w:rsidRDefault="006D3A09">
          <w:pPr>
            <w:pStyle w:val="TOC2"/>
            <w:tabs>
              <w:tab w:val="left" w:pos="880"/>
              <w:tab w:val="right" w:leader="dot" w:pos="9026"/>
            </w:tabs>
            <w:rPr>
              <w:rFonts w:asciiTheme="minorHAnsi" w:eastAsiaTheme="minorEastAsia" w:hAnsiTheme="minorHAnsi" w:cstheme="minorBidi"/>
              <w:noProof/>
              <w:sz w:val="22"/>
              <w:szCs w:val="22"/>
            </w:rPr>
          </w:pPr>
          <w:hyperlink w:anchor="_Toc217904564" w:history="1">
            <w:r w:rsidRPr="00B579D6">
              <w:rPr>
                <w:rStyle w:val="Hyperlink"/>
                <w:b/>
                <w:bCs/>
                <w:noProof/>
              </w:rPr>
              <w:t>3.1</w:t>
            </w:r>
            <w:r>
              <w:rPr>
                <w:rFonts w:asciiTheme="minorHAnsi" w:eastAsiaTheme="minorEastAsia" w:hAnsiTheme="minorHAnsi" w:cstheme="minorBidi"/>
                <w:noProof/>
                <w:sz w:val="22"/>
                <w:szCs w:val="22"/>
              </w:rPr>
              <w:tab/>
            </w:r>
            <w:r w:rsidRPr="00B579D6">
              <w:rPr>
                <w:rStyle w:val="Hyperlink"/>
                <w:b/>
                <w:bCs/>
                <w:noProof/>
              </w:rPr>
              <w:t>HÓA ĐƠN</w:t>
            </w:r>
            <w:r>
              <w:rPr>
                <w:noProof/>
                <w:webHidden/>
              </w:rPr>
              <w:tab/>
            </w:r>
            <w:r>
              <w:rPr>
                <w:noProof/>
                <w:webHidden/>
              </w:rPr>
              <w:fldChar w:fldCharType="begin"/>
            </w:r>
            <w:r>
              <w:rPr>
                <w:noProof/>
                <w:webHidden/>
              </w:rPr>
              <w:instrText xml:space="preserve"> PAGEREF _Toc217904564 \h </w:instrText>
            </w:r>
            <w:r>
              <w:rPr>
                <w:noProof/>
                <w:webHidden/>
              </w:rPr>
            </w:r>
            <w:r>
              <w:rPr>
                <w:noProof/>
                <w:webHidden/>
              </w:rPr>
              <w:fldChar w:fldCharType="separate"/>
            </w:r>
            <w:r>
              <w:rPr>
                <w:noProof/>
                <w:webHidden/>
              </w:rPr>
              <w:t>2</w:t>
            </w:r>
            <w:r>
              <w:rPr>
                <w:noProof/>
                <w:webHidden/>
              </w:rPr>
              <w:fldChar w:fldCharType="end"/>
            </w:r>
          </w:hyperlink>
        </w:p>
        <w:p w14:paraId="0D23CD0C" w14:textId="6550C6C7" w:rsidR="006D3A09" w:rsidRDefault="006D3A09">
          <w:pPr>
            <w:pStyle w:val="TOC3"/>
            <w:tabs>
              <w:tab w:val="left" w:pos="1320"/>
              <w:tab w:val="right" w:leader="dot" w:pos="9026"/>
            </w:tabs>
            <w:rPr>
              <w:rFonts w:asciiTheme="minorHAnsi" w:eastAsiaTheme="minorEastAsia" w:hAnsiTheme="minorHAnsi" w:cstheme="minorBidi"/>
              <w:noProof/>
              <w:sz w:val="22"/>
              <w:szCs w:val="22"/>
            </w:rPr>
          </w:pPr>
          <w:hyperlink w:anchor="_Toc217904565" w:history="1">
            <w:r w:rsidRPr="00B579D6">
              <w:rPr>
                <w:rStyle w:val="Hyperlink"/>
                <w:b/>
                <w:bCs/>
                <w:noProof/>
              </w:rPr>
              <w:t>3.1.1</w:t>
            </w:r>
            <w:r>
              <w:rPr>
                <w:rFonts w:asciiTheme="minorHAnsi" w:eastAsiaTheme="minorEastAsia" w:hAnsiTheme="minorHAnsi" w:cstheme="minorBidi"/>
                <w:noProof/>
                <w:sz w:val="22"/>
                <w:szCs w:val="22"/>
              </w:rPr>
              <w:tab/>
            </w:r>
            <w:r w:rsidRPr="00B579D6">
              <w:rPr>
                <w:rStyle w:val="Hyperlink"/>
                <w:b/>
                <w:bCs/>
                <w:noProof/>
              </w:rPr>
              <w:t>Có Mã Cơ Quan Thuế</w:t>
            </w:r>
            <w:r>
              <w:rPr>
                <w:noProof/>
                <w:webHidden/>
              </w:rPr>
              <w:tab/>
            </w:r>
            <w:r>
              <w:rPr>
                <w:noProof/>
                <w:webHidden/>
              </w:rPr>
              <w:fldChar w:fldCharType="begin"/>
            </w:r>
            <w:r>
              <w:rPr>
                <w:noProof/>
                <w:webHidden/>
              </w:rPr>
              <w:instrText xml:space="preserve"> PAGEREF _Toc217904565 \h </w:instrText>
            </w:r>
            <w:r>
              <w:rPr>
                <w:noProof/>
                <w:webHidden/>
              </w:rPr>
            </w:r>
            <w:r>
              <w:rPr>
                <w:noProof/>
                <w:webHidden/>
              </w:rPr>
              <w:fldChar w:fldCharType="separate"/>
            </w:r>
            <w:r>
              <w:rPr>
                <w:noProof/>
                <w:webHidden/>
              </w:rPr>
              <w:t>2</w:t>
            </w:r>
            <w:r>
              <w:rPr>
                <w:noProof/>
                <w:webHidden/>
              </w:rPr>
              <w:fldChar w:fldCharType="end"/>
            </w:r>
          </w:hyperlink>
        </w:p>
        <w:p w14:paraId="317DF251" w14:textId="5A5A13C3" w:rsidR="006D3A09" w:rsidRDefault="006D3A09">
          <w:pPr>
            <w:pStyle w:val="TOC3"/>
            <w:tabs>
              <w:tab w:val="left" w:pos="1320"/>
              <w:tab w:val="right" w:leader="dot" w:pos="9026"/>
            </w:tabs>
            <w:rPr>
              <w:rFonts w:asciiTheme="minorHAnsi" w:eastAsiaTheme="minorEastAsia" w:hAnsiTheme="minorHAnsi" w:cstheme="minorBidi"/>
              <w:noProof/>
              <w:sz w:val="22"/>
              <w:szCs w:val="22"/>
            </w:rPr>
          </w:pPr>
          <w:hyperlink w:anchor="_Toc217904566" w:history="1">
            <w:r w:rsidRPr="00B579D6">
              <w:rPr>
                <w:rStyle w:val="Hyperlink"/>
                <w:b/>
                <w:bCs/>
                <w:noProof/>
              </w:rPr>
              <w:t>3.1.2</w:t>
            </w:r>
            <w:r>
              <w:rPr>
                <w:rFonts w:asciiTheme="minorHAnsi" w:eastAsiaTheme="minorEastAsia" w:hAnsiTheme="minorHAnsi" w:cstheme="minorBidi"/>
                <w:noProof/>
                <w:sz w:val="22"/>
                <w:szCs w:val="22"/>
              </w:rPr>
              <w:tab/>
            </w:r>
            <w:r w:rsidRPr="00B579D6">
              <w:rPr>
                <w:rStyle w:val="Hyperlink"/>
                <w:b/>
                <w:bCs/>
                <w:noProof/>
              </w:rPr>
              <w:t>Không Có Mã Cơ Quan Thuế</w:t>
            </w:r>
            <w:r>
              <w:rPr>
                <w:noProof/>
                <w:webHidden/>
              </w:rPr>
              <w:tab/>
            </w:r>
            <w:r>
              <w:rPr>
                <w:noProof/>
                <w:webHidden/>
              </w:rPr>
              <w:fldChar w:fldCharType="begin"/>
            </w:r>
            <w:r>
              <w:rPr>
                <w:noProof/>
                <w:webHidden/>
              </w:rPr>
              <w:instrText xml:space="preserve"> PAGEREF _Toc217904566 \h </w:instrText>
            </w:r>
            <w:r>
              <w:rPr>
                <w:noProof/>
                <w:webHidden/>
              </w:rPr>
            </w:r>
            <w:r>
              <w:rPr>
                <w:noProof/>
                <w:webHidden/>
              </w:rPr>
              <w:fldChar w:fldCharType="separate"/>
            </w:r>
            <w:r>
              <w:rPr>
                <w:noProof/>
                <w:webHidden/>
              </w:rPr>
              <w:t>53</w:t>
            </w:r>
            <w:r>
              <w:rPr>
                <w:noProof/>
                <w:webHidden/>
              </w:rPr>
              <w:fldChar w:fldCharType="end"/>
            </w:r>
          </w:hyperlink>
        </w:p>
        <w:p w14:paraId="47C5E6AA" w14:textId="00BAE276" w:rsidR="006D3A09" w:rsidRDefault="006D3A09">
          <w:pPr>
            <w:pStyle w:val="TOC2"/>
            <w:tabs>
              <w:tab w:val="left" w:pos="880"/>
              <w:tab w:val="right" w:leader="dot" w:pos="9026"/>
            </w:tabs>
            <w:rPr>
              <w:rFonts w:asciiTheme="minorHAnsi" w:eastAsiaTheme="minorEastAsia" w:hAnsiTheme="minorHAnsi" w:cstheme="minorBidi"/>
              <w:noProof/>
              <w:sz w:val="22"/>
              <w:szCs w:val="22"/>
            </w:rPr>
          </w:pPr>
          <w:hyperlink w:anchor="_Toc217904567" w:history="1">
            <w:r w:rsidRPr="00B579D6">
              <w:rPr>
                <w:rStyle w:val="Hyperlink"/>
                <w:b/>
                <w:bCs/>
                <w:noProof/>
              </w:rPr>
              <w:t>3.2</w:t>
            </w:r>
            <w:r>
              <w:rPr>
                <w:rFonts w:asciiTheme="minorHAnsi" w:eastAsiaTheme="minorEastAsia" w:hAnsiTheme="minorHAnsi" w:cstheme="minorBidi"/>
                <w:noProof/>
                <w:sz w:val="22"/>
                <w:szCs w:val="22"/>
              </w:rPr>
              <w:tab/>
            </w:r>
            <w:r w:rsidRPr="00B579D6">
              <w:rPr>
                <w:rStyle w:val="Hyperlink"/>
                <w:b/>
                <w:bCs/>
                <w:noProof/>
              </w:rPr>
              <w:t>BIÊN LAI</w:t>
            </w:r>
            <w:r>
              <w:rPr>
                <w:noProof/>
                <w:webHidden/>
              </w:rPr>
              <w:tab/>
            </w:r>
            <w:r>
              <w:rPr>
                <w:noProof/>
                <w:webHidden/>
              </w:rPr>
              <w:fldChar w:fldCharType="begin"/>
            </w:r>
            <w:r>
              <w:rPr>
                <w:noProof/>
                <w:webHidden/>
              </w:rPr>
              <w:instrText xml:space="preserve"> PAGEREF _Toc217904567 \h </w:instrText>
            </w:r>
            <w:r>
              <w:rPr>
                <w:noProof/>
                <w:webHidden/>
              </w:rPr>
            </w:r>
            <w:r>
              <w:rPr>
                <w:noProof/>
                <w:webHidden/>
              </w:rPr>
              <w:fldChar w:fldCharType="separate"/>
            </w:r>
            <w:r>
              <w:rPr>
                <w:noProof/>
                <w:webHidden/>
              </w:rPr>
              <w:t>53</w:t>
            </w:r>
            <w:r>
              <w:rPr>
                <w:noProof/>
                <w:webHidden/>
              </w:rPr>
              <w:fldChar w:fldCharType="end"/>
            </w:r>
          </w:hyperlink>
        </w:p>
        <w:p w14:paraId="0E2EEE6A" w14:textId="3CB51EB5" w:rsidR="006D3A09" w:rsidRDefault="006D3A09">
          <w:pPr>
            <w:pStyle w:val="TOC3"/>
            <w:tabs>
              <w:tab w:val="left" w:pos="1320"/>
              <w:tab w:val="right" w:leader="dot" w:pos="9026"/>
            </w:tabs>
            <w:rPr>
              <w:rFonts w:asciiTheme="minorHAnsi" w:eastAsiaTheme="minorEastAsia" w:hAnsiTheme="minorHAnsi" w:cstheme="minorBidi"/>
              <w:noProof/>
              <w:sz w:val="22"/>
              <w:szCs w:val="22"/>
            </w:rPr>
          </w:pPr>
          <w:hyperlink w:anchor="_Toc217904568" w:history="1">
            <w:r w:rsidRPr="00B579D6">
              <w:rPr>
                <w:rStyle w:val="Hyperlink"/>
                <w:b/>
                <w:bCs/>
                <w:noProof/>
              </w:rPr>
              <w:t>3.2.1</w:t>
            </w:r>
            <w:r>
              <w:rPr>
                <w:rFonts w:asciiTheme="minorHAnsi" w:eastAsiaTheme="minorEastAsia" w:hAnsiTheme="minorHAnsi" w:cstheme="minorBidi"/>
                <w:noProof/>
                <w:sz w:val="22"/>
                <w:szCs w:val="22"/>
              </w:rPr>
              <w:tab/>
            </w:r>
            <w:r w:rsidRPr="00B579D6">
              <w:rPr>
                <w:rStyle w:val="Hyperlink"/>
                <w:b/>
                <w:bCs/>
                <w:noProof/>
              </w:rPr>
              <w:t>Bắt đầu Sử dụng</w:t>
            </w:r>
            <w:r>
              <w:rPr>
                <w:noProof/>
                <w:webHidden/>
              </w:rPr>
              <w:tab/>
            </w:r>
            <w:r>
              <w:rPr>
                <w:noProof/>
                <w:webHidden/>
              </w:rPr>
              <w:fldChar w:fldCharType="begin"/>
            </w:r>
            <w:r>
              <w:rPr>
                <w:noProof/>
                <w:webHidden/>
              </w:rPr>
              <w:instrText xml:space="preserve"> PAGEREF _Toc217904568 \h </w:instrText>
            </w:r>
            <w:r>
              <w:rPr>
                <w:noProof/>
                <w:webHidden/>
              </w:rPr>
            </w:r>
            <w:r>
              <w:rPr>
                <w:noProof/>
                <w:webHidden/>
              </w:rPr>
              <w:fldChar w:fldCharType="separate"/>
            </w:r>
            <w:r>
              <w:rPr>
                <w:noProof/>
                <w:webHidden/>
              </w:rPr>
              <w:t>54</w:t>
            </w:r>
            <w:r>
              <w:rPr>
                <w:noProof/>
                <w:webHidden/>
              </w:rPr>
              <w:fldChar w:fldCharType="end"/>
            </w:r>
          </w:hyperlink>
        </w:p>
        <w:p w14:paraId="397D0624" w14:textId="4E8ACEFA" w:rsidR="006D3A09" w:rsidRDefault="006D3A09">
          <w:pPr>
            <w:pStyle w:val="TOC3"/>
            <w:tabs>
              <w:tab w:val="left" w:pos="1320"/>
              <w:tab w:val="right" w:leader="dot" w:pos="9026"/>
            </w:tabs>
            <w:rPr>
              <w:rFonts w:asciiTheme="minorHAnsi" w:eastAsiaTheme="minorEastAsia" w:hAnsiTheme="minorHAnsi" w:cstheme="minorBidi"/>
              <w:noProof/>
              <w:sz w:val="22"/>
              <w:szCs w:val="22"/>
            </w:rPr>
          </w:pPr>
          <w:hyperlink w:anchor="_Toc217904569" w:history="1">
            <w:r w:rsidRPr="00B579D6">
              <w:rPr>
                <w:rStyle w:val="Hyperlink"/>
                <w:b/>
                <w:bCs/>
                <w:noProof/>
              </w:rPr>
              <w:t>3.2.2</w:t>
            </w:r>
            <w:r>
              <w:rPr>
                <w:rFonts w:asciiTheme="minorHAnsi" w:eastAsiaTheme="minorEastAsia" w:hAnsiTheme="minorHAnsi" w:cstheme="minorBidi"/>
                <w:noProof/>
                <w:sz w:val="22"/>
                <w:szCs w:val="22"/>
              </w:rPr>
              <w:tab/>
            </w:r>
            <w:r w:rsidRPr="00B579D6">
              <w:rPr>
                <w:rStyle w:val="Hyperlink"/>
                <w:b/>
                <w:bCs/>
                <w:noProof/>
              </w:rPr>
              <w:t>Hướng dẫn nghiệp vụ</w:t>
            </w:r>
            <w:r>
              <w:rPr>
                <w:noProof/>
                <w:webHidden/>
              </w:rPr>
              <w:tab/>
            </w:r>
            <w:r>
              <w:rPr>
                <w:noProof/>
                <w:webHidden/>
              </w:rPr>
              <w:fldChar w:fldCharType="begin"/>
            </w:r>
            <w:r>
              <w:rPr>
                <w:noProof/>
                <w:webHidden/>
              </w:rPr>
              <w:instrText xml:space="preserve"> PAGEREF _Toc217904569 \h </w:instrText>
            </w:r>
            <w:r>
              <w:rPr>
                <w:noProof/>
                <w:webHidden/>
              </w:rPr>
            </w:r>
            <w:r>
              <w:rPr>
                <w:noProof/>
                <w:webHidden/>
              </w:rPr>
              <w:fldChar w:fldCharType="separate"/>
            </w:r>
            <w:r>
              <w:rPr>
                <w:noProof/>
                <w:webHidden/>
              </w:rPr>
              <w:t>54</w:t>
            </w:r>
            <w:r>
              <w:rPr>
                <w:noProof/>
                <w:webHidden/>
              </w:rPr>
              <w:fldChar w:fldCharType="end"/>
            </w:r>
          </w:hyperlink>
        </w:p>
        <w:p w14:paraId="0C615E4F" w14:textId="73F4C9B9" w:rsidR="006D3A09" w:rsidRDefault="006D3A09">
          <w:pPr>
            <w:pStyle w:val="TOC3"/>
            <w:tabs>
              <w:tab w:val="left" w:pos="1540"/>
              <w:tab w:val="right" w:leader="dot" w:pos="9026"/>
            </w:tabs>
            <w:rPr>
              <w:rFonts w:asciiTheme="minorHAnsi" w:eastAsiaTheme="minorEastAsia" w:hAnsiTheme="minorHAnsi" w:cstheme="minorBidi"/>
              <w:noProof/>
              <w:sz w:val="22"/>
              <w:szCs w:val="22"/>
            </w:rPr>
          </w:pPr>
          <w:hyperlink w:anchor="_Toc217904570" w:history="1">
            <w:r w:rsidRPr="00B579D6">
              <w:rPr>
                <w:rStyle w:val="Hyperlink"/>
                <w:b/>
                <w:bCs/>
                <w:noProof/>
              </w:rPr>
              <w:t>3.2.2.1</w:t>
            </w:r>
            <w:r>
              <w:rPr>
                <w:rFonts w:asciiTheme="minorHAnsi" w:eastAsiaTheme="minorEastAsia" w:hAnsiTheme="minorHAnsi" w:cstheme="minorBidi"/>
                <w:noProof/>
                <w:sz w:val="22"/>
                <w:szCs w:val="22"/>
              </w:rPr>
              <w:tab/>
            </w:r>
            <w:r w:rsidRPr="00B579D6">
              <w:rPr>
                <w:rStyle w:val="Hyperlink"/>
                <w:b/>
                <w:bCs/>
                <w:noProof/>
              </w:rPr>
              <w:t>Biên lai in sẵn mệnh giá</w:t>
            </w:r>
            <w:r>
              <w:rPr>
                <w:noProof/>
                <w:webHidden/>
              </w:rPr>
              <w:tab/>
            </w:r>
            <w:r>
              <w:rPr>
                <w:noProof/>
                <w:webHidden/>
              </w:rPr>
              <w:fldChar w:fldCharType="begin"/>
            </w:r>
            <w:r>
              <w:rPr>
                <w:noProof/>
                <w:webHidden/>
              </w:rPr>
              <w:instrText xml:space="preserve"> PAGEREF _Toc217904570 \h </w:instrText>
            </w:r>
            <w:r>
              <w:rPr>
                <w:noProof/>
                <w:webHidden/>
              </w:rPr>
            </w:r>
            <w:r>
              <w:rPr>
                <w:noProof/>
                <w:webHidden/>
              </w:rPr>
              <w:fldChar w:fldCharType="separate"/>
            </w:r>
            <w:r>
              <w:rPr>
                <w:noProof/>
                <w:webHidden/>
              </w:rPr>
              <w:t>54</w:t>
            </w:r>
            <w:r>
              <w:rPr>
                <w:noProof/>
                <w:webHidden/>
              </w:rPr>
              <w:fldChar w:fldCharType="end"/>
            </w:r>
          </w:hyperlink>
        </w:p>
        <w:p w14:paraId="0E6BBE44" w14:textId="58FBAD4E" w:rsidR="006D3A09" w:rsidRDefault="006D3A09">
          <w:pPr>
            <w:pStyle w:val="TOC3"/>
            <w:tabs>
              <w:tab w:val="left" w:pos="1540"/>
              <w:tab w:val="right" w:leader="dot" w:pos="9026"/>
            </w:tabs>
            <w:rPr>
              <w:rFonts w:asciiTheme="minorHAnsi" w:eastAsiaTheme="minorEastAsia" w:hAnsiTheme="minorHAnsi" w:cstheme="minorBidi"/>
              <w:noProof/>
              <w:sz w:val="22"/>
              <w:szCs w:val="22"/>
            </w:rPr>
          </w:pPr>
          <w:hyperlink w:anchor="_Toc217904571" w:history="1">
            <w:r w:rsidRPr="00B579D6">
              <w:rPr>
                <w:rStyle w:val="Hyperlink"/>
                <w:b/>
                <w:bCs/>
                <w:noProof/>
              </w:rPr>
              <w:t>3.2.2.2</w:t>
            </w:r>
            <w:r>
              <w:rPr>
                <w:rFonts w:asciiTheme="minorHAnsi" w:eastAsiaTheme="minorEastAsia" w:hAnsiTheme="minorHAnsi" w:cstheme="minorBidi"/>
                <w:noProof/>
                <w:sz w:val="22"/>
                <w:szCs w:val="22"/>
              </w:rPr>
              <w:tab/>
            </w:r>
            <w:r w:rsidRPr="00B579D6">
              <w:rPr>
                <w:rStyle w:val="Hyperlink"/>
                <w:b/>
                <w:bCs/>
                <w:noProof/>
              </w:rPr>
              <w:t>Biên lai không in sẵn mệnh giá</w:t>
            </w:r>
            <w:r>
              <w:rPr>
                <w:noProof/>
                <w:webHidden/>
              </w:rPr>
              <w:tab/>
            </w:r>
            <w:r>
              <w:rPr>
                <w:noProof/>
                <w:webHidden/>
              </w:rPr>
              <w:fldChar w:fldCharType="begin"/>
            </w:r>
            <w:r>
              <w:rPr>
                <w:noProof/>
                <w:webHidden/>
              </w:rPr>
              <w:instrText xml:space="preserve"> PAGEREF _Toc217904571 \h </w:instrText>
            </w:r>
            <w:r>
              <w:rPr>
                <w:noProof/>
                <w:webHidden/>
              </w:rPr>
            </w:r>
            <w:r>
              <w:rPr>
                <w:noProof/>
                <w:webHidden/>
              </w:rPr>
              <w:fldChar w:fldCharType="separate"/>
            </w:r>
            <w:r>
              <w:rPr>
                <w:noProof/>
                <w:webHidden/>
              </w:rPr>
              <w:t>54</w:t>
            </w:r>
            <w:r>
              <w:rPr>
                <w:noProof/>
                <w:webHidden/>
              </w:rPr>
              <w:fldChar w:fldCharType="end"/>
            </w:r>
          </w:hyperlink>
        </w:p>
        <w:p w14:paraId="566EE7B5" w14:textId="0292CBA0" w:rsidR="006D3A09" w:rsidRDefault="006D3A09">
          <w:pPr>
            <w:pStyle w:val="TOC2"/>
            <w:tabs>
              <w:tab w:val="left" w:pos="880"/>
              <w:tab w:val="right" w:leader="dot" w:pos="9026"/>
            </w:tabs>
            <w:rPr>
              <w:rFonts w:asciiTheme="minorHAnsi" w:eastAsiaTheme="minorEastAsia" w:hAnsiTheme="minorHAnsi" w:cstheme="minorBidi"/>
              <w:noProof/>
              <w:sz w:val="22"/>
              <w:szCs w:val="22"/>
            </w:rPr>
          </w:pPr>
          <w:hyperlink w:anchor="_Toc217904572" w:history="1">
            <w:r w:rsidRPr="00B579D6">
              <w:rPr>
                <w:rStyle w:val="Hyperlink"/>
                <w:b/>
                <w:bCs/>
                <w:noProof/>
              </w:rPr>
              <w:t>3.3</w:t>
            </w:r>
            <w:r>
              <w:rPr>
                <w:rFonts w:asciiTheme="minorHAnsi" w:eastAsiaTheme="minorEastAsia" w:hAnsiTheme="minorHAnsi" w:cstheme="minorBidi"/>
                <w:noProof/>
                <w:sz w:val="22"/>
                <w:szCs w:val="22"/>
              </w:rPr>
              <w:tab/>
            </w:r>
            <w:r w:rsidRPr="00B579D6">
              <w:rPr>
                <w:rStyle w:val="Hyperlink"/>
                <w:b/>
                <w:bCs/>
                <w:noProof/>
              </w:rPr>
              <w:t>VÉ</w:t>
            </w:r>
            <w:r>
              <w:rPr>
                <w:noProof/>
                <w:webHidden/>
              </w:rPr>
              <w:tab/>
            </w:r>
            <w:r>
              <w:rPr>
                <w:noProof/>
                <w:webHidden/>
              </w:rPr>
              <w:fldChar w:fldCharType="begin"/>
            </w:r>
            <w:r>
              <w:rPr>
                <w:noProof/>
                <w:webHidden/>
              </w:rPr>
              <w:instrText xml:space="preserve"> PAGEREF _Toc217904572 \h </w:instrText>
            </w:r>
            <w:r>
              <w:rPr>
                <w:noProof/>
                <w:webHidden/>
              </w:rPr>
            </w:r>
            <w:r>
              <w:rPr>
                <w:noProof/>
                <w:webHidden/>
              </w:rPr>
              <w:fldChar w:fldCharType="separate"/>
            </w:r>
            <w:r>
              <w:rPr>
                <w:noProof/>
                <w:webHidden/>
              </w:rPr>
              <w:t>54</w:t>
            </w:r>
            <w:r>
              <w:rPr>
                <w:noProof/>
                <w:webHidden/>
              </w:rPr>
              <w:fldChar w:fldCharType="end"/>
            </w:r>
          </w:hyperlink>
        </w:p>
        <w:p w14:paraId="77BBDCA6" w14:textId="797A16BC" w:rsidR="006D3A09" w:rsidRDefault="006D3A09">
          <w:pPr>
            <w:pStyle w:val="TOC3"/>
            <w:tabs>
              <w:tab w:val="left" w:pos="1320"/>
              <w:tab w:val="right" w:leader="dot" w:pos="9026"/>
            </w:tabs>
            <w:rPr>
              <w:rFonts w:asciiTheme="minorHAnsi" w:eastAsiaTheme="minorEastAsia" w:hAnsiTheme="minorHAnsi" w:cstheme="minorBidi"/>
              <w:noProof/>
              <w:sz w:val="22"/>
              <w:szCs w:val="22"/>
            </w:rPr>
          </w:pPr>
          <w:hyperlink w:anchor="_Toc217904573" w:history="1">
            <w:r w:rsidRPr="00B579D6">
              <w:rPr>
                <w:rStyle w:val="Hyperlink"/>
                <w:b/>
                <w:bCs/>
                <w:noProof/>
              </w:rPr>
              <w:t>3.3.1</w:t>
            </w:r>
            <w:r>
              <w:rPr>
                <w:rFonts w:asciiTheme="minorHAnsi" w:eastAsiaTheme="minorEastAsia" w:hAnsiTheme="minorHAnsi" w:cstheme="minorBidi"/>
                <w:noProof/>
                <w:sz w:val="22"/>
                <w:szCs w:val="22"/>
              </w:rPr>
              <w:tab/>
            </w:r>
            <w:r w:rsidRPr="00B579D6">
              <w:rPr>
                <w:rStyle w:val="Hyperlink"/>
                <w:b/>
                <w:bCs/>
                <w:noProof/>
              </w:rPr>
              <w:t>Bắt đầu Sử dụng</w:t>
            </w:r>
            <w:r>
              <w:rPr>
                <w:noProof/>
                <w:webHidden/>
              </w:rPr>
              <w:tab/>
            </w:r>
            <w:r>
              <w:rPr>
                <w:noProof/>
                <w:webHidden/>
              </w:rPr>
              <w:fldChar w:fldCharType="begin"/>
            </w:r>
            <w:r>
              <w:rPr>
                <w:noProof/>
                <w:webHidden/>
              </w:rPr>
              <w:instrText xml:space="preserve"> PAGEREF _Toc217904573 \h </w:instrText>
            </w:r>
            <w:r>
              <w:rPr>
                <w:noProof/>
                <w:webHidden/>
              </w:rPr>
            </w:r>
            <w:r>
              <w:rPr>
                <w:noProof/>
                <w:webHidden/>
              </w:rPr>
              <w:fldChar w:fldCharType="separate"/>
            </w:r>
            <w:r>
              <w:rPr>
                <w:noProof/>
                <w:webHidden/>
              </w:rPr>
              <w:t>54</w:t>
            </w:r>
            <w:r>
              <w:rPr>
                <w:noProof/>
                <w:webHidden/>
              </w:rPr>
              <w:fldChar w:fldCharType="end"/>
            </w:r>
          </w:hyperlink>
        </w:p>
        <w:p w14:paraId="7D0CBA99" w14:textId="537952E8" w:rsidR="006D3A09" w:rsidRDefault="006D3A09">
          <w:pPr>
            <w:pStyle w:val="TOC3"/>
            <w:tabs>
              <w:tab w:val="left" w:pos="1320"/>
              <w:tab w:val="right" w:leader="dot" w:pos="9026"/>
            </w:tabs>
            <w:rPr>
              <w:rFonts w:asciiTheme="minorHAnsi" w:eastAsiaTheme="minorEastAsia" w:hAnsiTheme="minorHAnsi" w:cstheme="minorBidi"/>
              <w:noProof/>
              <w:sz w:val="22"/>
              <w:szCs w:val="22"/>
            </w:rPr>
          </w:pPr>
          <w:hyperlink w:anchor="_Toc217904574" w:history="1">
            <w:r w:rsidRPr="00B579D6">
              <w:rPr>
                <w:rStyle w:val="Hyperlink"/>
                <w:b/>
                <w:bCs/>
                <w:noProof/>
              </w:rPr>
              <w:t>3.3.2</w:t>
            </w:r>
            <w:r>
              <w:rPr>
                <w:rFonts w:asciiTheme="minorHAnsi" w:eastAsiaTheme="minorEastAsia" w:hAnsiTheme="minorHAnsi" w:cstheme="minorBidi"/>
                <w:noProof/>
                <w:sz w:val="22"/>
                <w:szCs w:val="22"/>
              </w:rPr>
              <w:tab/>
            </w:r>
            <w:r w:rsidRPr="00B579D6">
              <w:rPr>
                <w:rStyle w:val="Hyperlink"/>
                <w:b/>
                <w:bCs/>
                <w:noProof/>
              </w:rPr>
              <w:t>Hướng dẫn nghiệp vụ</w:t>
            </w:r>
            <w:r>
              <w:rPr>
                <w:noProof/>
                <w:webHidden/>
              </w:rPr>
              <w:tab/>
            </w:r>
            <w:r>
              <w:rPr>
                <w:noProof/>
                <w:webHidden/>
              </w:rPr>
              <w:fldChar w:fldCharType="begin"/>
            </w:r>
            <w:r>
              <w:rPr>
                <w:noProof/>
                <w:webHidden/>
              </w:rPr>
              <w:instrText xml:space="preserve"> PAGEREF _Toc217904574 \h </w:instrText>
            </w:r>
            <w:r>
              <w:rPr>
                <w:noProof/>
                <w:webHidden/>
              </w:rPr>
            </w:r>
            <w:r>
              <w:rPr>
                <w:noProof/>
                <w:webHidden/>
              </w:rPr>
              <w:fldChar w:fldCharType="separate"/>
            </w:r>
            <w:r>
              <w:rPr>
                <w:noProof/>
                <w:webHidden/>
              </w:rPr>
              <w:t>54</w:t>
            </w:r>
            <w:r>
              <w:rPr>
                <w:noProof/>
                <w:webHidden/>
              </w:rPr>
              <w:fldChar w:fldCharType="end"/>
            </w:r>
          </w:hyperlink>
        </w:p>
        <w:p w14:paraId="6C5F67CE" w14:textId="7FC9CD31" w:rsidR="006D3A09" w:rsidRDefault="006D3A09">
          <w:pPr>
            <w:pStyle w:val="TOC3"/>
            <w:tabs>
              <w:tab w:val="left" w:pos="1320"/>
              <w:tab w:val="right" w:leader="dot" w:pos="9026"/>
            </w:tabs>
            <w:rPr>
              <w:rFonts w:asciiTheme="minorHAnsi" w:eastAsiaTheme="minorEastAsia" w:hAnsiTheme="minorHAnsi" w:cstheme="minorBidi"/>
              <w:noProof/>
              <w:sz w:val="22"/>
              <w:szCs w:val="22"/>
            </w:rPr>
          </w:pPr>
          <w:hyperlink w:anchor="_Toc217904575" w:history="1">
            <w:r w:rsidRPr="00B579D6">
              <w:rPr>
                <w:rStyle w:val="Hyperlink"/>
                <w:b/>
                <w:bCs/>
                <w:noProof/>
              </w:rPr>
              <w:t>3.4.1</w:t>
            </w:r>
            <w:r>
              <w:rPr>
                <w:rFonts w:asciiTheme="minorHAnsi" w:eastAsiaTheme="minorEastAsia" w:hAnsiTheme="minorHAnsi" w:cstheme="minorBidi"/>
                <w:noProof/>
                <w:sz w:val="22"/>
                <w:szCs w:val="22"/>
              </w:rPr>
              <w:tab/>
            </w:r>
            <w:r w:rsidRPr="00B579D6">
              <w:rPr>
                <w:rStyle w:val="Hyperlink"/>
                <w:b/>
                <w:bCs/>
                <w:noProof/>
              </w:rPr>
              <w:t>Bắt đầu Sử dụng</w:t>
            </w:r>
            <w:r>
              <w:rPr>
                <w:noProof/>
                <w:webHidden/>
              </w:rPr>
              <w:tab/>
            </w:r>
            <w:r>
              <w:rPr>
                <w:noProof/>
                <w:webHidden/>
              </w:rPr>
              <w:fldChar w:fldCharType="begin"/>
            </w:r>
            <w:r>
              <w:rPr>
                <w:noProof/>
                <w:webHidden/>
              </w:rPr>
              <w:instrText xml:space="preserve"> PAGEREF _Toc217904575 \h </w:instrText>
            </w:r>
            <w:r>
              <w:rPr>
                <w:noProof/>
                <w:webHidden/>
              </w:rPr>
            </w:r>
            <w:r>
              <w:rPr>
                <w:noProof/>
                <w:webHidden/>
              </w:rPr>
              <w:fldChar w:fldCharType="separate"/>
            </w:r>
            <w:r>
              <w:rPr>
                <w:noProof/>
                <w:webHidden/>
              </w:rPr>
              <w:t>54</w:t>
            </w:r>
            <w:r>
              <w:rPr>
                <w:noProof/>
                <w:webHidden/>
              </w:rPr>
              <w:fldChar w:fldCharType="end"/>
            </w:r>
          </w:hyperlink>
        </w:p>
        <w:p w14:paraId="231E3D27" w14:textId="49772165" w:rsidR="006D3A09" w:rsidRDefault="006D3A09">
          <w:pPr>
            <w:pStyle w:val="TOC3"/>
            <w:tabs>
              <w:tab w:val="left" w:pos="1540"/>
              <w:tab w:val="right" w:leader="dot" w:pos="9026"/>
            </w:tabs>
            <w:rPr>
              <w:rFonts w:asciiTheme="minorHAnsi" w:eastAsiaTheme="minorEastAsia" w:hAnsiTheme="minorHAnsi" w:cstheme="minorBidi"/>
              <w:noProof/>
              <w:sz w:val="22"/>
              <w:szCs w:val="22"/>
            </w:rPr>
          </w:pPr>
          <w:hyperlink w:anchor="_Toc217904576" w:history="1">
            <w:r w:rsidRPr="00B579D6">
              <w:rPr>
                <w:rStyle w:val="Hyperlink"/>
                <w:b/>
                <w:bCs/>
                <w:noProof/>
              </w:rPr>
              <w:t>3.4.1.1</w:t>
            </w:r>
            <w:r>
              <w:rPr>
                <w:rFonts w:asciiTheme="minorHAnsi" w:eastAsiaTheme="minorEastAsia" w:hAnsiTheme="minorHAnsi" w:cstheme="minorBidi"/>
                <w:noProof/>
                <w:sz w:val="22"/>
                <w:szCs w:val="22"/>
              </w:rPr>
              <w:tab/>
            </w:r>
            <w:r w:rsidRPr="00B579D6">
              <w:rPr>
                <w:rStyle w:val="Hyperlink"/>
                <w:b/>
                <w:bCs/>
                <w:noProof/>
              </w:rPr>
              <w:t>Thiết lập giao diện làm việc</w:t>
            </w:r>
            <w:r>
              <w:rPr>
                <w:noProof/>
                <w:webHidden/>
              </w:rPr>
              <w:tab/>
            </w:r>
            <w:r>
              <w:rPr>
                <w:noProof/>
                <w:webHidden/>
              </w:rPr>
              <w:fldChar w:fldCharType="begin"/>
            </w:r>
            <w:r>
              <w:rPr>
                <w:noProof/>
                <w:webHidden/>
              </w:rPr>
              <w:instrText xml:space="preserve"> PAGEREF _Toc217904576 \h </w:instrText>
            </w:r>
            <w:r>
              <w:rPr>
                <w:noProof/>
                <w:webHidden/>
              </w:rPr>
            </w:r>
            <w:r>
              <w:rPr>
                <w:noProof/>
                <w:webHidden/>
              </w:rPr>
              <w:fldChar w:fldCharType="separate"/>
            </w:r>
            <w:r>
              <w:rPr>
                <w:noProof/>
                <w:webHidden/>
              </w:rPr>
              <w:t>54</w:t>
            </w:r>
            <w:r>
              <w:rPr>
                <w:noProof/>
                <w:webHidden/>
              </w:rPr>
              <w:fldChar w:fldCharType="end"/>
            </w:r>
          </w:hyperlink>
        </w:p>
        <w:p w14:paraId="5A1CC99F" w14:textId="430E3D0F" w:rsidR="006D3A09" w:rsidRDefault="006D3A09">
          <w:pPr>
            <w:pStyle w:val="TOC3"/>
            <w:tabs>
              <w:tab w:val="left" w:pos="1540"/>
              <w:tab w:val="right" w:leader="dot" w:pos="9026"/>
            </w:tabs>
            <w:rPr>
              <w:rFonts w:asciiTheme="minorHAnsi" w:eastAsiaTheme="minorEastAsia" w:hAnsiTheme="minorHAnsi" w:cstheme="minorBidi"/>
              <w:noProof/>
              <w:sz w:val="22"/>
              <w:szCs w:val="22"/>
            </w:rPr>
          </w:pPr>
          <w:hyperlink w:anchor="_Toc217904577" w:history="1">
            <w:r w:rsidRPr="00B579D6">
              <w:rPr>
                <w:rStyle w:val="Hyperlink"/>
                <w:b/>
                <w:bCs/>
                <w:noProof/>
              </w:rPr>
              <w:t>3.4.1.2</w:t>
            </w:r>
            <w:r>
              <w:rPr>
                <w:rFonts w:asciiTheme="minorHAnsi" w:eastAsiaTheme="minorEastAsia" w:hAnsiTheme="minorHAnsi" w:cstheme="minorBidi"/>
                <w:noProof/>
                <w:sz w:val="22"/>
                <w:szCs w:val="22"/>
              </w:rPr>
              <w:tab/>
            </w:r>
            <w:r w:rsidRPr="00B579D6">
              <w:rPr>
                <w:rStyle w:val="Hyperlink"/>
                <w:b/>
                <w:bCs/>
                <w:noProof/>
              </w:rPr>
              <w:t>Thiết lập email nhận hóa đơn</w:t>
            </w:r>
            <w:r>
              <w:rPr>
                <w:noProof/>
                <w:webHidden/>
              </w:rPr>
              <w:tab/>
            </w:r>
            <w:r>
              <w:rPr>
                <w:noProof/>
                <w:webHidden/>
              </w:rPr>
              <w:fldChar w:fldCharType="begin"/>
            </w:r>
            <w:r>
              <w:rPr>
                <w:noProof/>
                <w:webHidden/>
              </w:rPr>
              <w:instrText xml:space="preserve"> PAGEREF _Toc217904577 \h </w:instrText>
            </w:r>
            <w:r>
              <w:rPr>
                <w:noProof/>
                <w:webHidden/>
              </w:rPr>
            </w:r>
            <w:r>
              <w:rPr>
                <w:noProof/>
                <w:webHidden/>
              </w:rPr>
              <w:fldChar w:fldCharType="separate"/>
            </w:r>
            <w:r>
              <w:rPr>
                <w:noProof/>
                <w:webHidden/>
              </w:rPr>
              <w:t>54</w:t>
            </w:r>
            <w:r>
              <w:rPr>
                <w:noProof/>
                <w:webHidden/>
              </w:rPr>
              <w:fldChar w:fldCharType="end"/>
            </w:r>
          </w:hyperlink>
        </w:p>
        <w:p w14:paraId="1D6FCB68" w14:textId="016E5BBF" w:rsidR="006D3A09" w:rsidRDefault="006D3A09">
          <w:pPr>
            <w:pStyle w:val="TOC3"/>
            <w:tabs>
              <w:tab w:val="left" w:pos="1540"/>
              <w:tab w:val="right" w:leader="dot" w:pos="9026"/>
            </w:tabs>
            <w:rPr>
              <w:rFonts w:asciiTheme="minorHAnsi" w:eastAsiaTheme="minorEastAsia" w:hAnsiTheme="minorHAnsi" w:cstheme="minorBidi"/>
              <w:noProof/>
              <w:sz w:val="22"/>
              <w:szCs w:val="22"/>
            </w:rPr>
          </w:pPr>
          <w:hyperlink w:anchor="_Toc217904578" w:history="1">
            <w:r w:rsidRPr="00B579D6">
              <w:rPr>
                <w:rStyle w:val="Hyperlink"/>
                <w:b/>
                <w:bCs/>
                <w:noProof/>
              </w:rPr>
              <w:t>3.4.1.3</w:t>
            </w:r>
            <w:r>
              <w:rPr>
                <w:rFonts w:asciiTheme="minorHAnsi" w:eastAsiaTheme="minorEastAsia" w:hAnsiTheme="minorHAnsi" w:cstheme="minorBidi"/>
                <w:noProof/>
                <w:sz w:val="22"/>
                <w:szCs w:val="22"/>
              </w:rPr>
              <w:tab/>
            </w:r>
            <w:r w:rsidRPr="00B579D6">
              <w:rPr>
                <w:rStyle w:val="Hyperlink"/>
                <w:b/>
                <w:bCs/>
                <w:noProof/>
              </w:rPr>
              <w:t>Phân quyền sử dụng</w:t>
            </w:r>
            <w:r>
              <w:rPr>
                <w:noProof/>
                <w:webHidden/>
              </w:rPr>
              <w:tab/>
            </w:r>
            <w:r>
              <w:rPr>
                <w:noProof/>
                <w:webHidden/>
              </w:rPr>
              <w:fldChar w:fldCharType="begin"/>
            </w:r>
            <w:r>
              <w:rPr>
                <w:noProof/>
                <w:webHidden/>
              </w:rPr>
              <w:instrText xml:space="preserve"> PAGEREF _Toc217904578 \h </w:instrText>
            </w:r>
            <w:r>
              <w:rPr>
                <w:noProof/>
                <w:webHidden/>
              </w:rPr>
            </w:r>
            <w:r>
              <w:rPr>
                <w:noProof/>
                <w:webHidden/>
              </w:rPr>
              <w:fldChar w:fldCharType="separate"/>
            </w:r>
            <w:r>
              <w:rPr>
                <w:noProof/>
                <w:webHidden/>
              </w:rPr>
              <w:t>54</w:t>
            </w:r>
            <w:r>
              <w:rPr>
                <w:noProof/>
                <w:webHidden/>
              </w:rPr>
              <w:fldChar w:fldCharType="end"/>
            </w:r>
          </w:hyperlink>
        </w:p>
        <w:p w14:paraId="64DB04CF" w14:textId="17D7DC4B" w:rsidR="006D3A09" w:rsidRDefault="006D3A09">
          <w:pPr>
            <w:pStyle w:val="TOC3"/>
            <w:tabs>
              <w:tab w:val="left" w:pos="1320"/>
              <w:tab w:val="right" w:leader="dot" w:pos="9026"/>
            </w:tabs>
            <w:rPr>
              <w:rFonts w:asciiTheme="minorHAnsi" w:eastAsiaTheme="minorEastAsia" w:hAnsiTheme="minorHAnsi" w:cstheme="minorBidi"/>
              <w:noProof/>
              <w:sz w:val="22"/>
              <w:szCs w:val="22"/>
            </w:rPr>
          </w:pPr>
          <w:hyperlink w:anchor="_Toc217904579" w:history="1">
            <w:r w:rsidRPr="00B579D6">
              <w:rPr>
                <w:rStyle w:val="Hyperlink"/>
                <w:b/>
                <w:bCs/>
                <w:noProof/>
              </w:rPr>
              <w:t>3.4.2</w:t>
            </w:r>
            <w:r>
              <w:rPr>
                <w:rFonts w:asciiTheme="minorHAnsi" w:eastAsiaTheme="minorEastAsia" w:hAnsiTheme="minorHAnsi" w:cstheme="minorBidi"/>
                <w:noProof/>
                <w:sz w:val="22"/>
                <w:szCs w:val="22"/>
              </w:rPr>
              <w:tab/>
            </w:r>
            <w:r w:rsidRPr="00B579D6">
              <w:rPr>
                <w:rStyle w:val="Hyperlink"/>
                <w:b/>
                <w:bCs/>
                <w:noProof/>
              </w:rPr>
              <w:t>Hướng dẫn nghiệp vụ hóa đơn đầu vào – ND51</w:t>
            </w:r>
            <w:r>
              <w:rPr>
                <w:noProof/>
                <w:webHidden/>
              </w:rPr>
              <w:tab/>
            </w:r>
            <w:r>
              <w:rPr>
                <w:noProof/>
                <w:webHidden/>
              </w:rPr>
              <w:fldChar w:fldCharType="begin"/>
            </w:r>
            <w:r>
              <w:rPr>
                <w:noProof/>
                <w:webHidden/>
              </w:rPr>
              <w:instrText xml:space="preserve"> PAGEREF _Toc217904579 \h </w:instrText>
            </w:r>
            <w:r>
              <w:rPr>
                <w:noProof/>
                <w:webHidden/>
              </w:rPr>
            </w:r>
            <w:r>
              <w:rPr>
                <w:noProof/>
                <w:webHidden/>
              </w:rPr>
              <w:fldChar w:fldCharType="separate"/>
            </w:r>
            <w:r>
              <w:rPr>
                <w:noProof/>
                <w:webHidden/>
              </w:rPr>
              <w:t>54</w:t>
            </w:r>
            <w:r>
              <w:rPr>
                <w:noProof/>
                <w:webHidden/>
              </w:rPr>
              <w:fldChar w:fldCharType="end"/>
            </w:r>
          </w:hyperlink>
        </w:p>
        <w:p w14:paraId="41546399" w14:textId="2ADF1A1B" w:rsidR="006D3A09" w:rsidRDefault="006D3A09">
          <w:pPr>
            <w:pStyle w:val="TOC3"/>
            <w:tabs>
              <w:tab w:val="left" w:pos="1320"/>
              <w:tab w:val="right" w:leader="dot" w:pos="9026"/>
            </w:tabs>
            <w:rPr>
              <w:rFonts w:asciiTheme="minorHAnsi" w:eastAsiaTheme="minorEastAsia" w:hAnsiTheme="minorHAnsi" w:cstheme="minorBidi"/>
              <w:noProof/>
              <w:sz w:val="22"/>
              <w:szCs w:val="22"/>
            </w:rPr>
          </w:pPr>
          <w:hyperlink w:anchor="_Toc217904580" w:history="1">
            <w:r w:rsidRPr="00B579D6">
              <w:rPr>
                <w:rStyle w:val="Hyperlink"/>
                <w:b/>
                <w:bCs/>
                <w:noProof/>
              </w:rPr>
              <w:t>3.4.3</w:t>
            </w:r>
            <w:r>
              <w:rPr>
                <w:rFonts w:asciiTheme="minorHAnsi" w:eastAsiaTheme="minorEastAsia" w:hAnsiTheme="minorHAnsi" w:cstheme="minorBidi"/>
                <w:noProof/>
                <w:sz w:val="22"/>
                <w:szCs w:val="22"/>
              </w:rPr>
              <w:tab/>
            </w:r>
            <w:r w:rsidRPr="00B579D6">
              <w:rPr>
                <w:rStyle w:val="Hyperlink"/>
                <w:b/>
                <w:bCs/>
                <w:noProof/>
              </w:rPr>
              <w:t>Hướng dẫn nghiệp vụ hóa đơn đầu vào – ND123</w:t>
            </w:r>
            <w:r>
              <w:rPr>
                <w:noProof/>
                <w:webHidden/>
              </w:rPr>
              <w:tab/>
            </w:r>
            <w:r>
              <w:rPr>
                <w:noProof/>
                <w:webHidden/>
              </w:rPr>
              <w:fldChar w:fldCharType="begin"/>
            </w:r>
            <w:r>
              <w:rPr>
                <w:noProof/>
                <w:webHidden/>
              </w:rPr>
              <w:instrText xml:space="preserve"> PAGEREF _Toc217904580 \h </w:instrText>
            </w:r>
            <w:r>
              <w:rPr>
                <w:noProof/>
                <w:webHidden/>
              </w:rPr>
            </w:r>
            <w:r>
              <w:rPr>
                <w:noProof/>
                <w:webHidden/>
              </w:rPr>
              <w:fldChar w:fldCharType="separate"/>
            </w:r>
            <w:r>
              <w:rPr>
                <w:noProof/>
                <w:webHidden/>
              </w:rPr>
              <w:t>54</w:t>
            </w:r>
            <w:r>
              <w:rPr>
                <w:noProof/>
                <w:webHidden/>
              </w:rPr>
              <w:fldChar w:fldCharType="end"/>
            </w:r>
          </w:hyperlink>
        </w:p>
        <w:p w14:paraId="5D7DBBB9" w14:textId="56371C62" w:rsidR="006D3A09" w:rsidRDefault="006D3A09">
          <w:pPr>
            <w:pStyle w:val="TOC3"/>
            <w:tabs>
              <w:tab w:val="left" w:pos="1320"/>
              <w:tab w:val="right" w:leader="dot" w:pos="9026"/>
            </w:tabs>
            <w:rPr>
              <w:rFonts w:asciiTheme="minorHAnsi" w:eastAsiaTheme="minorEastAsia" w:hAnsiTheme="minorHAnsi" w:cstheme="minorBidi"/>
              <w:noProof/>
              <w:sz w:val="22"/>
              <w:szCs w:val="22"/>
            </w:rPr>
          </w:pPr>
          <w:hyperlink w:anchor="_Toc217904581" w:history="1">
            <w:r w:rsidRPr="00B579D6">
              <w:rPr>
                <w:rStyle w:val="Hyperlink"/>
                <w:b/>
                <w:bCs/>
                <w:noProof/>
              </w:rPr>
              <w:t>3.4.4</w:t>
            </w:r>
            <w:r>
              <w:rPr>
                <w:rFonts w:asciiTheme="minorHAnsi" w:eastAsiaTheme="minorEastAsia" w:hAnsiTheme="minorHAnsi" w:cstheme="minorBidi"/>
                <w:noProof/>
                <w:sz w:val="22"/>
                <w:szCs w:val="22"/>
              </w:rPr>
              <w:tab/>
            </w:r>
            <w:r w:rsidRPr="00B579D6">
              <w:rPr>
                <w:rStyle w:val="Hyperlink"/>
                <w:b/>
                <w:bCs/>
                <w:noProof/>
              </w:rPr>
              <w:t>Hướng dẫn nghiệp vụ hóa đơn đầu ra</w:t>
            </w:r>
            <w:r>
              <w:rPr>
                <w:noProof/>
                <w:webHidden/>
              </w:rPr>
              <w:tab/>
            </w:r>
            <w:r>
              <w:rPr>
                <w:noProof/>
                <w:webHidden/>
              </w:rPr>
              <w:fldChar w:fldCharType="begin"/>
            </w:r>
            <w:r>
              <w:rPr>
                <w:noProof/>
                <w:webHidden/>
              </w:rPr>
              <w:instrText xml:space="preserve"> PAGEREF _Toc217904581 \h </w:instrText>
            </w:r>
            <w:r>
              <w:rPr>
                <w:noProof/>
                <w:webHidden/>
              </w:rPr>
            </w:r>
            <w:r>
              <w:rPr>
                <w:noProof/>
                <w:webHidden/>
              </w:rPr>
              <w:fldChar w:fldCharType="separate"/>
            </w:r>
            <w:r>
              <w:rPr>
                <w:noProof/>
                <w:webHidden/>
              </w:rPr>
              <w:t>54</w:t>
            </w:r>
            <w:r>
              <w:rPr>
                <w:noProof/>
                <w:webHidden/>
              </w:rPr>
              <w:fldChar w:fldCharType="end"/>
            </w:r>
          </w:hyperlink>
        </w:p>
        <w:p w14:paraId="3B978B90" w14:textId="0E01827D" w:rsidR="006D3A09" w:rsidRDefault="006D3A09">
          <w:pPr>
            <w:pStyle w:val="TOC3"/>
            <w:tabs>
              <w:tab w:val="left" w:pos="1320"/>
              <w:tab w:val="right" w:leader="dot" w:pos="9026"/>
            </w:tabs>
            <w:rPr>
              <w:rFonts w:asciiTheme="minorHAnsi" w:eastAsiaTheme="minorEastAsia" w:hAnsiTheme="minorHAnsi" w:cstheme="minorBidi"/>
              <w:noProof/>
              <w:sz w:val="22"/>
              <w:szCs w:val="22"/>
            </w:rPr>
          </w:pPr>
          <w:hyperlink w:anchor="_Toc217904582" w:history="1">
            <w:r w:rsidRPr="00B579D6">
              <w:rPr>
                <w:rStyle w:val="Hyperlink"/>
                <w:b/>
                <w:bCs/>
                <w:noProof/>
              </w:rPr>
              <w:t>3.4.5</w:t>
            </w:r>
            <w:r>
              <w:rPr>
                <w:rFonts w:asciiTheme="minorHAnsi" w:eastAsiaTheme="minorEastAsia" w:hAnsiTheme="minorHAnsi" w:cstheme="minorBidi"/>
                <w:noProof/>
                <w:sz w:val="22"/>
                <w:szCs w:val="22"/>
              </w:rPr>
              <w:tab/>
            </w:r>
            <w:r w:rsidRPr="00B579D6">
              <w:rPr>
                <w:rStyle w:val="Hyperlink"/>
                <w:b/>
                <w:bCs/>
                <w:noProof/>
              </w:rPr>
              <w:t>Câu hỏi thường gặp</w:t>
            </w:r>
            <w:r>
              <w:rPr>
                <w:noProof/>
                <w:webHidden/>
              </w:rPr>
              <w:tab/>
            </w:r>
            <w:r>
              <w:rPr>
                <w:noProof/>
                <w:webHidden/>
              </w:rPr>
              <w:fldChar w:fldCharType="begin"/>
            </w:r>
            <w:r>
              <w:rPr>
                <w:noProof/>
                <w:webHidden/>
              </w:rPr>
              <w:instrText xml:space="preserve"> PAGEREF _Toc217904582 \h </w:instrText>
            </w:r>
            <w:r>
              <w:rPr>
                <w:noProof/>
                <w:webHidden/>
              </w:rPr>
            </w:r>
            <w:r>
              <w:rPr>
                <w:noProof/>
                <w:webHidden/>
              </w:rPr>
              <w:fldChar w:fldCharType="separate"/>
            </w:r>
            <w:r>
              <w:rPr>
                <w:noProof/>
                <w:webHidden/>
              </w:rPr>
              <w:t>54</w:t>
            </w:r>
            <w:r>
              <w:rPr>
                <w:noProof/>
                <w:webHidden/>
              </w:rPr>
              <w:fldChar w:fldCharType="end"/>
            </w:r>
          </w:hyperlink>
        </w:p>
        <w:p w14:paraId="3FD1E79B" w14:textId="33C9DEB6" w:rsidR="006D3A09" w:rsidRDefault="006D3A09">
          <w:pPr>
            <w:pStyle w:val="TOC3"/>
            <w:tabs>
              <w:tab w:val="left" w:pos="1320"/>
              <w:tab w:val="right" w:leader="dot" w:pos="9026"/>
            </w:tabs>
            <w:rPr>
              <w:rFonts w:asciiTheme="minorHAnsi" w:eastAsiaTheme="minorEastAsia" w:hAnsiTheme="minorHAnsi" w:cstheme="minorBidi"/>
              <w:noProof/>
              <w:sz w:val="22"/>
              <w:szCs w:val="22"/>
            </w:rPr>
          </w:pPr>
          <w:hyperlink w:anchor="_Toc217904583" w:history="1">
            <w:r w:rsidRPr="00B579D6">
              <w:rPr>
                <w:rStyle w:val="Hyperlink"/>
                <w:b/>
                <w:bCs/>
                <w:noProof/>
              </w:rPr>
              <w:t>3.4.6</w:t>
            </w:r>
            <w:r>
              <w:rPr>
                <w:rFonts w:asciiTheme="minorHAnsi" w:eastAsiaTheme="minorEastAsia" w:hAnsiTheme="minorHAnsi" w:cstheme="minorBidi"/>
                <w:noProof/>
                <w:sz w:val="22"/>
                <w:szCs w:val="22"/>
              </w:rPr>
              <w:tab/>
            </w:r>
            <w:r w:rsidRPr="00B579D6">
              <w:rPr>
                <w:rStyle w:val="Hyperlink"/>
                <w:b/>
                <w:bCs/>
                <w:noProof/>
              </w:rPr>
              <w:t>Tiện ích khác</w:t>
            </w:r>
            <w:r>
              <w:rPr>
                <w:noProof/>
                <w:webHidden/>
              </w:rPr>
              <w:tab/>
            </w:r>
            <w:r>
              <w:rPr>
                <w:noProof/>
                <w:webHidden/>
              </w:rPr>
              <w:fldChar w:fldCharType="begin"/>
            </w:r>
            <w:r>
              <w:rPr>
                <w:noProof/>
                <w:webHidden/>
              </w:rPr>
              <w:instrText xml:space="preserve"> PAGEREF _Toc217904583 \h </w:instrText>
            </w:r>
            <w:r>
              <w:rPr>
                <w:noProof/>
                <w:webHidden/>
              </w:rPr>
            </w:r>
            <w:r>
              <w:rPr>
                <w:noProof/>
                <w:webHidden/>
              </w:rPr>
              <w:fldChar w:fldCharType="separate"/>
            </w:r>
            <w:r>
              <w:rPr>
                <w:noProof/>
                <w:webHidden/>
              </w:rPr>
              <w:t>55</w:t>
            </w:r>
            <w:r>
              <w:rPr>
                <w:noProof/>
                <w:webHidden/>
              </w:rPr>
              <w:fldChar w:fldCharType="end"/>
            </w:r>
          </w:hyperlink>
        </w:p>
        <w:p w14:paraId="72AF0C68" w14:textId="102D79FE" w:rsidR="006D3A09" w:rsidRDefault="006D3A09">
          <w:pPr>
            <w:pStyle w:val="TOC3"/>
            <w:tabs>
              <w:tab w:val="left" w:pos="1540"/>
              <w:tab w:val="right" w:leader="dot" w:pos="9026"/>
            </w:tabs>
            <w:rPr>
              <w:rFonts w:asciiTheme="minorHAnsi" w:eastAsiaTheme="minorEastAsia" w:hAnsiTheme="minorHAnsi" w:cstheme="minorBidi"/>
              <w:noProof/>
              <w:sz w:val="22"/>
              <w:szCs w:val="22"/>
            </w:rPr>
          </w:pPr>
          <w:hyperlink w:anchor="_Toc217904584" w:history="1">
            <w:r w:rsidRPr="00B579D6">
              <w:rPr>
                <w:rStyle w:val="Hyperlink"/>
                <w:b/>
                <w:bCs/>
                <w:noProof/>
              </w:rPr>
              <w:t>3.4.6.1</w:t>
            </w:r>
            <w:r>
              <w:rPr>
                <w:rFonts w:asciiTheme="minorHAnsi" w:eastAsiaTheme="minorEastAsia" w:hAnsiTheme="minorHAnsi" w:cstheme="minorBidi"/>
                <w:noProof/>
                <w:sz w:val="22"/>
                <w:szCs w:val="22"/>
              </w:rPr>
              <w:tab/>
            </w:r>
            <w:r w:rsidRPr="00B579D6">
              <w:rPr>
                <w:rStyle w:val="Hyperlink"/>
                <w:b/>
                <w:bCs/>
                <w:noProof/>
              </w:rPr>
              <w:t>Tra cứu nhanh PDF hóa đơn chưa có bản thể hiện của NCC</w:t>
            </w:r>
            <w:r>
              <w:rPr>
                <w:noProof/>
                <w:webHidden/>
              </w:rPr>
              <w:tab/>
            </w:r>
            <w:r>
              <w:rPr>
                <w:noProof/>
                <w:webHidden/>
              </w:rPr>
              <w:fldChar w:fldCharType="begin"/>
            </w:r>
            <w:r>
              <w:rPr>
                <w:noProof/>
                <w:webHidden/>
              </w:rPr>
              <w:instrText xml:space="preserve"> PAGEREF _Toc217904584 \h </w:instrText>
            </w:r>
            <w:r>
              <w:rPr>
                <w:noProof/>
                <w:webHidden/>
              </w:rPr>
            </w:r>
            <w:r>
              <w:rPr>
                <w:noProof/>
                <w:webHidden/>
              </w:rPr>
              <w:fldChar w:fldCharType="separate"/>
            </w:r>
            <w:r>
              <w:rPr>
                <w:noProof/>
                <w:webHidden/>
              </w:rPr>
              <w:t>55</w:t>
            </w:r>
            <w:r>
              <w:rPr>
                <w:noProof/>
                <w:webHidden/>
              </w:rPr>
              <w:fldChar w:fldCharType="end"/>
            </w:r>
          </w:hyperlink>
        </w:p>
        <w:p w14:paraId="407BEF96" w14:textId="0386AC7D" w:rsidR="006D3A09" w:rsidRDefault="006D3A09">
          <w:pPr>
            <w:pStyle w:val="TOC3"/>
            <w:tabs>
              <w:tab w:val="left" w:pos="1540"/>
              <w:tab w:val="right" w:leader="dot" w:pos="9026"/>
            </w:tabs>
            <w:rPr>
              <w:rFonts w:asciiTheme="minorHAnsi" w:eastAsiaTheme="minorEastAsia" w:hAnsiTheme="minorHAnsi" w:cstheme="minorBidi"/>
              <w:noProof/>
              <w:sz w:val="22"/>
              <w:szCs w:val="22"/>
            </w:rPr>
          </w:pPr>
          <w:hyperlink w:anchor="_Toc217904585" w:history="1">
            <w:r w:rsidRPr="00B579D6">
              <w:rPr>
                <w:rStyle w:val="Hyperlink"/>
                <w:b/>
                <w:bCs/>
                <w:noProof/>
              </w:rPr>
              <w:t>3.4.6.2</w:t>
            </w:r>
            <w:r>
              <w:rPr>
                <w:rFonts w:asciiTheme="minorHAnsi" w:eastAsiaTheme="minorEastAsia" w:hAnsiTheme="minorHAnsi" w:cstheme="minorBidi"/>
                <w:noProof/>
                <w:sz w:val="22"/>
                <w:szCs w:val="22"/>
              </w:rPr>
              <w:tab/>
            </w:r>
            <w:r w:rsidRPr="00B579D6">
              <w:rPr>
                <w:rStyle w:val="Hyperlink"/>
                <w:b/>
                <w:bCs/>
                <w:noProof/>
              </w:rPr>
              <w:t>Tự động phân loại HD theo định dạng bản cáo HD vượt định mức</w:t>
            </w:r>
            <w:r>
              <w:rPr>
                <w:noProof/>
                <w:webHidden/>
              </w:rPr>
              <w:tab/>
            </w:r>
            <w:r>
              <w:rPr>
                <w:noProof/>
                <w:webHidden/>
              </w:rPr>
              <w:fldChar w:fldCharType="begin"/>
            </w:r>
            <w:r>
              <w:rPr>
                <w:noProof/>
                <w:webHidden/>
              </w:rPr>
              <w:instrText xml:space="preserve"> PAGEREF _Toc217904585 \h </w:instrText>
            </w:r>
            <w:r>
              <w:rPr>
                <w:noProof/>
                <w:webHidden/>
              </w:rPr>
            </w:r>
            <w:r>
              <w:rPr>
                <w:noProof/>
                <w:webHidden/>
              </w:rPr>
              <w:fldChar w:fldCharType="separate"/>
            </w:r>
            <w:r>
              <w:rPr>
                <w:noProof/>
                <w:webHidden/>
              </w:rPr>
              <w:t>55</w:t>
            </w:r>
            <w:r>
              <w:rPr>
                <w:noProof/>
                <w:webHidden/>
              </w:rPr>
              <w:fldChar w:fldCharType="end"/>
            </w:r>
          </w:hyperlink>
        </w:p>
        <w:p w14:paraId="6DA3266E" w14:textId="6FB4F996" w:rsidR="006D3A09" w:rsidRDefault="006D3A09">
          <w:pPr>
            <w:pStyle w:val="TOC3"/>
            <w:tabs>
              <w:tab w:val="left" w:pos="1540"/>
              <w:tab w:val="right" w:leader="dot" w:pos="9026"/>
            </w:tabs>
            <w:rPr>
              <w:rFonts w:asciiTheme="minorHAnsi" w:eastAsiaTheme="minorEastAsia" w:hAnsiTheme="minorHAnsi" w:cstheme="minorBidi"/>
              <w:noProof/>
              <w:sz w:val="22"/>
              <w:szCs w:val="22"/>
            </w:rPr>
          </w:pPr>
          <w:hyperlink w:anchor="_Toc217904586" w:history="1">
            <w:r w:rsidRPr="00B579D6">
              <w:rPr>
                <w:rStyle w:val="Hyperlink"/>
                <w:b/>
                <w:bCs/>
                <w:noProof/>
              </w:rPr>
              <w:t>3.4.6.3</w:t>
            </w:r>
            <w:r>
              <w:rPr>
                <w:rFonts w:asciiTheme="minorHAnsi" w:eastAsiaTheme="minorEastAsia" w:hAnsiTheme="minorHAnsi" w:cstheme="minorBidi"/>
                <w:noProof/>
                <w:sz w:val="22"/>
                <w:szCs w:val="22"/>
              </w:rPr>
              <w:tab/>
            </w:r>
            <w:r w:rsidRPr="00B579D6">
              <w:rPr>
                <w:rStyle w:val="Hyperlink"/>
                <w:b/>
                <w:bCs/>
                <w:noProof/>
              </w:rPr>
              <w:t>Gửi email phân hồi kết quả kiểm tra HD cho NCC bằng tiếng nước ngoài</w:t>
            </w:r>
            <w:r>
              <w:rPr>
                <w:noProof/>
                <w:webHidden/>
              </w:rPr>
              <w:tab/>
            </w:r>
            <w:r>
              <w:rPr>
                <w:noProof/>
                <w:webHidden/>
              </w:rPr>
              <w:fldChar w:fldCharType="begin"/>
            </w:r>
            <w:r>
              <w:rPr>
                <w:noProof/>
                <w:webHidden/>
              </w:rPr>
              <w:instrText xml:space="preserve"> PAGEREF _Toc217904586 \h </w:instrText>
            </w:r>
            <w:r>
              <w:rPr>
                <w:noProof/>
                <w:webHidden/>
              </w:rPr>
            </w:r>
            <w:r>
              <w:rPr>
                <w:noProof/>
                <w:webHidden/>
              </w:rPr>
              <w:fldChar w:fldCharType="separate"/>
            </w:r>
            <w:r>
              <w:rPr>
                <w:noProof/>
                <w:webHidden/>
              </w:rPr>
              <w:t>55</w:t>
            </w:r>
            <w:r>
              <w:rPr>
                <w:noProof/>
                <w:webHidden/>
              </w:rPr>
              <w:fldChar w:fldCharType="end"/>
            </w:r>
          </w:hyperlink>
        </w:p>
        <w:p w14:paraId="27063B1B" w14:textId="168E7752" w:rsidR="006D3A09" w:rsidRDefault="006D3A09">
          <w:pPr>
            <w:pStyle w:val="TOC3"/>
            <w:tabs>
              <w:tab w:val="left" w:pos="1540"/>
              <w:tab w:val="right" w:leader="dot" w:pos="9026"/>
            </w:tabs>
            <w:rPr>
              <w:rFonts w:asciiTheme="minorHAnsi" w:eastAsiaTheme="minorEastAsia" w:hAnsiTheme="minorHAnsi" w:cstheme="minorBidi"/>
              <w:noProof/>
              <w:sz w:val="22"/>
              <w:szCs w:val="22"/>
            </w:rPr>
          </w:pPr>
          <w:hyperlink w:anchor="_Toc217904587" w:history="1">
            <w:r w:rsidRPr="00B579D6">
              <w:rPr>
                <w:rStyle w:val="Hyperlink"/>
                <w:b/>
                <w:bCs/>
                <w:noProof/>
              </w:rPr>
              <w:t>3.4.6.4</w:t>
            </w:r>
            <w:r>
              <w:rPr>
                <w:rFonts w:asciiTheme="minorHAnsi" w:eastAsiaTheme="minorEastAsia" w:hAnsiTheme="minorHAnsi" w:cstheme="minorBidi"/>
                <w:noProof/>
                <w:sz w:val="22"/>
                <w:szCs w:val="22"/>
              </w:rPr>
              <w:tab/>
            </w:r>
            <w:r w:rsidRPr="00B579D6">
              <w:rPr>
                <w:rStyle w:val="Hyperlink"/>
                <w:b/>
                <w:bCs/>
                <w:noProof/>
              </w:rPr>
              <w:t>Thiết lập nhận/không nhận email thông báo hóa đơn thay đổi trạng thái</w:t>
            </w:r>
            <w:r>
              <w:rPr>
                <w:noProof/>
                <w:webHidden/>
              </w:rPr>
              <w:tab/>
            </w:r>
            <w:r>
              <w:rPr>
                <w:noProof/>
                <w:webHidden/>
              </w:rPr>
              <w:fldChar w:fldCharType="begin"/>
            </w:r>
            <w:r>
              <w:rPr>
                <w:noProof/>
                <w:webHidden/>
              </w:rPr>
              <w:instrText xml:space="preserve"> PAGEREF _Toc217904587 \h </w:instrText>
            </w:r>
            <w:r>
              <w:rPr>
                <w:noProof/>
                <w:webHidden/>
              </w:rPr>
            </w:r>
            <w:r>
              <w:rPr>
                <w:noProof/>
                <w:webHidden/>
              </w:rPr>
              <w:fldChar w:fldCharType="separate"/>
            </w:r>
            <w:r>
              <w:rPr>
                <w:noProof/>
                <w:webHidden/>
              </w:rPr>
              <w:t>55</w:t>
            </w:r>
            <w:r>
              <w:rPr>
                <w:noProof/>
                <w:webHidden/>
              </w:rPr>
              <w:fldChar w:fldCharType="end"/>
            </w:r>
          </w:hyperlink>
        </w:p>
        <w:p w14:paraId="35163913" w14:textId="15330091" w:rsidR="006D3A09" w:rsidRDefault="006D3A09">
          <w:pPr>
            <w:pStyle w:val="TOC3"/>
            <w:tabs>
              <w:tab w:val="left" w:pos="1540"/>
              <w:tab w:val="right" w:leader="dot" w:pos="9026"/>
            </w:tabs>
            <w:rPr>
              <w:rFonts w:asciiTheme="minorHAnsi" w:eastAsiaTheme="minorEastAsia" w:hAnsiTheme="minorHAnsi" w:cstheme="minorBidi"/>
              <w:noProof/>
              <w:sz w:val="22"/>
              <w:szCs w:val="22"/>
            </w:rPr>
          </w:pPr>
          <w:hyperlink w:anchor="_Toc217904588" w:history="1">
            <w:r w:rsidRPr="00B579D6">
              <w:rPr>
                <w:rStyle w:val="Hyperlink"/>
                <w:b/>
                <w:bCs/>
                <w:noProof/>
              </w:rPr>
              <w:t>3.4.6.5</w:t>
            </w:r>
            <w:r>
              <w:rPr>
                <w:rFonts w:asciiTheme="minorHAnsi" w:eastAsiaTheme="minorEastAsia" w:hAnsiTheme="minorHAnsi" w:cstheme="minorBidi"/>
                <w:noProof/>
                <w:sz w:val="22"/>
                <w:szCs w:val="22"/>
              </w:rPr>
              <w:tab/>
            </w:r>
            <w:r w:rsidRPr="00B579D6">
              <w:rPr>
                <w:rStyle w:val="Hyperlink"/>
                <w:b/>
                <w:bCs/>
                <w:noProof/>
              </w:rPr>
              <w:t>Kiểm tra thuế suất trên HD với trí tuệ nhân tạo MISA AVA</w:t>
            </w:r>
            <w:r>
              <w:rPr>
                <w:noProof/>
                <w:webHidden/>
              </w:rPr>
              <w:tab/>
            </w:r>
            <w:r>
              <w:rPr>
                <w:noProof/>
                <w:webHidden/>
              </w:rPr>
              <w:fldChar w:fldCharType="begin"/>
            </w:r>
            <w:r>
              <w:rPr>
                <w:noProof/>
                <w:webHidden/>
              </w:rPr>
              <w:instrText xml:space="preserve"> PAGEREF _Toc217904588 \h </w:instrText>
            </w:r>
            <w:r>
              <w:rPr>
                <w:noProof/>
                <w:webHidden/>
              </w:rPr>
            </w:r>
            <w:r>
              <w:rPr>
                <w:noProof/>
                <w:webHidden/>
              </w:rPr>
              <w:fldChar w:fldCharType="separate"/>
            </w:r>
            <w:r>
              <w:rPr>
                <w:noProof/>
                <w:webHidden/>
              </w:rPr>
              <w:t>55</w:t>
            </w:r>
            <w:r>
              <w:rPr>
                <w:noProof/>
                <w:webHidden/>
              </w:rPr>
              <w:fldChar w:fldCharType="end"/>
            </w:r>
          </w:hyperlink>
        </w:p>
        <w:p w14:paraId="30986592" w14:textId="07F309F5" w:rsidR="006D3A09" w:rsidRDefault="006D3A09">
          <w:pPr>
            <w:pStyle w:val="TOC3"/>
            <w:tabs>
              <w:tab w:val="left" w:pos="1320"/>
              <w:tab w:val="right" w:leader="dot" w:pos="9026"/>
            </w:tabs>
            <w:rPr>
              <w:rFonts w:asciiTheme="minorHAnsi" w:eastAsiaTheme="minorEastAsia" w:hAnsiTheme="minorHAnsi" w:cstheme="minorBidi"/>
              <w:noProof/>
              <w:sz w:val="22"/>
              <w:szCs w:val="22"/>
            </w:rPr>
          </w:pPr>
          <w:hyperlink w:anchor="_Toc217904589" w:history="1">
            <w:r w:rsidRPr="00B579D6">
              <w:rPr>
                <w:rStyle w:val="Hyperlink"/>
                <w:b/>
                <w:bCs/>
                <w:noProof/>
              </w:rPr>
              <w:t>3.4.7</w:t>
            </w:r>
            <w:r>
              <w:rPr>
                <w:rFonts w:asciiTheme="minorHAnsi" w:eastAsiaTheme="minorEastAsia" w:hAnsiTheme="minorHAnsi" w:cstheme="minorBidi"/>
                <w:noProof/>
                <w:sz w:val="22"/>
                <w:szCs w:val="22"/>
              </w:rPr>
              <w:tab/>
            </w:r>
            <w:r w:rsidRPr="00B579D6">
              <w:rPr>
                <w:rStyle w:val="Hyperlink"/>
                <w:b/>
                <w:bCs/>
                <w:noProof/>
              </w:rPr>
              <w:t>Tính năng khác</w:t>
            </w:r>
            <w:r>
              <w:rPr>
                <w:noProof/>
                <w:webHidden/>
              </w:rPr>
              <w:tab/>
            </w:r>
            <w:r>
              <w:rPr>
                <w:noProof/>
                <w:webHidden/>
              </w:rPr>
              <w:fldChar w:fldCharType="begin"/>
            </w:r>
            <w:r>
              <w:rPr>
                <w:noProof/>
                <w:webHidden/>
              </w:rPr>
              <w:instrText xml:space="preserve"> PAGEREF _Toc217904589 \h </w:instrText>
            </w:r>
            <w:r>
              <w:rPr>
                <w:noProof/>
                <w:webHidden/>
              </w:rPr>
            </w:r>
            <w:r>
              <w:rPr>
                <w:noProof/>
                <w:webHidden/>
              </w:rPr>
              <w:fldChar w:fldCharType="separate"/>
            </w:r>
            <w:r>
              <w:rPr>
                <w:noProof/>
                <w:webHidden/>
              </w:rPr>
              <w:t>55</w:t>
            </w:r>
            <w:r>
              <w:rPr>
                <w:noProof/>
                <w:webHidden/>
              </w:rPr>
              <w:fldChar w:fldCharType="end"/>
            </w:r>
          </w:hyperlink>
        </w:p>
        <w:p w14:paraId="617D5972" w14:textId="072AAE65" w:rsidR="006D3A09" w:rsidRDefault="006D3A09">
          <w:pPr>
            <w:pStyle w:val="TOC3"/>
            <w:tabs>
              <w:tab w:val="left" w:pos="1540"/>
              <w:tab w:val="right" w:leader="dot" w:pos="9026"/>
            </w:tabs>
            <w:rPr>
              <w:rFonts w:asciiTheme="minorHAnsi" w:eastAsiaTheme="minorEastAsia" w:hAnsiTheme="minorHAnsi" w:cstheme="minorBidi"/>
              <w:noProof/>
              <w:sz w:val="22"/>
              <w:szCs w:val="22"/>
            </w:rPr>
          </w:pPr>
          <w:hyperlink w:anchor="_Toc217904590" w:history="1">
            <w:r w:rsidRPr="00B579D6">
              <w:rPr>
                <w:rStyle w:val="Hyperlink"/>
                <w:b/>
                <w:bCs/>
                <w:noProof/>
              </w:rPr>
              <w:t>3.4.7.1</w:t>
            </w:r>
            <w:r>
              <w:rPr>
                <w:rFonts w:asciiTheme="minorHAnsi" w:eastAsiaTheme="minorEastAsia" w:hAnsiTheme="minorHAnsi" w:cstheme="minorBidi"/>
                <w:noProof/>
                <w:sz w:val="22"/>
                <w:szCs w:val="22"/>
              </w:rPr>
              <w:tab/>
            </w:r>
            <w:r w:rsidRPr="00B579D6">
              <w:rPr>
                <w:rStyle w:val="Hyperlink"/>
                <w:b/>
                <w:bCs/>
                <w:noProof/>
              </w:rPr>
              <w:t>Danh sách tính năng mới phát triển theo từng phiên bản</w:t>
            </w:r>
            <w:r>
              <w:rPr>
                <w:noProof/>
                <w:webHidden/>
              </w:rPr>
              <w:tab/>
            </w:r>
            <w:r>
              <w:rPr>
                <w:noProof/>
                <w:webHidden/>
              </w:rPr>
              <w:fldChar w:fldCharType="begin"/>
            </w:r>
            <w:r>
              <w:rPr>
                <w:noProof/>
                <w:webHidden/>
              </w:rPr>
              <w:instrText xml:space="preserve"> PAGEREF _Toc217904590 \h </w:instrText>
            </w:r>
            <w:r>
              <w:rPr>
                <w:noProof/>
                <w:webHidden/>
              </w:rPr>
            </w:r>
            <w:r>
              <w:rPr>
                <w:noProof/>
                <w:webHidden/>
              </w:rPr>
              <w:fldChar w:fldCharType="separate"/>
            </w:r>
            <w:r>
              <w:rPr>
                <w:noProof/>
                <w:webHidden/>
              </w:rPr>
              <w:t>55</w:t>
            </w:r>
            <w:r>
              <w:rPr>
                <w:noProof/>
                <w:webHidden/>
              </w:rPr>
              <w:fldChar w:fldCharType="end"/>
            </w:r>
          </w:hyperlink>
        </w:p>
        <w:p w14:paraId="20DD483A" w14:textId="7E61FCB7" w:rsidR="006D3A09" w:rsidRDefault="006D3A09">
          <w:pPr>
            <w:pStyle w:val="TOC1"/>
            <w:tabs>
              <w:tab w:val="left" w:pos="660"/>
              <w:tab w:val="right" w:leader="dot" w:pos="9026"/>
            </w:tabs>
            <w:rPr>
              <w:rFonts w:asciiTheme="minorHAnsi" w:eastAsiaTheme="minorEastAsia" w:hAnsiTheme="minorHAnsi" w:cstheme="minorBidi"/>
              <w:noProof/>
              <w:sz w:val="22"/>
              <w:szCs w:val="22"/>
            </w:rPr>
          </w:pPr>
          <w:hyperlink w:anchor="_Toc217904591" w:history="1">
            <w:r w:rsidRPr="00B579D6">
              <w:rPr>
                <w:rStyle w:val="Hyperlink"/>
                <w:b/>
                <w:bCs/>
                <w:noProof/>
              </w:rPr>
              <w:t>4.</w:t>
            </w:r>
            <w:r>
              <w:rPr>
                <w:rFonts w:asciiTheme="minorHAnsi" w:eastAsiaTheme="minorEastAsia" w:hAnsiTheme="minorHAnsi" w:cstheme="minorBidi"/>
                <w:noProof/>
                <w:sz w:val="22"/>
                <w:szCs w:val="22"/>
              </w:rPr>
              <w:tab/>
            </w:r>
            <w:r w:rsidRPr="00B579D6">
              <w:rPr>
                <w:rStyle w:val="Hyperlink"/>
                <w:b/>
                <w:bCs/>
                <w:noProof/>
              </w:rPr>
              <w:t>QUY TRÌNH NGHIỆP VỤ CỐT LÕI (CORE BUSINESS PROCESSES)</w:t>
            </w:r>
            <w:r>
              <w:rPr>
                <w:noProof/>
                <w:webHidden/>
              </w:rPr>
              <w:tab/>
            </w:r>
            <w:r>
              <w:rPr>
                <w:noProof/>
                <w:webHidden/>
              </w:rPr>
              <w:fldChar w:fldCharType="begin"/>
            </w:r>
            <w:r>
              <w:rPr>
                <w:noProof/>
                <w:webHidden/>
              </w:rPr>
              <w:instrText xml:space="preserve"> PAGEREF _Toc217904591 \h </w:instrText>
            </w:r>
            <w:r>
              <w:rPr>
                <w:noProof/>
                <w:webHidden/>
              </w:rPr>
            </w:r>
            <w:r>
              <w:rPr>
                <w:noProof/>
                <w:webHidden/>
              </w:rPr>
              <w:fldChar w:fldCharType="separate"/>
            </w:r>
            <w:r>
              <w:rPr>
                <w:noProof/>
                <w:webHidden/>
              </w:rPr>
              <w:t>55</w:t>
            </w:r>
            <w:r>
              <w:rPr>
                <w:noProof/>
                <w:webHidden/>
              </w:rPr>
              <w:fldChar w:fldCharType="end"/>
            </w:r>
          </w:hyperlink>
        </w:p>
        <w:p w14:paraId="64289C6E" w14:textId="06FD1285" w:rsidR="006D3A09" w:rsidRDefault="006D3A09">
          <w:pPr>
            <w:pStyle w:val="TOC2"/>
            <w:tabs>
              <w:tab w:val="left" w:pos="880"/>
              <w:tab w:val="right" w:leader="dot" w:pos="9026"/>
            </w:tabs>
            <w:rPr>
              <w:rFonts w:asciiTheme="minorHAnsi" w:eastAsiaTheme="minorEastAsia" w:hAnsiTheme="minorHAnsi" w:cstheme="minorBidi"/>
              <w:noProof/>
              <w:sz w:val="22"/>
              <w:szCs w:val="22"/>
            </w:rPr>
          </w:pPr>
          <w:hyperlink w:anchor="_Toc217904592" w:history="1">
            <w:r w:rsidRPr="00B579D6">
              <w:rPr>
                <w:rStyle w:val="Hyperlink"/>
                <w:b/>
                <w:bCs/>
                <w:noProof/>
              </w:rPr>
              <w:t>4.1</w:t>
            </w:r>
            <w:r>
              <w:rPr>
                <w:rFonts w:asciiTheme="minorHAnsi" w:eastAsiaTheme="minorEastAsia" w:hAnsiTheme="minorHAnsi" w:cstheme="minorBidi"/>
                <w:noProof/>
                <w:sz w:val="22"/>
                <w:szCs w:val="22"/>
              </w:rPr>
              <w:tab/>
            </w:r>
            <w:r w:rsidRPr="00B579D6">
              <w:rPr>
                <w:rStyle w:val="Hyperlink"/>
                <w:b/>
                <w:bCs/>
                <w:noProof/>
              </w:rPr>
              <w:t>Quy trình phát hành Hóa đơn (Invoice Issuance)</w:t>
            </w:r>
            <w:r>
              <w:rPr>
                <w:noProof/>
                <w:webHidden/>
              </w:rPr>
              <w:tab/>
            </w:r>
            <w:r>
              <w:rPr>
                <w:noProof/>
                <w:webHidden/>
              </w:rPr>
              <w:fldChar w:fldCharType="begin"/>
            </w:r>
            <w:r>
              <w:rPr>
                <w:noProof/>
                <w:webHidden/>
              </w:rPr>
              <w:instrText xml:space="preserve"> PAGEREF _Toc217904592 \h </w:instrText>
            </w:r>
            <w:r>
              <w:rPr>
                <w:noProof/>
                <w:webHidden/>
              </w:rPr>
            </w:r>
            <w:r>
              <w:rPr>
                <w:noProof/>
                <w:webHidden/>
              </w:rPr>
              <w:fldChar w:fldCharType="separate"/>
            </w:r>
            <w:r>
              <w:rPr>
                <w:noProof/>
                <w:webHidden/>
              </w:rPr>
              <w:t>55</w:t>
            </w:r>
            <w:r>
              <w:rPr>
                <w:noProof/>
                <w:webHidden/>
              </w:rPr>
              <w:fldChar w:fldCharType="end"/>
            </w:r>
          </w:hyperlink>
        </w:p>
        <w:p w14:paraId="05060D1E" w14:textId="2B8210F1" w:rsidR="006D3A09" w:rsidRDefault="006D3A09">
          <w:pPr>
            <w:pStyle w:val="TOC2"/>
            <w:tabs>
              <w:tab w:val="left" w:pos="880"/>
              <w:tab w:val="right" w:leader="dot" w:pos="9026"/>
            </w:tabs>
            <w:rPr>
              <w:rFonts w:asciiTheme="minorHAnsi" w:eastAsiaTheme="minorEastAsia" w:hAnsiTheme="minorHAnsi" w:cstheme="minorBidi"/>
              <w:noProof/>
              <w:sz w:val="22"/>
              <w:szCs w:val="22"/>
            </w:rPr>
          </w:pPr>
          <w:hyperlink w:anchor="_Toc217904593" w:history="1">
            <w:r w:rsidRPr="00B579D6">
              <w:rPr>
                <w:rStyle w:val="Hyperlink"/>
                <w:b/>
                <w:bCs/>
                <w:noProof/>
              </w:rPr>
              <w:t>4.2</w:t>
            </w:r>
            <w:r>
              <w:rPr>
                <w:rFonts w:asciiTheme="minorHAnsi" w:eastAsiaTheme="minorEastAsia" w:hAnsiTheme="minorHAnsi" w:cstheme="minorBidi"/>
                <w:noProof/>
                <w:sz w:val="22"/>
                <w:szCs w:val="22"/>
              </w:rPr>
              <w:tab/>
            </w:r>
            <w:r w:rsidRPr="00B579D6">
              <w:rPr>
                <w:rStyle w:val="Hyperlink"/>
                <w:b/>
                <w:bCs/>
                <w:noProof/>
              </w:rPr>
              <w:t>Quy trình quản lý cấu hình (Configuration Management)</w:t>
            </w:r>
            <w:r>
              <w:rPr>
                <w:noProof/>
                <w:webHidden/>
              </w:rPr>
              <w:tab/>
            </w:r>
            <w:r>
              <w:rPr>
                <w:noProof/>
                <w:webHidden/>
              </w:rPr>
              <w:fldChar w:fldCharType="begin"/>
            </w:r>
            <w:r>
              <w:rPr>
                <w:noProof/>
                <w:webHidden/>
              </w:rPr>
              <w:instrText xml:space="preserve"> PAGEREF _Toc217904593 \h </w:instrText>
            </w:r>
            <w:r>
              <w:rPr>
                <w:noProof/>
                <w:webHidden/>
              </w:rPr>
            </w:r>
            <w:r>
              <w:rPr>
                <w:noProof/>
                <w:webHidden/>
              </w:rPr>
              <w:fldChar w:fldCharType="separate"/>
            </w:r>
            <w:r>
              <w:rPr>
                <w:noProof/>
                <w:webHidden/>
              </w:rPr>
              <w:t>55</w:t>
            </w:r>
            <w:r>
              <w:rPr>
                <w:noProof/>
                <w:webHidden/>
              </w:rPr>
              <w:fldChar w:fldCharType="end"/>
            </w:r>
          </w:hyperlink>
        </w:p>
        <w:p w14:paraId="5431F39E" w14:textId="27AB82F6" w:rsidR="006D3A09" w:rsidRDefault="006D3A09">
          <w:pPr>
            <w:pStyle w:val="TOC2"/>
            <w:tabs>
              <w:tab w:val="left" w:pos="880"/>
              <w:tab w:val="right" w:leader="dot" w:pos="9026"/>
            </w:tabs>
            <w:rPr>
              <w:rFonts w:asciiTheme="minorHAnsi" w:eastAsiaTheme="minorEastAsia" w:hAnsiTheme="minorHAnsi" w:cstheme="minorBidi"/>
              <w:noProof/>
              <w:sz w:val="22"/>
              <w:szCs w:val="22"/>
            </w:rPr>
          </w:pPr>
          <w:hyperlink w:anchor="_Toc217904594" w:history="1">
            <w:r w:rsidRPr="00B579D6">
              <w:rPr>
                <w:rStyle w:val="Hyperlink"/>
                <w:b/>
                <w:bCs/>
                <w:noProof/>
              </w:rPr>
              <w:t>4.3</w:t>
            </w:r>
            <w:r>
              <w:rPr>
                <w:rFonts w:asciiTheme="minorHAnsi" w:eastAsiaTheme="minorEastAsia" w:hAnsiTheme="minorHAnsi" w:cstheme="minorBidi"/>
                <w:noProof/>
                <w:sz w:val="22"/>
                <w:szCs w:val="22"/>
              </w:rPr>
              <w:tab/>
            </w:r>
            <w:r w:rsidRPr="00B579D6">
              <w:rPr>
                <w:rStyle w:val="Hyperlink"/>
                <w:b/>
                <w:bCs/>
                <w:noProof/>
              </w:rPr>
              <w:t>Chiến lược lưu trữ (</w:t>
            </w:r>
            <w:r w:rsidRPr="00B579D6">
              <w:rPr>
                <w:rStyle w:val="Hyperlink"/>
                <w:b/>
                <w:noProof/>
              </w:rPr>
              <w:t>Dual-Database Strategy</w:t>
            </w:r>
            <w:r w:rsidRPr="00B579D6">
              <w:rPr>
                <w:rStyle w:val="Hyperlink"/>
                <w:b/>
                <w:bCs/>
                <w:noProof/>
              </w:rPr>
              <w:t>)</w:t>
            </w:r>
            <w:r>
              <w:rPr>
                <w:noProof/>
                <w:webHidden/>
              </w:rPr>
              <w:tab/>
            </w:r>
            <w:r>
              <w:rPr>
                <w:noProof/>
                <w:webHidden/>
              </w:rPr>
              <w:fldChar w:fldCharType="begin"/>
            </w:r>
            <w:r>
              <w:rPr>
                <w:noProof/>
                <w:webHidden/>
              </w:rPr>
              <w:instrText xml:space="preserve"> PAGEREF _Toc217904594 \h </w:instrText>
            </w:r>
            <w:r>
              <w:rPr>
                <w:noProof/>
                <w:webHidden/>
              </w:rPr>
            </w:r>
            <w:r>
              <w:rPr>
                <w:noProof/>
                <w:webHidden/>
              </w:rPr>
              <w:fldChar w:fldCharType="separate"/>
            </w:r>
            <w:r>
              <w:rPr>
                <w:noProof/>
                <w:webHidden/>
              </w:rPr>
              <w:t>56</w:t>
            </w:r>
            <w:r>
              <w:rPr>
                <w:noProof/>
                <w:webHidden/>
              </w:rPr>
              <w:fldChar w:fldCharType="end"/>
            </w:r>
          </w:hyperlink>
        </w:p>
        <w:p w14:paraId="1B5BC553" w14:textId="5F7275F0" w:rsidR="006D3A09" w:rsidRDefault="006D3A09">
          <w:pPr>
            <w:pStyle w:val="TOC2"/>
            <w:tabs>
              <w:tab w:val="left" w:pos="880"/>
              <w:tab w:val="right" w:leader="dot" w:pos="9026"/>
            </w:tabs>
            <w:rPr>
              <w:rFonts w:asciiTheme="minorHAnsi" w:eastAsiaTheme="minorEastAsia" w:hAnsiTheme="minorHAnsi" w:cstheme="minorBidi"/>
              <w:noProof/>
              <w:sz w:val="22"/>
              <w:szCs w:val="22"/>
            </w:rPr>
          </w:pPr>
          <w:hyperlink w:anchor="_Toc217904595" w:history="1">
            <w:r w:rsidRPr="00B579D6">
              <w:rPr>
                <w:rStyle w:val="Hyperlink"/>
                <w:b/>
                <w:bCs/>
                <w:noProof/>
              </w:rPr>
              <w:t>4.4</w:t>
            </w:r>
            <w:r>
              <w:rPr>
                <w:rFonts w:asciiTheme="minorHAnsi" w:eastAsiaTheme="minorEastAsia" w:hAnsiTheme="minorHAnsi" w:cstheme="minorBidi"/>
                <w:noProof/>
                <w:sz w:val="22"/>
                <w:szCs w:val="22"/>
              </w:rPr>
              <w:tab/>
            </w:r>
            <w:r w:rsidRPr="00B579D6">
              <w:rPr>
                <w:rStyle w:val="Hyperlink"/>
                <w:b/>
                <w:bCs/>
                <w:noProof/>
              </w:rPr>
              <w:t>Khả năng chịu tải và hiệu suất</w:t>
            </w:r>
            <w:r>
              <w:rPr>
                <w:noProof/>
                <w:webHidden/>
              </w:rPr>
              <w:tab/>
            </w:r>
            <w:r>
              <w:rPr>
                <w:noProof/>
                <w:webHidden/>
              </w:rPr>
              <w:fldChar w:fldCharType="begin"/>
            </w:r>
            <w:r>
              <w:rPr>
                <w:noProof/>
                <w:webHidden/>
              </w:rPr>
              <w:instrText xml:space="preserve"> PAGEREF _Toc217904595 \h </w:instrText>
            </w:r>
            <w:r>
              <w:rPr>
                <w:noProof/>
                <w:webHidden/>
              </w:rPr>
            </w:r>
            <w:r>
              <w:rPr>
                <w:noProof/>
                <w:webHidden/>
              </w:rPr>
              <w:fldChar w:fldCharType="separate"/>
            </w:r>
            <w:r>
              <w:rPr>
                <w:noProof/>
                <w:webHidden/>
              </w:rPr>
              <w:t>56</w:t>
            </w:r>
            <w:r>
              <w:rPr>
                <w:noProof/>
                <w:webHidden/>
              </w:rPr>
              <w:fldChar w:fldCharType="end"/>
            </w:r>
          </w:hyperlink>
        </w:p>
        <w:p w14:paraId="2AADBB39" w14:textId="713B1580" w:rsidR="006D3A09" w:rsidRDefault="006D3A09">
          <w:pPr>
            <w:pStyle w:val="TOC1"/>
            <w:tabs>
              <w:tab w:val="left" w:pos="660"/>
              <w:tab w:val="right" w:leader="dot" w:pos="9026"/>
            </w:tabs>
            <w:rPr>
              <w:rFonts w:asciiTheme="minorHAnsi" w:eastAsiaTheme="minorEastAsia" w:hAnsiTheme="minorHAnsi" w:cstheme="minorBidi"/>
              <w:noProof/>
              <w:sz w:val="22"/>
              <w:szCs w:val="22"/>
            </w:rPr>
          </w:pPr>
          <w:hyperlink w:anchor="_Toc217904596" w:history="1">
            <w:r w:rsidRPr="00B579D6">
              <w:rPr>
                <w:rStyle w:val="Hyperlink"/>
                <w:b/>
                <w:bCs/>
                <w:noProof/>
              </w:rPr>
              <w:t>5.</w:t>
            </w:r>
            <w:r>
              <w:rPr>
                <w:rFonts w:asciiTheme="minorHAnsi" w:eastAsiaTheme="minorEastAsia" w:hAnsiTheme="minorHAnsi" w:cstheme="minorBidi"/>
                <w:noProof/>
                <w:sz w:val="22"/>
                <w:szCs w:val="22"/>
              </w:rPr>
              <w:tab/>
            </w:r>
            <w:r w:rsidRPr="00B579D6">
              <w:rPr>
                <w:rStyle w:val="Hyperlink"/>
                <w:b/>
                <w:bCs/>
                <w:noProof/>
              </w:rPr>
              <w:t>QUẢN TRỊ RỦI RO &amp; TUÂN THỦ (RISK &amp; COMPLIANCE)</w:t>
            </w:r>
            <w:r>
              <w:rPr>
                <w:noProof/>
                <w:webHidden/>
              </w:rPr>
              <w:tab/>
            </w:r>
            <w:r>
              <w:rPr>
                <w:noProof/>
                <w:webHidden/>
              </w:rPr>
              <w:fldChar w:fldCharType="begin"/>
            </w:r>
            <w:r>
              <w:rPr>
                <w:noProof/>
                <w:webHidden/>
              </w:rPr>
              <w:instrText xml:space="preserve"> PAGEREF _Toc217904596 \h </w:instrText>
            </w:r>
            <w:r>
              <w:rPr>
                <w:noProof/>
                <w:webHidden/>
              </w:rPr>
            </w:r>
            <w:r>
              <w:rPr>
                <w:noProof/>
                <w:webHidden/>
              </w:rPr>
              <w:fldChar w:fldCharType="separate"/>
            </w:r>
            <w:r>
              <w:rPr>
                <w:noProof/>
                <w:webHidden/>
              </w:rPr>
              <w:t>56</w:t>
            </w:r>
            <w:r>
              <w:rPr>
                <w:noProof/>
                <w:webHidden/>
              </w:rPr>
              <w:fldChar w:fldCharType="end"/>
            </w:r>
          </w:hyperlink>
        </w:p>
        <w:p w14:paraId="65F44AC7" w14:textId="1BC82C0F" w:rsidR="006D3A09" w:rsidRDefault="006D3A09">
          <w:pPr>
            <w:pStyle w:val="TOC1"/>
            <w:tabs>
              <w:tab w:val="left" w:pos="660"/>
              <w:tab w:val="right" w:leader="dot" w:pos="9026"/>
            </w:tabs>
            <w:rPr>
              <w:rFonts w:asciiTheme="minorHAnsi" w:eastAsiaTheme="minorEastAsia" w:hAnsiTheme="minorHAnsi" w:cstheme="minorBidi"/>
              <w:noProof/>
              <w:sz w:val="22"/>
              <w:szCs w:val="22"/>
            </w:rPr>
          </w:pPr>
          <w:hyperlink w:anchor="_Toc217904597" w:history="1">
            <w:r w:rsidRPr="00B579D6">
              <w:rPr>
                <w:rStyle w:val="Hyperlink"/>
                <w:b/>
                <w:bCs/>
                <w:noProof/>
              </w:rPr>
              <w:t>6.</w:t>
            </w:r>
            <w:r>
              <w:rPr>
                <w:rFonts w:asciiTheme="minorHAnsi" w:eastAsiaTheme="minorEastAsia" w:hAnsiTheme="minorHAnsi" w:cstheme="minorBidi"/>
                <w:noProof/>
                <w:sz w:val="22"/>
                <w:szCs w:val="22"/>
              </w:rPr>
              <w:tab/>
            </w:r>
            <w:r w:rsidRPr="00B579D6">
              <w:rPr>
                <w:rStyle w:val="Hyperlink"/>
                <w:b/>
                <w:bCs/>
                <w:noProof/>
              </w:rPr>
              <w:t>ĐỊNH HƯỚNG MỞ RỘNG (FUTURE ROADMAP)</w:t>
            </w:r>
            <w:r>
              <w:rPr>
                <w:noProof/>
                <w:webHidden/>
              </w:rPr>
              <w:tab/>
            </w:r>
            <w:r>
              <w:rPr>
                <w:noProof/>
                <w:webHidden/>
              </w:rPr>
              <w:fldChar w:fldCharType="begin"/>
            </w:r>
            <w:r>
              <w:rPr>
                <w:noProof/>
                <w:webHidden/>
              </w:rPr>
              <w:instrText xml:space="preserve"> PAGEREF _Toc217904597 \h </w:instrText>
            </w:r>
            <w:r>
              <w:rPr>
                <w:noProof/>
                <w:webHidden/>
              </w:rPr>
            </w:r>
            <w:r>
              <w:rPr>
                <w:noProof/>
                <w:webHidden/>
              </w:rPr>
              <w:fldChar w:fldCharType="separate"/>
            </w:r>
            <w:r>
              <w:rPr>
                <w:noProof/>
                <w:webHidden/>
              </w:rPr>
              <w:t>56</w:t>
            </w:r>
            <w:r>
              <w:rPr>
                <w:noProof/>
                <w:webHidden/>
              </w:rPr>
              <w:fldChar w:fldCharType="end"/>
            </w:r>
          </w:hyperlink>
        </w:p>
        <w:p w14:paraId="67E5A2A9" w14:textId="41940F2D" w:rsidR="006D3A09" w:rsidRDefault="006D3A09">
          <w:pPr>
            <w:pStyle w:val="TOC1"/>
            <w:tabs>
              <w:tab w:val="right" w:leader="dot" w:pos="9026"/>
            </w:tabs>
            <w:rPr>
              <w:rFonts w:asciiTheme="minorHAnsi" w:eastAsiaTheme="minorEastAsia" w:hAnsiTheme="minorHAnsi" w:cstheme="minorBidi"/>
              <w:noProof/>
              <w:sz w:val="22"/>
              <w:szCs w:val="22"/>
            </w:rPr>
          </w:pPr>
          <w:hyperlink w:anchor="_Toc217904598" w:history="1">
            <w:r w:rsidRPr="00B579D6">
              <w:rPr>
                <w:rStyle w:val="Hyperlink"/>
                <w:b/>
                <w:bCs/>
                <w:noProof/>
              </w:rPr>
              <w:t>4.TÀI LIỆU THAM KHẢO:</w:t>
            </w:r>
            <w:r>
              <w:rPr>
                <w:noProof/>
                <w:webHidden/>
              </w:rPr>
              <w:tab/>
            </w:r>
            <w:r>
              <w:rPr>
                <w:noProof/>
                <w:webHidden/>
              </w:rPr>
              <w:fldChar w:fldCharType="begin"/>
            </w:r>
            <w:r>
              <w:rPr>
                <w:noProof/>
                <w:webHidden/>
              </w:rPr>
              <w:instrText xml:space="preserve"> PAGEREF _Toc217904598 \h </w:instrText>
            </w:r>
            <w:r>
              <w:rPr>
                <w:noProof/>
                <w:webHidden/>
              </w:rPr>
            </w:r>
            <w:r>
              <w:rPr>
                <w:noProof/>
                <w:webHidden/>
              </w:rPr>
              <w:fldChar w:fldCharType="separate"/>
            </w:r>
            <w:r>
              <w:rPr>
                <w:noProof/>
                <w:webHidden/>
              </w:rPr>
              <w:t>58</w:t>
            </w:r>
            <w:r>
              <w:rPr>
                <w:noProof/>
                <w:webHidden/>
              </w:rPr>
              <w:fldChar w:fldCharType="end"/>
            </w:r>
          </w:hyperlink>
        </w:p>
        <w:p w14:paraId="5D129413" w14:textId="67663420" w:rsidR="00AF686F" w:rsidRDefault="00AF686F">
          <w:r>
            <w:rPr>
              <w:b/>
              <w:bCs/>
              <w:noProof/>
            </w:rPr>
            <w:fldChar w:fldCharType="end"/>
          </w:r>
        </w:p>
      </w:sdtContent>
    </w:sdt>
    <w:p w14:paraId="5DE112D1" w14:textId="69D0AEAD" w:rsidR="00AF686F" w:rsidRPr="00AF686F" w:rsidRDefault="00AF686F" w:rsidP="00AF686F">
      <w:pPr>
        <w:spacing w:after="160"/>
        <w:rPr>
          <w:b/>
          <w:color w:val="4472C4" w:themeColor="accent1"/>
          <w:sz w:val="40"/>
          <w:szCs w:val="40"/>
        </w:rPr>
      </w:pPr>
      <w:r>
        <w:rPr>
          <w:b/>
          <w:color w:val="4472C4" w:themeColor="accent1"/>
          <w:sz w:val="40"/>
          <w:szCs w:val="40"/>
        </w:rPr>
        <w:br w:type="page"/>
      </w:r>
    </w:p>
    <w:p w14:paraId="15E7F478" w14:textId="7F32B11A" w:rsidR="00896B50" w:rsidRDefault="00BD33F5" w:rsidP="00BD33F5">
      <w:pPr>
        <w:pStyle w:val="ListParagraph"/>
        <w:numPr>
          <w:ilvl w:val="0"/>
          <w:numId w:val="3"/>
        </w:numPr>
        <w:spacing w:line="360" w:lineRule="auto"/>
        <w:jc w:val="both"/>
        <w:outlineLvl w:val="0"/>
        <w:rPr>
          <w:b/>
          <w:bCs/>
          <w:color w:val="000000" w:themeColor="text1"/>
          <w:sz w:val="28"/>
          <w:szCs w:val="28"/>
        </w:rPr>
      </w:pPr>
      <w:bookmarkStart w:id="1" w:name="_Toc217904561"/>
      <w:bookmarkEnd w:id="0"/>
      <w:r w:rsidRPr="00BD33F5">
        <w:rPr>
          <w:b/>
          <w:bCs/>
          <w:color w:val="000000" w:themeColor="text1"/>
          <w:sz w:val="28"/>
          <w:szCs w:val="28"/>
        </w:rPr>
        <w:lastRenderedPageBreak/>
        <w:t>TỔNG QUAN HỆ THỐNG (EXECUTIVE SUMMARY)</w:t>
      </w:r>
      <w:bookmarkEnd w:id="1"/>
    </w:p>
    <w:p w14:paraId="56C120E3" w14:textId="47B5CB66" w:rsidR="00BD33F5" w:rsidRDefault="00BD33F5" w:rsidP="00BD33F5">
      <w:pPr>
        <w:spacing w:line="360" w:lineRule="auto"/>
        <w:ind w:left="360" w:firstLine="360"/>
        <w:jc w:val="both"/>
        <w:rPr>
          <w:bCs/>
          <w:color w:val="000000" w:themeColor="text1"/>
          <w:sz w:val="28"/>
          <w:szCs w:val="28"/>
        </w:rPr>
      </w:pPr>
      <w:r w:rsidRPr="00BD33F5">
        <w:rPr>
          <w:bCs/>
          <w:color w:val="000000" w:themeColor="text1"/>
          <w:sz w:val="28"/>
          <w:szCs w:val="28"/>
        </w:rPr>
        <w:t>EInvoiceHub đóng vai trò là một lớp trung gian (Middleware) kết nối các doanh nghiệp (Merchants) với nhiều nhà cung cấp hóa đơn điện tử (E-Invoice Providers) khác nhau tại Việt Nam (VNPT, Viettel, MISA...).</w:t>
      </w:r>
      <w:r w:rsidR="00D2204F">
        <w:rPr>
          <w:bCs/>
          <w:color w:val="000000" w:themeColor="text1"/>
          <w:sz w:val="28"/>
          <w:szCs w:val="28"/>
        </w:rPr>
        <w:fldChar w:fldCharType="begin"/>
      </w:r>
      <w:r w:rsidR="00D2204F">
        <w:rPr>
          <w:bCs/>
          <w:color w:val="000000" w:themeColor="text1"/>
          <w:sz w:val="28"/>
          <w:szCs w:val="28"/>
        </w:rPr>
        <w:instrText xml:space="preserve"> ADDIN ZOTERO_ITEM CSL_CITATION {"citationID":"briZz5y8","properties":{"formattedCitation":"[1]","plainCitation":"[1]","noteIndex":0},"citationItems":[{"id":255,"uris":["http://zotero.org/users/local/N9Vb2a9Q/items/76JAUCSZ"],"itemData":{"id":255,"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accessed":{"date-parts":[["2025",12,24]]}}}],"schema":"https://github.com/citation-style-language/schema/raw/master/csl-citation.json"} </w:instrText>
      </w:r>
      <w:r w:rsidR="00D2204F">
        <w:rPr>
          <w:bCs/>
          <w:color w:val="000000" w:themeColor="text1"/>
          <w:sz w:val="28"/>
          <w:szCs w:val="28"/>
        </w:rPr>
        <w:fldChar w:fldCharType="separate"/>
      </w:r>
      <w:r w:rsidR="00D2204F" w:rsidRPr="00D2204F">
        <w:rPr>
          <w:sz w:val="28"/>
        </w:rPr>
        <w:t>[1]</w:t>
      </w:r>
      <w:r w:rsidR="00D2204F">
        <w:rPr>
          <w:bCs/>
          <w:color w:val="000000" w:themeColor="text1"/>
          <w:sz w:val="28"/>
          <w:szCs w:val="28"/>
        </w:rPr>
        <w:fldChar w:fldCharType="end"/>
      </w:r>
    </w:p>
    <w:p w14:paraId="787F35BC" w14:textId="5DCE5B42" w:rsidR="00BD33F5" w:rsidRDefault="00BD33F5" w:rsidP="00BD33F5">
      <w:pPr>
        <w:spacing w:line="360" w:lineRule="auto"/>
        <w:ind w:left="360" w:firstLine="360"/>
        <w:jc w:val="both"/>
        <w:rPr>
          <w:bCs/>
          <w:color w:val="000000" w:themeColor="text1"/>
          <w:sz w:val="28"/>
          <w:szCs w:val="28"/>
        </w:rPr>
      </w:pPr>
      <w:r w:rsidRPr="00BD33F5">
        <w:rPr>
          <w:bCs/>
          <w:color w:val="000000" w:themeColor="text1"/>
          <w:sz w:val="28"/>
          <w:szCs w:val="28"/>
        </w:rPr>
        <w:t>Mụ</w:t>
      </w:r>
      <w:r>
        <w:rPr>
          <w:bCs/>
          <w:color w:val="000000" w:themeColor="text1"/>
          <w:sz w:val="28"/>
          <w:szCs w:val="28"/>
        </w:rPr>
        <w:t>c tiêu chính để g</w:t>
      </w:r>
      <w:r w:rsidRPr="00BD33F5">
        <w:rPr>
          <w:bCs/>
          <w:color w:val="000000" w:themeColor="text1"/>
          <w:sz w:val="28"/>
          <w:szCs w:val="28"/>
        </w:rPr>
        <w:t>iảm bớt sự phức tạp khi tích hợp API riêng lẻ của từng nhà cung cấp và cung cấp một cổng quản lý hóa đơn tậ</w:t>
      </w:r>
      <w:r>
        <w:rPr>
          <w:bCs/>
          <w:color w:val="000000" w:themeColor="text1"/>
          <w:sz w:val="28"/>
          <w:szCs w:val="28"/>
        </w:rPr>
        <w:t>p trung. Mang đến g</w:t>
      </w:r>
      <w:r w:rsidRPr="00BD33F5">
        <w:rPr>
          <w:bCs/>
          <w:color w:val="000000" w:themeColor="text1"/>
          <w:sz w:val="28"/>
          <w:szCs w:val="28"/>
        </w:rPr>
        <w:t>iá trị cố</w:t>
      </w:r>
      <w:r>
        <w:rPr>
          <w:bCs/>
          <w:color w:val="000000" w:themeColor="text1"/>
          <w:sz w:val="28"/>
          <w:szCs w:val="28"/>
        </w:rPr>
        <w:t>t lõi về tính l</w:t>
      </w:r>
      <w:r w:rsidRPr="00BD33F5">
        <w:rPr>
          <w:bCs/>
          <w:color w:val="000000" w:themeColor="text1"/>
          <w:sz w:val="28"/>
          <w:szCs w:val="28"/>
        </w:rPr>
        <w:t>ính linh hoạt (Adapter Pattern), khả năng mở rộng (Microservices/Kubernetes), và hiệu suất cao (Java 21 Virtual Threads).</w:t>
      </w:r>
      <w:r w:rsidR="00D2204F">
        <w:rPr>
          <w:bCs/>
          <w:color w:val="000000" w:themeColor="text1"/>
          <w:sz w:val="28"/>
          <w:szCs w:val="28"/>
        </w:rPr>
        <w:fldChar w:fldCharType="begin"/>
      </w:r>
      <w:r w:rsidR="00D2204F">
        <w:rPr>
          <w:bCs/>
          <w:color w:val="000000" w:themeColor="text1"/>
          <w:sz w:val="28"/>
          <w:szCs w:val="28"/>
        </w:rPr>
        <w:instrText xml:space="preserve"> ADDIN ZOTERO_ITEM CSL_CITATION {"citationID":"hWAaZLXG","properties":{"formattedCitation":"[2]","plainCitation":"[2]","noteIndex":0},"citationItems":[{"id":257,"uris":["http://zotero.org/users/local/N9Vb2a9Q/items/S7UFEL6X"],"itemData":{"id":257,"type":"webpage","title":"Phát triển phần mềm trung gian cho tích hợp đa API - Hostragons®","URL":"https://www.hostragons.com/vi/blog/phat-trien-phan-mem-trung-gian-cho-tich-hop-nhieu-api/","accessed":{"date-parts":[["2025",12,24]]}}}],"schema":"https://github.com/citation-style-language/schema/raw/master/csl-citation.json"} </w:instrText>
      </w:r>
      <w:r w:rsidR="00D2204F">
        <w:rPr>
          <w:bCs/>
          <w:color w:val="000000" w:themeColor="text1"/>
          <w:sz w:val="28"/>
          <w:szCs w:val="28"/>
        </w:rPr>
        <w:fldChar w:fldCharType="separate"/>
      </w:r>
      <w:r w:rsidR="00D2204F" w:rsidRPr="00D2204F">
        <w:rPr>
          <w:sz w:val="28"/>
        </w:rPr>
        <w:t>[2]</w:t>
      </w:r>
      <w:r w:rsidR="00D2204F">
        <w:rPr>
          <w:bCs/>
          <w:color w:val="000000" w:themeColor="text1"/>
          <w:sz w:val="28"/>
          <w:szCs w:val="28"/>
        </w:rPr>
        <w:fldChar w:fldCharType="end"/>
      </w:r>
    </w:p>
    <w:p w14:paraId="76FBBA3E" w14:textId="3224C726" w:rsidR="00BD33F5" w:rsidRDefault="00BD33F5" w:rsidP="00BD33F5">
      <w:pPr>
        <w:pStyle w:val="ListParagraph"/>
        <w:numPr>
          <w:ilvl w:val="0"/>
          <w:numId w:val="3"/>
        </w:numPr>
        <w:spacing w:line="360" w:lineRule="auto"/>
        <w:jc w:val="both"/>
        <w:outlineLvl w:val="0"/>
        <w:rPr>
          <w:b/>
          <w:bCs/>
          <w:color w:val="000000" w:themeColor="text1"/>
          <w:sz w:val="28"/>
          <w:szCs w:val="28"/>
        </w:rPr>
      </w:pPr>
      <w:bookmarkStart w:id="2" w:name="_Toc217904562"/>
      <w:r>
        <w:rPr>
          <w:b/>
          <w:bCs/>
          <w:color w:val="000000" w:themeColor="text1"/>
          <w:sz w:val="28"/>
          <w:szCs w:val="28"/>
        </w:rPr>
        <w:t xml:space="preserve">CÁC </w:t>
      </w:r>
      <w:r w:rsidRPr="00BD33F5">
        <w:rPr>
          <w:b/>
          <w:bCs/>
          <w:color w:val="000000" w:themeColor="text1"/>
          <w:sz w:val="28"/>
          <w:szCs w:val="28"/>
        </w:rPr>
        <w:t>ĐỐI TƯỢNG THAM GIA (ACTORS &amp; STAKEHOLDERS)</w:t>
      </w:r>
      <w:bookmarkEnd w:id="2"/>
    </w:p>
    <w:tbl>
      <w:tblPr>
        <w:tblW w:w="0" w:type="auto"/>
        <w:tblCellSpacing w:w="0" w:type="dxa"/>
        <w:tblCellMar>
          <w:left w:w="0" w:type="dxa"/>
          <w:right w:w="0" w:type="dxa"/>
        </w:tblCellMar>
        <w:tblLook w:val="04A0" w:firstRow="1" w:lastRow="0" w:firstColumn="1" w:lastColumn="0" w:noHBand="0" w:noVBand="1"/>
      </w:tblPr>
      <w:tblGrid>
        <w:gridCol w:w="2748"/>
        <w:gridCol w:w="6272"/>
      </w:tblGrid>
      <w:tr w:rsidR="00BD33F5" w:rsidRPr="00BD33F5" w14:paraId="73C4FEEA" w14:textId="77777777" w:rsidTr="00A46BB0">
        <w:trPr>
          <w:tblHeader/>
          <w:tblCellSpacing w:w="0" w:type="dxa"/>
        </w:trPr>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15BBA740"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b/>
                <w:bCs/>
                <w:color w:val="1F1F1F"/>
                <w:sz w:val="24"/>
                <w:szCs w:val="24"/>
                <w:bdr w:val="none" w:sz="0" w:space="0" w:color="auto" w:frame="1"/>
              </w:rPr>
              <w:t>Đối tượng</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5B0BEE62"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b/>
                <w:bCs/>
                <w:color w:val="1F1F1F"/>
                <w:sz w:val="24"/>
                <w:szCs w:val="24"/>
                <w:bdr w:val="none" w:sz="0" w:space="0" w:color="auto" w:frame="1"/>
              </w:rPr>
              <w:t>Vai trò &amp; Trách nhiệm</w:t>
            </w:r>
          </w:p>
        </w:tc>
      </w:tr>
      <w:tr w:rsidR="00BD33F5" w:rsidRPr="00BD33F5" w14:paraId="3FA62F42"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77444A0"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b/>
                <w:bCs/>
                <w:color w:val="1F1F1F"/>
                <w:sz w:val="24"/>
                <w:szCs w:val="24"/>
                <w:bdr w:val="none" w:sz="0" w:space="0" w:color="auto" w:frame="1"/>
              </w:rPr>
              <w:t>Merchant (Doanh nghiệp)</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279A46F"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color w:val="1F1F1F"/>
                <w:sz w:val="24"/>
                <w:szCs w:val="24"/>
                <w:bdr w:val="none" w:sz="0" w:space="0" w:color="auto" w:frame="1"/>
              </w:rPr>
              <w:t>Gửi yêu cầu phát hành hóa đơn, tra cứu dữ liệu và quản lý cấu hình nhà cung cấp của chính họ qua API hoặc Portal.</w:t>
            </w:r>
          </w:p>
        </w:tc>
      </w:tr>
      <w:tr w:rsidR="00BD33F5" w:rsidRPr="00BD33F5" w14:paraId="50ED3459"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56FD768"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b/>
                <w:bCs/>
                <w:color w:val="1F1F1F"/>
                <w:sz w:val="24"/>
                <w:szCs w:val="24"/>
                <w:bdr w:val="none" w:sz="0" w:space="0" w:color="auto" w:frame="1"/>
              </w:rPr>
              <w:t>EInvoiceHub (Hệ thống)</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EA7A838"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color w:val="1F1F1F"/>
                <w:sz w:val="24"/>
                <w:szCs w:val="24"/>
                <w:bdr w:val="none" w:sz="0" w:space="0" w:color="auto" w:frame="1"/>
              </w:rPr>
              <w:t>Xác thực API Key, kiểm tra tính hợp lệ của dữ liệu, điều phối (routing) yêu cầu đến đúng Adapter và lưu trữ nhật ký (logs).</w:t>
            </w:r>
          </w:p>
        </w:tc>
      </w:tr>
      <w:tr w:rsidR="00BD33F5" w:rsidRPr="00BD33F5" w14:paraId="456EC242"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6FE2987"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b/>
                <w:bCs/>
                <w:color w:val="1F1F1F"/>
                <w:sz w:val="24"/>
                <w:szCs w:val="24"/>
                <w:bdr w:val="none" w:sz="0" w:space="0" w:color="auto" w:frame="1"/>
              </w:rPr>
              <w:t>Invoice Provider (VNPT/Viette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F8BE8CC"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color w:val="1F1F1F"/>
                <w:sz w:val="24"/>
                <w:szCs w:val="24"/>
                <w:bdr w:val="none" w:sz="0" w:space="0" w:color="auto" w:frame="1"/>
              </w:rPr>
              <w:t>Tiếp nhận dữ liệu từ Hub, thực hiện ký số, cấp số hóa đơn và trả về kết quả hợp pháp.</w:t>
            </w:r>
          </w:p>
        </w:tc>
      </w:tr>
      <w:tr w:rsidR="00BD33F5" w:rsidRPr="00BD33F5" w14:paraId="59256E13"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51F4A3F"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b/>
                <w:bCs/>
                <w:color w:val="1F1F1F"/>
                <w:sz w:val="24"/>
                <w:szCs w:val="24"/>
                <w:bdr w:val="none" w:sz="0" w:space="0" w:color="auto" w:frame="1"/>
              </w:rPr>
              <w:t>Administrator (Quản trị viê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C703EC8" w14:textId="77777777" w:rsidR="00BD33F5" w:rsidRPr="00BD33F5" w:rsidRDefault="00BD33F5" w:rsidP="00A46BB0">
            <w:pPr>
              <w:spacing w:after="0" w:line="240" w:lineRule="auto"/>
              <w:rPr>
                <w:rFonts w:eastAsia="Times New Roman"/>
                <w:color w:val="1F1F1F"/>
                <w:sz w:val="24"/>
                <w:szCs w:val="24"/>
              </w:rPr>
            </w:pPr>
            <w:r w:rsidRPr="00BD33F5">
              <w:rPr>
                <w:rFonts w:eastAsia="Times New Roman"/>
                <w:color w:val="1F1F1F"/>
                <w:sz w:val="24"/>
                <w:szCs w:val="24"/>
                <w:bdr w:val="none" w:sz="0" w:space="0" w:color="auto" w:frame="1"/>
              </w:rPr>
              <w:t>Quản lý danh mục Merchant, theo dõi hiệu năng hệ thống qua Actuator và quản lý cấu hình GitOps.</w:t>
            </w:r>
          </w:p>
        </w:tc>
      </w:tr>
    </w:tbl>
    <w:p w14:paraId="79CE0BD4" w14:textId="37B9380D" w:rsidR="00BD33F5" w:rsidRDefault="00B34F81" w:rsidP="00BD33F5">
      <w:pPr>
        <w:rPr>
          <w:b/>
          <w:bCs/>
          <w:color w:val="000000" w:themeColor="text1"/>
          <w:sz w:val="28"/>
          <w:szCs w:val="28"/>
        </w:rPr>
      </w:pPr>
      <w:r>
        <w:rPr>
          <w:b/>
          <w:bCs/>
          <w:color w:val="000000" w:themeColor="text1"/>
          <w:sz w:val="28"/>
          <w:szCs w:val="28"/>
        </w:rPr>
        <w:tab/>
      </w:r>
    </w:p>
    <w:p w14:paraId="52D22E04" w14:textId="530635EF" w:rsidR="00B34F81" w:rsidRDefault="00B34F81" w:rsidP="005808C4">
      <w:pPr>
        <w:pStyle w:val="ListParagraph"/>
        <w:numPr>
          <w:ilvl w:val="0"/>
          <w:numId w:val="3"/>
        </w:numPr>
        <w:outlineLvl w:val="0"/>
        <w:rPr>
          <w:b/>
          <w:bCs/>
          <w:color w:val="000000" w:themeColor="text1"/>
          <w:sz w:val="28"/>
          <w:szCs w:val="28"/>
        </w:rPr>
      </w:pPr>
      <w:bookmarkStart w:id="3" w:name="_Toc217904563"/>
      <w:r>
        <w:rPr>
          <w:b/>
          <w:bCs/>
          <w:color w:val="000000" w:themeColor="text1"/>
          <w:sz w:val="28"/>
          <w:szCs w:val="28"/>
        </w:rPr>
        <w:t>QUY TRÌNH NGHIỆP VỤ (MEINVOICE  MISA)</w:t>
      </w:r>
      <w:bookmarkEnd w:id="3"/>
    </w:p>
    <w:p w14:paraId="502A612E" w14:textId="7579D77E" w:rsidR="00B34F81" w:rsidRDefault="00B34F81" w:rsidP="005808C4">
      <w:pPr>
        <w:pStyle w:val="ListParagraph"/>
        <w:numPr>
          <w:ilvl w:val="1"/>
          <w:numId w:val="3"/>
        </w:numPr>
        <w:ind w:left="1080"/>
        <w:outlineLvl w:val="1"/>
        <w:rPr>
          <w:b/>
          <w:bCs/>
          <w:color w:val="000000" w:themeColor="text1"/>
          <w:sz w:val="28"/>
          <w:szCs w:val="28"/>
        </w:rPr>
      </w:pPr>
      <w:bookmarkStart w:id="4" w:name="_Toc217904564"/>
      <w:r>
        <w:rPr>
          <w:b/>
          <w:bCs/>
          <w:color w:val="000000" w:themeColor="text1"/>
          <w:sz w:val="28"/>
          <w:szCs w:val="28"/>
        </w:rPr>
        <w:t>HÓA ĐƠN</w:t>
      </w:r>
      <w:bookmarkEnd w:id="4"/>
    </w:p>
    <w:p w14:paraId="5E4CE359" w14:textId="1BB70626" w:rsidR="005808C4" w:rsidRDefault="005808C4" w:rsidP="005808C4">
      <w:pPr>
        <w:pStyle w:val="ListParagraph"/>
        <w:numPr>
          <w:ilvl w:val="2"/>
          <w:numId w:val="3"/>
        </w:numPr>
        <w:outlineLvl w:val="2"/>
        <w:rPr>
          <w:b/>
          <w:bCs/>
          <w:color w:val="000000" w:themeColor="text1"/>
          <w:sz w:val="28"/>
          <w:szCs w:val="28"/>
        </w:rPr>
      </w:pPr>
      <w:bookmarkStart w:id="5" w:name="_Toc217904565"/>
      <w:r>
        <w:rPr>
          <w:b/>
          <w:bCs/>
          <w:color w:val="000000" w:themeColor="text1"/>
          <w:sz w:val="28"/>
          <w:szCs w:val="28"/>
        </w:rPr>
        <w:t>Có Mã Cơ Quan Thuế</w:t>
      </w:r>
      <w:bookmarkEnd w:id="5"/>
    </w:p>
    <w:p w14:paraId="59B4C2F8" w14:textId="2C5474A0" w:rsidR="00B34F81" w:rsidRDefault="00B34F81" w:rsidP="005808C4">
      <w:pPr>
        <w:pStyle w:val="ListParagraph"/>
        <w:numPr>
          <w:ilvl w:val="3"/>
          <w:numId w:val="3"/>
        </w:numPr>
        <w:ind w:left="2070"/>
        <w:outlineLvl w:val="3"/>
        <w:rPr>
          <w:b/>
          <w:bCs/>
          <w:color w:val="000000" w:themeColor="text1"/>
          <w:sz w:val="28"/>
          <w:szCs w:val="28"/>
        </w:rPr>
      </w:pPr>
      <w:r>
        <w:rPr>
          <w:b/>
          <w:bCs/>
          <w:color w:val="000000" w:themeColor="text1"/>
          <w:sz w:val="28"/>
          <w:szCs w:val="28"/>
        </w:rPr>
        <w:t>Bắt Đầu Sử Dụng</w:t>
      </w:r>
    </w:p>
    <w:p w14:paraId="5CAAFB8F" w14:textId="4D3F54E6" w:rsidR="00AB4EB7" w:rsidRDefault="00AB4EB7" w:rsidP="00BD52F5">
      <w:pPr>
        <w:pStyle w:val="ListParagraph"/>
        <w:numPr>
          <w:ilvl w:val="0"/>
          <w:numId w:val="4"/>
        </w:numPr>
        <w:rPr>
          <w:b/>
          <w:bCs/>
          <w:color w:val="000000" w:themeColor="text1"/>
          <w:sz w:val="28"/>
          <w:szCs w:val="28"/>
        </w:rPr>
      </w:pPr>
      <w:r w:rsidRPr="00AB4EB7">
        <w:rPr>
          <w:b/>
          <w:bCs/>
          <w:color w:val="000000" w:themeColor="text1"/>
          <w:sz w:val="28"/>
          <w:szCs w:val="28"/>
        </w:rPr>
        <w:t>Đăng ký sử dụ</w:t>
      </w:r>
      <w:r>
        <w:rPr>
          <w:b/>
          <w:bCs/>
          <w:color w:val="000000" w:themeColor="text1"/>
          <w:sz w:val="28"/>
          <w:szCs w:val="28"/>
        </w:rPr>
        <w:t>ng</w:t>
      </w:r>
    </w:p>
    <w:p w14:paraId="19D9C13B" w14:textId="77777777" w:rsidR="007A719C" w:rsidRDefault="007A719C" w:rsidP="007A719C">
      <w:pPr>
        <w:ind w:left="1350"/>
        <w:rPr>
          <w:bCs/>
          <w:color w:val="000000" w:themeColor="text1"/>
          <w:szCs w:val="26"/>
        </w:rPr>
      </w:pPr>
      <w:r w:rsidRPr="007A719C">
        <w:rPr>
          <w:bCs/>
          <w:color w:val="000000" w:themeColor="text1"/>
          <w:szCs w:val="26"/>
        </w:rPr>
        <w:t>(Web) Đăng ký sử dụng hóa điện tử Nghị định 70/2025/NĐ-CP</w:t>
      </w:r>
      <w:r>
        <w:rPr>
          <w:bCs/>
          <w:color w:val="000000" w:themeColor="text1"/>
          <w:szCs w:val="26"/>
        </w:rPr>
        <w:t>.</w:t>
      </w:r>
    </w:p>
    <w:p w14:paraId="1FA2CDB1" w14:textId="77777777" w:rsidR="007A719C" w:rsidRDefault="007A719C" w:rsidP="00BD52F5">
      <w:pPr>
        <w:pStyle w:val="ListParagraph"/>
        <w:numPr>
          <w:ilvl w:val="0"/>
          <w:numId w:val="5"/>
        </w:numPr>
        <w:rPr>
          <w:bCs/>
          <w:color w:val="000000" w:themeColor="text1"/>
          <w:szCs w:val="26"/>
        </w:rPr>
      </w:pPr>
      <w:r w:rsidRPr="007A719C">
        <w:rPr>
          <w:bCs/>
          <w:color w:val="000000" w:themeColor="text1"/>
          <w:szCs w:val="26"/>
        </w:rPr>
        <w:t>Đăng ký sử dụng hóa đơn CÓ MÃ với cơ quan thuế theo Nghị định 70/2025/NĐ-CP.</w:t>
      </w:r>
    </w:p>
    <w:p w14:paraId="67588A65" w14:textId="27A445E6" w:rsidR="00C36531" w:rsidRDefault="007A719C" w:rsidP="00BD52F5">
      <w:pPr>
        <w:pStyle w:val="ListParagraph"/>
        <w:numPr>
          <w:ilvl w:val="1"/>
          <w:numId w:val="5"/>
        </w:numPr>
        <w:rPr>
          <w:bCs/>
          <w:color w:val="000000" w:themeColor="text1"/>
          <w:szCs w:val="26"/>
        </w:rPr>
      </w:pPr>
      <w:r w:rsidRPr="007A719C">
        <w:rPr>
          <w:bCs/>
          <w:color w:val="000000" w:themeColor="text1"/>
          <w:szCs w:val="26"/>
        </w:rPr>
        <w:t xml:space="preserve">MISA meInvoice Web &gt; HÓA ĐƠN ĐIỆN TỬ &gt;(Web) Bắt đầu sử dụng hóa đơn điện tử &gt; (Web) Đăng ký sử dụng hóa điện tử Nghị định 70/2025/NĐ-CP MEINVOICE - TÀI LIỆU </w:t>
      </w:r>
      <w:r w:rsidRPr="007A719C">
        <w:rPr>
          <w:bCs/>
          <w:color w:val="000000" w:themeColor="text1"/>
          <w:szCs w:val="26"/>
        </w:rPr>
        <w:lastRenderedPageBreak/>
        <w:t>NGHỊ ĐỊNH 70/2025/NĐ-CP &gt; TỜ KHAI NGHỊ ĐỊNH 70/2025/NĐ-CP</w:t>
      </w:r>
    </w:p>
    <w:p w14:paraId="641A5A00" w14:textId="01755E78" w:rsidR="00C36531" w:rsidRPr="00C36531" w:rsidRDefault="00C36531" w:rsidP="00C36531">
      <w:pPr>
        <w:rPr>
          <w:bCs/>
          <w:color w:val="000000" w:themeColor="text1"/>
          <w:szCs w:val="26"/>
        </w:rPr>
      </w:pPr>
      <w:r w:rsidRPr="00C36531">
        <w:rPr>
          <w:bCs/>
          <w:noProof/>
          <w:color w:val="000000" w:themeColor="text1"/>
          <w:szCs w:val="26"/>
        </w:rPr>
        <w:drawing>
          <wp:inline distT="0" distB="0" distL="0" distR="0" wp14:anchorId="0EB5C856" wp14:editId="5F2F49AF">
            <wp:extent cx="5737860" cy="4795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7860" cy="4795520"/>
                    </a:xfrm>
                    <a:prstGeom prst="rect">
                      <a:avLst/>
                    </a:prstGeom>
                  </pic:spPr>
                </pic:pic>
              </a:graphicData>
            </a:graphic>
          </wp:inline>
        </w:drawing>
      </w:r>
    </w:p>
    <w:p w14:paraId="3A0041E0" w14:textId="3A1AC855" w:rsidR="00C36531" w:rsidRDefault="00C36531" w:rsidP="00C36531">
      <w:pPr>
        <w:rPr>
          <w:bCs/>
          <w:color w:val="000000" w:themeColor="text1"/>
          <w:szCs w:val="26"/>
        </w:rPr>
      </w:pPr>
      <w:r w:rsidRPr="00C36531">
        <w:rPr>
          <w:bCs/>
          <w:noProof/>
          <w:color w:val="000000" w:themeColor="text1"/>
          <w:szCs w:val="26"/>
        </w:rPr>
        <w:lastRenderedPageBreak/>
        <w:drawing>
          <wp:inline distT="0" distB="0" distL="0" distR="0" wp14:anchorId="63FC6546" wp14:editId="491B2F11">
            <wp:extent cx="5737860" cy="445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7860" cy="4451985"/>
                    </a:xfrm>
                    <a:prstGeom prst="rect">
                      <a:avLst/>
                    </a:prstGeom>
                  </pic:spPr>
                </pic:pic>
              </a:graphicData>
            </a:graphic>
          </wp:inline>
        </w:drawing>
      </w:r>
    </w:p>
    <w:p w14:paraId="30843203" w14:textId="2D327B11" w:rsidR="00C36531" w:rsidRPr="00C36531" w:rsidRDefault="00C36531" w:rsidP="00C36531">
      <w:pPr>
        <w:rPr>
          <w:bCs/>
          <w:color w:val="000000" w:themeColor="text1"/>
          <w:szCs w:val="26"/>
        </w:rPr>
      </w:pPr>
      <w:r w:rsidRPr="00C36531">
        <w:rPr>
          <w:bCs/>
          <w:noProof/>
          <w:color w:val="000000" w:themeColor="text1"/>
          <w:szCs w:val="26"/>
        </w:rPr>
        <w:drawing>
          <wp:inline distT="0" distB="0" distL="0" distR="0" wp14:anchorId="04A80B6E" wp14:editId="401663BB">
            <wp:extent cx="5737860" cy="1467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7860" cy="1467485"/>
                    </a:xfrm>
                    <a:prstGeom prst="rect">
                      <a:avLst/>
                    </a:prstGeom>
                  </pic:spPr>
                </pic:pic>
              </a:graphicData>
            </a:graphic>
          </wp:inline>
        </w:drawing>
      </w:r>
    </w:p>
    <w:p w14:paraId="79B26EAB" w14:textId="0E43A535" w:rsidR="00C36531" w:rsidRPr="00C36531" w:rsidRDefault="00C36531" w:rsidP="00C36531">
      <w:pPr>
        <w:rPr>
          <w:bCs/>
          <w:color w:val="000000" w:themeColor="text1"/>
          <w:szCs w:val="26"/>
        </w:rPr>
      </w:pPr>
      <w:r w:rsidRPr="00C36531">
        <w:rPr>
          <w:bCs/>
          <w:noProof/>
          <w:color w:val="000000" w:themeColor="text1"/>
          <w:szCs w:val="26"/>
        </w:rPr>
        <w:lastRenderedPageBreak/>
        <w:drawing>
          <wp:inline distT="0" distB="0" distL="0" distR="0" wp14:anchorId="54259B6C" wp14:editId="06E1B96A">
            <wp:extent cx="5737860" cy="46234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7860" cy="4623435"/>
                    </a:xfrm>
                    <a:prstGeom prst="rect">
                      <a:avLst/>
                    </a:prstGeom>
                  </pic:spPr>
                </pic:pic>
              </a:graphicData>
            </a:graphic>
          </wp:inline>
        </w:drawing>
      </w:r>
    </w:p>
    <w:p w14:paraId="6730B643" w14:textId="60291797" w:rsidR="00C36531" w:rsidRPr="00C36531" w:rsidRDefault="00C36531" w:rsidP="00C36531">
      <w:pPr>
        <w:rPr>
          <w:bCs/>
          <w:color w:val="000000" w:themeColor="text1"/>
          <w:szCs w:val="26"/>
        </w:rPr>
      </w:pPr>
      <w:r w:rsidRPr="00C36531">
        <w:rPr>
          <w:bCs/>
          <w:noProof/>
          <w:color w:val="000000" w:themeColor="text1"/>
          <w:szCs w:val="26"/>
        </w:rPr>
        <w:drawing>
          <wp:inline distT="0" distB="0" distL="0" distR="0" wp14:anchorId="237ADA31" wp14:editId="5089DD28">
            <wp:extent cx="5737860" cy="20212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7860" cy="2021205"/>
                    </a:xfrm>
                    <a:prstGeom prst="rect">
                      <a:avLst/>
                    </a:prstGeom>
                  </pic:spPr>
                </pic:pic>
              </a:graphicData>
            </a:graphic>
          </wp:inline>
        </w:drawing>
      </w:r>
    </w:p>
    <w:p w14:paraId="688B47BD" w14:textId="3E86D004" w:rsidR="00C36531" w:rsidRPr="00C36531" w:rsidRDefault="00C36531" w:rsidP="00C36531">
      <w:pPr>
        <w:rPr>
          <w:bCs/>
          <w:color w:val="000000" w:themeColor="text1"/>
          <w:szCs w:val="26"/>
        </w:rPr>
      </w:pPr>
      <w:r w:rsidRPr="00C36531">
        <w:rPr>
          <w:bCs/>
          <w:noProof/>
          <w:color w:val="000000" w:themeColor="text1"/>
          <w:szCs w:val="26"/>
        </w:rPr>
        <w:lastRenderedPageBreak/>
        <w:drawing>
          <wp:inline distT="0" distB="0" distL="0" distR="0" wp14:anchorId="54E6EDF0" wp14:editId="191167C4">
            <wp:extent cx="5737860" cy="27406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7860" cy="2740660"/>
                    </a:xfrm>
                    <a:prstGeom prst="rect">
                      <a:avLst/>
                    </a:prstGeom>
                  </pic:spPr>
                </pic:pic>
              </a:graphicData>
            </a:graphic>
          </wp:inline>
        </w:drawing>
      </w:r>
    </w:p>
    <w:p w14:paraId="40EFB607" w14:textId="3862BD8D" w:rsidR="00C36531" w:rsidRPr="00C36531" w:rsidRDefault="00C36531" w:rsidP="00C36531">
      <w:pPr>
        <w:rPr>
          <w:bCs/>
          <w:color w:val="000000" w:themeColor="text1"/>
          <w:szCs w:val="26"/>
        </w:rPr>
      </w:pPr>
      <w:r w:rsidRPr="00C36531">
        <w:rPr>
          <w:bCs/>
          <w:noProof/>
          <w:color w:val="000000" w:themeColor="text1"/>
          <w:szCs w:val="26"/>
        </w:rPr>
        <w:drawing>
          <wp:inline distT="0" distB="0" distL="0" distR="0" wp14:anchorId="3F0E9740" wp14:editId="1BDAD3AA">
            <wp:extent cx="5737860" cy="31642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7860" cy="3164205"/>
                    </a:xfrm>
                    <a:prstGeom prst="rect">
                      <a:avLst/>
                    </a:prstGeom>
                  </pic:spPr>
                </pic:pic>
              </a:graphicData>
            </a:graphic>
          </wp:inline>
        </w:drawing>
      </w:r>
    </w:p>
    <w:p w14:paraId="1C8FDCEE" w14:textId="0AE58334" w:rsidR="00C36531" w:rsidRPr="00C36531" w:rsidRDefault="00C36531" w:rsidP="00C36531">
      <w:pPr>
        <w:rPr>
          <w:bCs/>
          <w:color w:val="000000" w:themeColor="text1"/>
          <w:szCs w:val="26"/>
        </w:rPr>
      </w:pPr>
      <w:r w:rsidRPr="00C36531">
        <w:rPr>
          <w:bCs/>
          <w:noProof/>
          <w:color w:val="000000" w:themeColor="text1"/>
          <w:szCs w:val="26"/>
        </w:rPr>
        <w:lastRenderedPageBreak/>
        <w:drawing>
          <wp:inline distT="0" distB="0" distL="0" distR="0" wp14:anchorId="21E7131F" wp14:editId="2B7C555F">
            <wp:extent cx="5737860" cy="32683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7860" cy="3268345"/>
                    </a:xfrm>
                    <a:prstGeom prst="rect">
                      <a:avLst/>
                    </a:prstGeom>
                  </pic:spPr>
                </pic:pic>
              </a:graphicData>
            </a:graphic>
          </wp:inline>
        </w:drawing>
      </w:r>
    </w:p>
    <w:p w14:paraId="61E0831A" w14:textId="3E84987B" w:rsidR="00355F23" w:rsidRPr="00355F23" w:rsidRDefault="00355F23" w:rsidP="00355F23">
      <w:pPr>
        <w:rPr>
          <w:bCs/>
          <w:color w:val="000000" w:themeColor="text1"/>
          <w:szCs w:val="26"/>
        </w:rPr>
      </w:pPr>
      <w:r w:rsidRPr="00355F23">
        <w:rPr>
          <w:bCs/>
          <w:noProof/>
          <w:color w:val="000000" w:themeColor="text1"/>
          <w:szCs w:val="26"/>
        </w:rPr>
        <w:drawing>
          <wp:inline distT="0" distB="0" distL="0" distR="0" wp14:anchorId="7FDA8337" wp14:editId="1A5B2309">
            <wp:extent cx="5737860" cy="41332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7860" cy="4133215"/>
                    </a:xfrm>
                    <a:prstGeom prst="rect">
                      <a:avLst/>
                    </a:prstGeom>
                  </pic:spPr>
                </pic:pic>
              </a:graphicData>
            </a:graphic>
          </wp:inline>
        </w:drawing>
      </w:r>
    </w:p>
    <w:p w14:paraId="7A4CDC18" w14:textId="3134A566" w:rsidR="00355F23" w:rsidRPr="00355F23" w:rsidRDefault="00355F23" w:rsidP="00355F23">
      <w:pPr>
        <w:rPr>
          <w:bCs/>
          <w:color w:val="000000" w:themeColor="text1"/>
          <w:szCs w:val="26"/>
        </w:rPr>
      </w:pPr>
      <w:r w:rsidRPr="00355F23">
        <w:rPr>
          <w:bCs/>
          <w:noProof/>
          <w:color w:val="000000" w:themeColor="text1"/>
          <w:szCs w:val="26"/>
        </w:rPr>
        <w:lastRenderedPageBreak/>
        <w:drawing>
          <wp:inline distT="0" distB="0" distL="0" distR="0" wp14:anchorId="4BBA01E9" wp14:editId="0195C71A">
            <wp:extent cx="5737860" cy="123253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7860" cy="1232535"/>
                    </a:xfrm>
                    <a:prstGeom prst="rect">
                      <a:avLst/>
                    </a:prstGeom>
                  </pic:spPr>
                </pic:pic>
              </a:graphicData>
            </a:graphic>
          </wp:inline>
        </w:drawing>
      </w:r>
    </w:p>
    <w:p w14:paraId="17974DDB" w14:textId="725D2477" w:rsidR="007A719C" w:rsidRPr="007A719C" w:rsidRDefault="007A719C" w:rsidP="00BD52F5">
      <w:pPr>
        <w:pStyle w:val="ListParagraph"/>
        <w:numPr>
          <w:ilvl w:val="0"/>
          <w:numId w:val="5"/>
        </w:numPr>
        <w:rPr>
          <w:bCs/>
          <w:color w:val="000000" w:themeColor="text1"/>
          <w:szCs w:val="26"/>
        </w:rPr>
      </w:pPr>
      <w:r w:rsidRPr="007A719C">
        <w:rPr>
          <w:bCs/>
          <w:color w:val="000000" w:themeColor="text1"/>
          <w:szCs w:val="26"/>
        </w:rPr>
        <w:t>Đăng ký sử dụng hóa đơn KHÔNG CÓ MÃ với cơ quan thuế</w:t>
      </w:r>
      <w:r>
        <w:rPr>
          <w:bCs/>
          <w:color w:val="000000" w:themeColor="text1"/>
          <w:szCs w:val="26"/>
        </w:rPr>
        <w:t xml:space="preserve"> theo </w:t>
      </w:r>
      <w:r w:rsidRPr="007A719C">
        <w:rPr>
          <w:bCs/>
          <w:color w:val="000000" w:themeColor="text1"/>
          <w:szCs w:val="26"/>
        </w:rPr>
        <w:t>Nghị định 70/2025/NĐ-CP</w:t>
      </w:r>
    </w:p>
    <w:p w14:paraId="6D0B6DEA" w14:textId="31661B6C" w:rsidR="007A719C" w:rsidRDefault="007A719C" w:rsidP="00BD52F5">
      <w:pPr>
        <w:pStyle w:val="ListParagraph"/>
        <w:numPr>
          <w:ilvl w:val="1"/>
          <w:numId w:val="5"/>
        </w:numPr>
        <w:rPr>
          <w:bCs/>
          <w:color w:val="000000" w:themeColor="text1"/>
          <w:szCs w:val="26"/>
        </w:rPr>
      </w:pPr>
      <w:r>
        <w:rPr>
          <w:bCs/>
          <w:color w:val="000000" w:themeColor="text1"/>
          <w:szCs w:val="26"/>
        </w:rPr>
        <w:t xml:space="preserve">MISA meInvoice Web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3536C711" w14:textId="031495E0" w:rsidR="00355F23" w:rsidRPr="00355F23" w:rsidRDefault="00355F23" w:rsidP="00355F23">
      <w:pPr>
        <w:rPr>
          <w:bCs/>
          <w:color w:val="000000" w:themeColor="text1"/>
          <w:szCs w:val="26"/>
        </w:rPr>
      </w:pPr>
      <w:r w:rsidRPr="00355F23">
        <w:rPr>
          <w:bCs/>
          <w:noProof/>
          <w:color w:val="000000" w:themeColor="text1"/>
          <w:szCs w:val="26"/>
        </w:rPr>
        <w:drawing>
          <wp:inline distT="0" distB="0" distL="0" distR="0" wp14:anchorId="47C66746" wp14:editId="60E9241E">
            <wp:extent cx="5737860" cy="36880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7860" cy="3688080"/>
                    </a:xfrm>
                    <a:prstGeom prst="rect">
                      <a:avLst/>
                    </a:prstGeom>
                  </pic:spPr>
                </pic:pic>
              </a:graphicData>
            </a:graphic>
          </wp:inline>
        </w:drawing>
      </w:r>
    </w:p>
    <w:p w14:paraId="737CD58F" w14:textId="1DEF2DD1" w:rsidR="00355F23" w:rsidRPr="00355F23" w:rsidRDefault="00355F23" w:rsidP="00355F23">
      <w:pPr>
        <w:rPr>
          <w:bCs/>
          <w:color w:val="000000" w:themeColor="text1"/>
          <w:szCs w:val="26"/>
        </w:rPr>
      </w:pPr>
      <w:r w:rsidRPr="00355F23">
        <w:rPr>
          <w:bCs/>
          <w:noProof/>
          <w:color w:val="000000" w:themeColor="text1"/>
          <w:szCs w:val="26"/>
        </w:rPr>
        <w:lastRenderedPageBreak/>
        <w:drawing>
          <wp:inline distT="0" distB="0" distL="0" distR="0" wp14:anchorId="7BBD6DE9" wp14:editId="499E610F">
            <wp:extent cx="5737860" cy="3054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7860" cy="3054985"/>
                    </a:xfrm>
                    <a:prstGeom prst="rect">
                      <a:avLst/>
                    </a:prstGeom>
                  </pic:spPr>
                </pic:pic>
              </a:graphicData>
            </a:graphic>
          </wp:inline>
        </w:drawing>
      </w:r>
    </w:p>
    <w:p w14:paraId="0EDD08F2" w14:textId="02445297" w:rsidR="00355F23" w:rsidRDefault="00355F23" w:rsidP="00355F23">
      <w:pPr>
        <w:pStyle w:val="ListParagraph"/>
        <w:ind w:left="1710"/>
        <w:rPr>
          <w:bCs/>
          <w:color w:val="000000" w:themeColor="text1"/>
          <w:szCs w:val="26"/>
        </w:rPr>
      </w:pPr>
    </w:p>
    <w:p w14:paraId="12212E72" w14:textId="7CF5E4FD" w:rsidR="00355F23" w:rsidRPr="00355F23" w:rsidRDefault="00355F23" w:rsidP="00355F23">
      <w:pPr>
        <w:rPr>
          <w:bCs/>
          <w:color w:val="000000" w:themeColor="text1"/>
          <w:szCs w:val="26"/>
        </w:rPr>
      </w:pPr>
      <w:r w:rsidRPr="00355F23">
        <w:rPr>
          <w:bCs/>
          <w:noProof/>
          <w:color w:val="000000" w:themeColor="text1"/>
          <w:szCs w:val="26"/>
        </w:rPr>
        <w:drawing>
          <wp:inline distT="0" distB="0" distL="0" distR="0" wp14:anchorId="005EBE57" wp14:editId="32EE3D0F">
            <wp:extent cx="5737860" cy="19951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7860" cy="1995170"/>
                    </a:xfrm>
                    <a:prstGeom prst="rect">
                      <a:avLst/>
                    </a:prstGeom>
                  </pic:spPr>
                </pic:pic>
              </a:graphicData>
            </a:graphic>
          </wp:inline>
        </w:drawing>
      </w:r>
    </w:p>
    <w:p w14:paraId="25B63946" w14:textId="77777777" w:rsidR="00355F23" w:rsidRDefault="00355F23" w:rsidP="00355F23">
      <w:pPr>
        <w:pStyle w:val="ListParagraph"/>
        <w:ind w:left="1710"/>
        <w:rPr>
          <w:bCs/>
          <w:color w:val="000000" w:themeColor="text1"/>
          <w:szCs w:val="26"/>
        </w:rPr>
      </w:pPr>
    </w:p>
    <w:p w14:paraId="28D5406D" w14:textId="3805E895" w:rsidR="00355F23" w:rsidRPr="00355F23" w:rsidRDefault="00355F23" w:rsidP="00355F23">
      <w:pPr>
        <w:rPr>
          <w:bCs/>
          <w:color w:val="000000" w:themeColor="text1"/>
          <w:szCs w:val="26"/>
        </w:rPr>
      </w:pPr>
      <w:r w:rsidRPr="00355F23">
        <w:rPr>
          <w:bCs/>
          <w:noProof/>
          <w:color w:val="000000" w:themeColor="text1"/>
          <w:szCs w:val="26"/>
        </w:rPr>
        <w:lastRenderedPageBreak/>
        <w:drawing>
          <wp:inline distT="0" distB="0" distL="0" distR="0" wp14:anchorId="55B87B5D" wp14:editId="2B9FF8BC">
            <wp:extent cx="5737860" cy="3560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7860" cy="3560445"/>
                    </a:xfrm>
                    <a:prstGeom prst="rect">
                      <a:avLst/>
                    </a:prstGeom>
                  </pic:spPr>
                </pic:pic>
              </a:graphicData>
            </a:graphic>
          </wp:inline>
        </w:drawing>
      </w:r>
    </w:p>
    <w:p w14:paraId="4BE4525C" w14:textId="5D2EB80F" w:rsidR="00355F23" w:rsidRPr="00355F23" w:rsidRDefault="00355F23" w:rsidP="00355F23">
      <w:pPr>
        <w:rPr>
          <w:bCs/>
          <w:color w:val="000000" w:themeColor="text1"/>
          <w:szCs w:val="26"/>
        </w:rPr>
      </w:pPr>
      <w:r w:rsidRPr="00355F23">
        <w:rPr>
          <w:bCs/>
          <w:noProof/>
          <w:color w:val="000000" w:themeColor="text1"/>
          <w:szCs w:val="26"/>
        </w:rPr>
        <w:drawing>
          <wp:inline distT="0" distB="0" distL="0" distR="0" wp14:anchorId="6457FBB4" wp14:editId="45CA0267">
            <wp:extent cx="5737860" cy="3755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7860" cy="3755390"/>
                    </a:xfrm>
                    <a:prstGeom prst="rect">
                      <a:avLst/>
                    </a:prstGeom>
                  </pic:spPr>
                </pic:pic>
              </a:graphicData>
            </a:graphic>
          </wp:inline>
        </w:drawing>
      </w:r>
    </w:p>
    <w:p w14:paraId="5B5889A6" w14:textId="51BAB7D0" w:rsidR="00355F23" w:rsidRPr="00355F23" w:rsidRDefault="00355F23" w:rsidP="00355F23">
      <w:pPr>
        <w:rPr>
          <w:bCs/>
          <w:color w:val="000000" w:themeColor="text1"/>
          <w:szCs w:val="26"/>
        </w:rPr>
      </w:pPr>
      <w:r w:rsidRPr="00355F23">
        <w:rPr>
          <w:bCs/>
          <w:noProof/>
          <w:color w:val="000000" w:themeColor="text1"/>
          <w:szCs w:val="26"/>
        </w:rPr>
        <w:lastRenderedPageBreak/>
        <w:drawing>
          <wp:inline distT="0" distB="0" distL="0" distR="0" wp14:anchorId="032A75EA" wp14:editId="1B8D446E">
            <wp:extent cx="5737860" cy="3740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7860" cy="3740150"/>
                    </a:xfrm>
                    <a:prstGeom prst="rect">
                      <a:avLst/>
                    </a:prstGeom>
                  </pic:spPr>
                </pic:pic>
              </a:graphicData>
            </a:graphic>
          </wp:inline>
        </w:drawing>
      </w:r>
    </w:p>
    <w:p w14:paraId="39E0020C" w14:textId="0FD06FDB" w:rsidR="00355F23" w:rsidRPr="00355F23" w:rsidRDefault="00355F23" w:rsidP="00355F23">
      <w:pPr>
        <w:rPr>
          <w:bCs/>
          <w:color w:val="000000" w:themeColor="text1"/>
          <w:szCs w:val="26"/>
        </w:rPr>
      </w:pPr>
      <w:r w:rsidRPr="00355F23">
        <w:rPr>
          <w:bCs/>
          <w:noProof/>
          <w:color w:val="000000" w:themeColor="text1"/>
          <w:szCs w:val="26"/>
        </w:rPr>
        <w:drawing>
          <wp:inline distT="0" distB="0" distL="0" distR="0" wp14:anchorId="4A5FDFD4" wp14:editId="7776CB6B">
            <wp:extent cx="5737860" cy="337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7860" cy="3371850"/>
                    </a:xfrm>
                    <a:prstGeom prst="rect">
                      <a:avLst/>
                    </a:prstGeom>
                  </pic:spPr>
                </pic:pic>
              </a:graphicData>
            </a:graphic>
          </wp:inline>
        </w:drawing>
      </w:r>
    </w:p>
    <w:p w14:paraId="3BDB179F" w14:textId="491A3EE3" w:rsidR="00355F23" w:rsidRPr="00355F23" w:rsidRDefault="00355F23" w:rsidP="00355F23">
      <w:pPr>
        <w:rPr>
          <w:bCs/>
          <w:color w:val="000000" w:themeColor="text1"/>
          <w:szCs w:val="26"/>
        </w:rPr>
      </w:pPr>
      <w:r w:rsidRPr="00355F23">
        <w:rPr>
          <w:bCs/>
          <w:noProof/>
          <w:color w:val="000000" w:themeColor="text1"/>
          <w:szCs w:val="26"/>
        </w:rPr>
        <w:lastRenderedPageBreak/>
        <w:drawing>
          <wp:inline distT="0" distB="0" distL="0" distR="0" wp14:anchorId="0EEB6B93" wp14:editId="0793EEFD">
            <wp:extent cx="5737860" cy="12484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7860" cy="1248410"/>
                    </a:xfrm>
                    <a:prstGeom prst="rect">
                      <a:avLst/>
                    </a:prstGeom>
                  </pic:spPr>
                </pic:pic>
              </a:graphicData>
            </a:graphic>
          </wp:inline>
        </w:drawing>
      </w:r>
    </w:p>
    <w:p w14:paraId="6A848977" w14:textId="6891C90E" w:rsidR="007A719C" w:rsidRPr="007A719C" w:rsidRDefault="007A719C" w:rsidP="00BD52F5">
      <w:pPr>
        <w:pStyle w:val="ListParagraph"/>
        <w:numPr>
          <w:ilvl w:val="0"/>
          <w:numId w:val="5"/>
        </w:numPr>
        <w:rPr>
          <w:bCs/>
          <w:color w:val="000000" w:themeColor="text1"/>
          <w:szCs w:val="26"/>
        </w:rPr>
      </w:pPr>
      <w:r w:rsidRPr="007A719C">
        <w:rPr>
          <w:bCs/>
          <w:color w:val="000000" w:themeColor="text1"/>
          <w:szCs w:val="26"/>
        </w:rPr>
        <w:t>Đăng ký sử dụng hóa đơn KHỞI TẠO TỪ MÁY TÍNH TIỀN với cơ quan thuế theo Nghị định 70/2025/NĐ-CP</w:t>
      </w:r>
    </w:p>
    <w:p w14:paraId="347D601B" w14:textId="54BF22C5" w:rsidR="00355F23" w:rsidRDefault="007A719C" w:rsidP="00BD52F5">
      <w:pPr>
        <w:pStyle w:val="ListParagraph"/>
        <w:numPr>
          <w:ilvl w:val="1"/>
          <w:numId w:val="5"/>
        </w:numPr>
        <w:rPr>
          <w:bCs/>
          <w:color w:val="000000" w:themeColor="text1"/>
          <w:szCs w:val="26"/>
        </w:rPr>
      </w:pPr>
      <w:r w:rsidRPr="007A719C">
        <w:rPr>
          <w:bCs/>
          <w:color w:val="000000" w:themeColor="text1"/>
          <w:szCs w:val="26"/>
        </w:rPr>
        <w:t>MISA meInvoice Web</w:t>
      </w:r>
      <w:r>
        <w:rPr>
          <w:bCs/>
          <w:color w:val="000000" w:themeColor="text1"/>
          <w:szCs w:val="26"/>
        </w:rPr>
        <w:t xml:space="preserve">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43A5CDDC" w14:textId="6C4D07CB" w:rsidR="00355F23" w:rsidRPr="00355F23" w:rsidRDefault="00355F23" w:rsidP="00355F23">
      <w:pPr>
        <w:rPr>
          <w:bCs/>
          <w:color w:val="000000" w:themeColor="text1"/>
          <w:szCs w:val="26"/>
        </w:rPr>
      </w:pPr>
      <w:r w:rsidRPr="00355F23">
        <w:rPr>
          <w:bCs/>
          <w:noProof/>
          <w:color w:val="000000" w:themeColor="text1"/>
          <w:szCs w:val="26"/>
        </w:rPr>
        <w:drawing>
          <wp:inline distT="0" distB="0" distL="0" distR="0" wp14:anchorId="6230F06E" wp14:editId="54B0FD6F">
            <wp:extent cx="5737860" cy="4358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7860" cy="4358640"/>
                    </a:xfrm>
                    <a:prstGeom prst="rect">
                      <a:avLst/>
                    </a:prstGeom>
                  </pic:spPr>
                </pic:pic>
              </a:graphicData>
            </a:graphic>
          </wp:inline>
        </w:drawing>
      </w:r>
    </w:p>
    <w:p w14:paraId="4B212D40" w14:textId="50BF1C90" w:rsidR="00355F23" w:rsidRDefault="00355F23" w:rsidP="00355F23">
      <w:pPr>
        <w:rPr>
          <w:bCs/>
          <w:color w:val="000000" w:themeColor="text1"/>
          <w:szCs w:val="26"/>
        </w:rPr>
      </w:pPr>
      <w:r w:rsidRPr="00355F23">
        <w:rPr>
          <w:bCs/>
          <w:noProof/>
          <w:color w:val="000000" w:themeColor="text1"/>
          <w:szCs w:val="26"/>
        </w:rPr>
        <w:lastRenderedPageBreak/>
        <w:drawing>
          <wp:inline distT="0" distB="0" distL="0" distR="0" wp14:anchorId="6C8F425D" wp14:editId="47CA2A18">
            <wp:extent cx="5737860" cy="41929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7860" cy="4192905"/>
                    </a:xfrm>
                    <a:prstGeom prst="rect">
                      <a:avLst/>
                    </a:prstGeom>
                  </pic:spPr>
                </pic:pic>
              </a:graphicData>
            </a:graphic>
          </wp:inline>
        </w:drawing>
      </w:r>
    </w:p>
    <w:p w14:paraId="4EB7A1B8" w14:textId="5DC08034" w:rsidR="00355F23" w:rsidRDefault="00355F23" w:rsidP="00355F23">
      <w:pPr>
        <w:rPr>
          <w:bCs/>
          <w:color w:val="000000" w:themeColor="text1"/>
          <w:szCs w:val="26"/>
        </w:rPr>
      </w:pPr>
      <w:r w:rsidRPr="00355F23">
        <w:rPr>
          <w:bCs/>
          <w:noProof/>
          <w:color w:val="000000" w:themeColor="text1"/>
          <w:szCs w:val="26"/>
        </w:rPr>
        <w:drawing>
          <wp:inline distT="0" distB="0" distL="0" distR="0" wp14:anchorId="56EE7C09" wp14:editId="741DB053">
            <wp:extent cx="5737860" cy="55118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7860" cy="551180"/>
                    </a:xfrm>
                    <a:prstGeom prst="rect">
                      <a:avLst/>
                    </a:prstGeom>
                  </pic:spPr>
                </pic:pic>
              </a:graphicData>
            </a:graphic>
          </wp:inline>
        </w:drawing>
      </w:r>
    </w:p>
    <w:p w14:paraId="3D033271" w14:textId="0AAF7205" w:rsidR="00355F23" w:rsidRDefault="00355F23" w:rsidP="00355F23">
      <w:pPr>
        <w:rPr>
          <w:bCs/>
          <w:color w:val="000000" w:themeColor="text1"/>
          <w:szCs w:val="26"/>
        </w:rPr>
      </w:pPr>
      <w:r w:rsidRPr="00355F23">
        <w:rPr>
          <w:bCs/>
          <w:noProof/>
          <w:color w:val="000000" w:themeColor="text1"/>
          <w:szCs w:val="26"/>
        </w:rPr>
        <w:drawing>
          <wp:inline distT="0" distB="0" distL="0" distR="0" wp14:anchorId="07B5EA1C" wp14:editId="04F9FAEC">
            <wp:extent cx="5737860" cy="8890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7860" cy="889000"/>
                    </a:xfrm>
                    <a:prstGeom prst="rect">
                      <a:avLst/>
                    </a:prstGeom>
                  </pic:spPr>
                </pic:pic>
              </a:graphicData>
            </a:graphic>
          </wp:inline>
        </w:drawing>
      </w:r>
    </w:p>
    <w:p w14:paraId="7F2EA46C" w14:textId="77777777" w:rsidR="00355F23" w:rsidRDefault="00355F23" w:rsidP="007A719C">
      <w:pPr>
        <w:ind w:left="720" w:firstLine="720"/>
        <w:rPr>
          <w:bCs/>
          <w:color w:val="000000" w:themeColor="text1"/>
          <w:szCs w:val="26"/>
        </w:rPr>
      </w:pPr>
    </w:p>
    <w:p w14:paraId="5324BA1C" w14:textId="1BEEE7BF" w:rsidR="00355F23" w:rsidRDefault="00355F23" w:rsidP="00355F23">
      <w:pPr>
        <w:rPr>
          <w:bCs/>
          <w:color w:val="000000" w:themeColor="text1"/>
          <w:szCs w:val="26"/>
        </w:rPr>
      </w:pPr>
      <w:r w:rsidRPr="00355F23">
        <w:rPr>
          <w:bCs/>
          <w:noProof/>
          <w:color w:val="000000" w:themeColor="text1"/>
          <w:szCs w:val="26"/>
        </w:rPr>
        <w:lastRenderedPageBreak/>
        <w:drawing>
          <wp:inline distT="0" distB="0" distL="0" distR="0" wp14:anchorId="373D3D7D" wp14:editId="1E338648">
            <wp:extent cx="5737860" cy="38512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7860" cy="3851275"/>
                    </a:xfrm>
                    <a:prstGeom prst="rect">
                      <a:avLst/>
                    </a:prstGeom>
                  </pic:spPr>
                </pic:pic>
              </a:graphicData>
            </a:graphic>
          </wp:inline>
        </w:drawing>
      </w:r>
    </w:p>
    <w:p w14:paraId="292E6007" w14:textId="2F79B50D" w:rsidR="00355F23" w:rsidRDefault="00355F23" w:rsidP="00355F23">
      <w:pPr>
        <w:rPr>
          <w:bCs/>
          <w:color w:val="000000" w:themeColor="text1"/>
          <w:szCs w:val="26"/>
        </w:rPr>
      </w:pPr>
      <w:r w:rsidRPr="00355F23">
        <w:rPr>
          <w:bCs/>
          <w:noProof/>
          <w:color w:val="000000" w:themeColor="text1"/>
          <w:szCs w:val="26"/>
        </w:rPr>
        <w:drawing>
          <wp:inline distT="0" distB="0" distL="0" distR="0" wp14:anchorId="6B237BE0" wp14:editId="20961A1C">
            <wp:extent cx="5737860" cy="32918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7860" cy="3291840"/>
                    </a:xfrm>
                    <a:prstGeom prst="rect">
                      <a:avLst/>
                    </a:prstGeom>
                  </pic:spPr>
                </pic:pic>
              </a:graphicData>
            </a:graphic>
          </wp:inline>
        </w:drawing>
      </w:r>
    </w:p>
    <w:p w14:paraId="266EC095" w14:textId="5B8B182C" w:rsidR="00355F23" w:rsidRDefault="00355F23" w:rsidP="00355F23">
      <w:pPr>
        <w:rPr>
          <w:bCs/>
          <w:color w:val="000000" w:themeColor="text1"/>
          <w:szCs w:val="26"/>
        </w:rPr>
      </w:pPr>
      <w:r w:rsidRPr="00355F23">
        <w:rPr>
          <w:bCs/>
          <w:noProof/>
          <w:color w:val="000000" w:themeColor="text1"/>
          <w:szCs w:val="26"/>
        </w:rPr>
        <w:lastRenderedPageBreak/>
        <w:drawing>
          <wp:inline distT="0" distB="0" distL="0" distR="0" wp14:anchorId="022B3644" wp14:editId="7F037882">
            <wp:extent cx="5737860" cy="405320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7860" cy="4053205"/>
                    </a:xfrm>
                    <a:prstGeom prst="rect">
                      <a:avLst/>
                    </a:prstGeom>
                  </pic:spPr>
                </pic:pic>
              </a:graphicData>
            </a:graphic>
          </wp:inline>
        </w:drawing>
      </w:r>
    </w:p>
    <w:p w14:paraId="1602A32A" w14:textId="6CB64E4E" w:rsidR="00355F23" w:rsidRDefault="00355F23" w:rsidP="00355F23">
      <w:pPr>
        <w:rPr>
          <w:bCs/>
          <w:color w:val="000000" w:themeColor="text1"/>
          <w:szCs w:val="26"/>
        </w:rPr>
      </w:pPr>
      <w:r w:rsidRPr="00355F23">
        <w:rPr>
          <w:bCs/>
          <w:noProof/>
          <w:color w:val="000000" w:themeColor="text1"/>
          <w:szCs w:val="26"/>
        </w:rPr>
        <w:drawing>
          <wp:inline distT="0" distB="0" distL="0" distR="0" wp14:anchorId="6CE9EA10" wp14:editId="08719001">
            <wp:extent cx="5737860" cy="1549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7860" cy="1549400"/>
                    </a:xfrm>
                    <a:prstGeom prst="rect">
                      <a:avLst/>
                    </a:prstGeom>
                  </pic:spPr>
                </pic:pic>
              </a:graphicData>
            </a:graphic>
          </wp:inline>
        </w:drawing>
      </w:r>
    </w:p>
    <w:p w14:paraId="28E6EBCA" w14:textId="4B52518A" w:rsidR="00355F23" w:rsidRDefault="00355F23" w:rsidP="00355F23">
      <w:pPr>
        <w:rPr>
          <w:bCs/>
          <w:color w:val="000000" w:themeColor="text1"/>
          <w:szCs w:val="26"/>
        </w:rPr>
      </w:pPr>
      <w:r w:rsidRPr="00355F23">
        <w:rPr>
          <w:bCs/>
          <w:noProof/>
          <w:color w:val="000000" w:themeColor="text1"/>
          <w:szCs w:val="26"/>
        </w:rPr>
        <w:drawing>
          <wp:inline distT="0" distB="0" distL="0" distR="0" wp14:anchorId="300F041C" wp14:editId="0FA46D86">
            <wp:extent cx="5737860" cy="1488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7860" cy="1488440"/>
                    </a:xfrm>
                    <a:prstGeom prst="rect">
                      <a:avLst/>
                    </a:prstGeom>
                  </pic:spPr>
                </pic:pic>
              </a:graphicData>
            </a:graphic>
          </wp:inline>
        </w:drawing>
      </w:r>
    </w:p>
    <w:p w14:paraId="2A01CD7D" w14:textId="487532A5" w:rsidR="007A719C" w:rsidRPr="007A719C" w:rsidRDefault="007A719C" w:rsidP="007A719C">
      <w:pPr>
        <w:ind w:left="720" w:firstLine="720"/>
        <w:rPr>
          <w:bCs/>
          <w:color w:val="000000" w:themeColor="text1"/>
          <w:szCs w:val="26"/>
        </w:rPr>
      </w:pPr>
      <w:r w:rsidRPr="007A719C">
        <w:rPr>
          <w:bCs/>
          <w:color w:val="000000" w:themeColor="text1"/>
          <w:szCs w:val="26"/>
        </w:rPr>
        <w:t>Bài viết liên quan</w:t>
      </w:r>
    </w:p>
    <w:p w14:paraId="2234FA65" w14:textId="4863A3E0" w:rsidR="007A719C" w:rsidRPr="007A719C" w:rsidRDefault="007A719C" w:rsidP="00BD52F5">
      <w:pPr>
        <w:pStyle w:val="ListParagraph"/>
        <w:numPr>
          <w:ilvl w:val="0"/>
          <w:numId w:val="5"/>
        </w:numPr>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3)</w:t>
      </w:r>
    </w:p>
    <w:p w14:paraId="6576C131" w14:textId="798B3AF8" w:rsidR="007A719C" w:rsidRPr="007A719C" w:rsidRDefault="007A719C" w:rsidP="00BD52F5">
      <w:pPr>
        <w:pStyle w:val="ListParagraph"/>
        <w:numPr>
          <w:ilvl w:val="0"/>
          <w:numId w:val="5"/>
        </w:numPr>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2)</w:t>
      </w:r>
    </w:p>
    <w:p w14:paraId="17DE601A" w14:textId="2A2DCA5F" w:rsidR="007A719C" w:rsidRPr="007A719C" w:rsidRDefault="007A719C" w:rsidP="00BD52F5">
      <w:pPr>
        <w:pStyle w:val="ListParagraph"/>
        <w:numPr>
          <w:ilvl w:val="0"/>
          <w:numId w:val="5"/>
        </w:numPr>
        <w:rPr>
          <w:bCs/>
          <w:color w:val="000000" w:themeColor="text1"/>
          <w:szCs w:val="26"/>
        </w:rPr>
      </w:pPr>
      <w:r w:rsidRPr="007A719C">
        <w:rPr>
          <w:bCs/>
          <w:color w:val="000000" w:themeColor="text1"/>
          <w:szCs w:val="26"/>
        </w:rPr>
        <w:lastRenderedPageBreak/>
        <w:t>Một số câu hỏi, lỗi thường gặp liên quan đến Tờ khai đăng ký sử dụng hóa đơn điện tử Nghị định 70/2025/NĐ-CP (PHẦN 1)</w:t>
      </w:r>
    </w:p>
    <w:p w14:paraId="49197D1E" w14:textId="5FFEBFC9" w:rsidR="007A719C" w:rsidRPr="007A719C" w:rsidRDefault="007A719C" w:rsidP="00BD52F5">
      <w:pPr>
        <w:pStyle w:val="ListParagraph"/>
        <w:numPr>
          <w:ilvl w:val="0"/>
          <w:numId w:val="5"/>
        </w:numPr>
        <w:rPr>
          <w:bCs/>
          <w:color w:val="000000" w:themeColor="text1"/>
          <w:szCs w:val="26"/>
        </w:rPr>
      </w:pPr>
      <w:r w:rsidRPr="007A719C">
        <w:rPr>
          <w:bCs/>
          <w:color w:val="000000" w:themeColor="text1"/>
          <w:szCs w:val="26"/>
        </w:rPr>
        <w:t>Cách khai báo thông tin trên tờ khai đối với Hộ kinh doanh theo hướng dẫn của Cơ quan thuế</w:t>
      </w:r>
    </w:p>
    <w:p w14:paraId="71E1C029" w14:textId="77777777" w:rsidR="007A719C" w:rsidRPr="007A719C" w:rsidRDefault="007A719C" w:rsidP="007A719C">
      <w:pPr>
        <w:pStyle w:val="ListParagraph"/>
        <w:ind w:left="1710"/>
        <w:rPr>
          <w:bCs/>
          <w:color w:val="000000" w:themeColor="text1"/>
          <w:szCs w:val="26"/>
        </w:rPr>
      </w:pPr>
      <w:r w:rsidRPr="007A719C">
        <w:rPr>
          <w:bCs/>
          <w:color w:val="000000" w:themeColor="text1"/>
          <w:szCs w:val="26"/>
        </w:rPr>
        <w:t>(Mobile) Bổ sung thông tin người nộp thuế (NNT) trên eTax Mobile</w:t>
      </w:r>
    </w:p>
    <w:p w14:paraId="11A8CCA1" w14:textId="7E5845A5" w:rsidR="00AB4EB7" w:rsidRPr="007A719C" w:rsidRDefault="007A719C" w:rsidP="00BD52F5">
      <w:pPr>
        <w:pStyle w:val="ListParagraph"/>
        <w:numPr>
          <w:ilvl w:val="0"/>
          <w:numId w:val="5"/>
        </w:numPr>
        <w:rPr>
          <w:bCs/>
          <w:color w:val="000000" w:themeColor="text1"/>
          <w:szCs w:val="26"/>
        </w:rPr>
      </w:pPr>
      <w:r w:rsidRPr="007A719C">
        <w:rPr>
          <w:bCs/>
          <w:color w:val="000000" w:themeColor="text1"/>
          <w:szCs w:val="26"/>
        </w:rPr>
        <w:t>Cách điền thông tin đơn vị truyền nhận trên tờ khai đăng ký/thay đổi thông tin sử dụng hóa đơn điện tử</w:t>
      </w:r>
    </w:p>
    <w:p w14:paraId="0353B51A" w14:textId="79E32ACA" w:rsidR="00AB4EB7" w:rsidRDefault="00AB4EB7" w:rsidP="00BD52F5">
      <w:pPr>
        <w:pStyle w:val="ListParagraph"/>
        <w:numPr>
          <w:ilvl w:val="0"/>
          <w:numId w:val="4"/>
        </w:numPr>
        <w:rPr>
          <w:b/>
          <w:bCs/>
          <w:color w:val="000000" w:themeColor="text1"/>
          <w:sz w:val="28"/>
          <w:szCs w:val="28"/>
        </w:rPr>
      </w:pPr>
      <w:r>
        <w:rPr>
          <w:b/>
          <w:bCs/>
          <w:color w:val="000000" w:themeColor="text1"/>
          <w:sz w:val="28"/>
          <w:szCs w:val="28"/>
        </w:rPr>
        <w:t xml:space="preserve">Khởi tạo mẫu hóa đơn </w:t>
      </w:r>
      <w:r w:rsidR="006847FE">
        <w:rPr>
          <w:b/>
          <w:bCs/>
          <w:color w:val="000000" w:themeColor="text1"/>
          <w:sz w:val="28"/>
          <w:szCs w:val="28"/>
        </w:rPr>
        <w:t>(Nghị định 70/2025/NĐ-CP</w:t>
      </w:r>
      <w:bookmarkStart w:id="6" w:name="_GoBack"/>
      <w:bookmarkEnd w:id="6"/>
      <w:r w:rsidR="006847FE">
        <w:rPr>
          <w:b/>
          <w:bCs/>
          <w:color w:val="000000" w:themeColor="text1"/>
          <w:sz w:val="28"/>
          <w:szCs w:val="28"/>
        </w:rPr>
        <w:t>)</w:t>
      </w:r>
    </w:p>
    <w:p w14:paraId="73035A1D" w14:textId="3979294D" w:rsidR="001E4F72" w:rsidRDefault="001E4F72" w:rsidP="001E4F72">
      <w:pPr>
        <w:ind w:left="1440"/>
        <w:rPr>
          <w:bCs/>
          <w:color w:val="000000" w:themeColor="text1"/>
          <w:szCs w:val="26"/>
        </w:rPr>
      </w:pPr>
      <w:r>
        <w:rPr>
          <w:bCs/>
          <w:color w:val="000000" w:themeColor="text1"/>
          <w:szCs w:val="26"/>
        </w:rPr>
        <w:t>Khởi tạo mẫu các loại hóa đơn</w:t>
      </w:r>
    </w:p>
    <w:p w14:paraId="78325000" w14:textId="6B905451" w:rsidR="001E4F72" w:rsidRDefault="001E4F72" w:rsidP="001E4F72">
      <w:pPr>
        <w:rPr>
          <w:bCs/>
          <w:color w:val="000000" w:themeColor="text1"/>
          <w:szCs w:val="26"/>
        </w:rPr>
      </w:pPr>
      <w:r w:rsidRPr="001E4F72">
        <w:rPr>
          <w:bCs/>
          <w:noProof/>
          <w:color w:val="000000" w:themeColor="text1"/>
          <w:szCs w:val="26"/>
        </w:rPr>
        <w:drawing>
          <wp:inline distT="0" distB="0" distL="0" distR="0" wp14:anchorId="1AFF8A39" wp14:editId="7F76341C">
            <wp:extent cx="5737860" cy="45326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7860" cy="4532630"/>
                    </a:xfrm>
                    <a:prstGeom prst="rect">
                      <a:avLst/>
                    </a:prstGeom>
                  </pic:spPr>
                </pic:pic>
              </a:graphicData>
            </a:graphic>
          </wp:inline>
        </w:drawing>
      </w:r>
    </w:p>
    <w:p w14:paraId="063D4BF2" w14:textId="36DB0CAB" w:rsidR="001E4F72" w:rsidRDefault="001E4F72" w:rsidP="001E4F72">
      <w:pPr>
        <w:rPr>
          <w:bCs/>
          <w:color w:val="000000" w:themeColor="text1"/>
          <w:szCs w:val="26"/>
        </w:rPr>
      </w:pPr>
      <w:r w:rsidRPr="001E4F72">
        <w:rPr>
          <w:bCs/>
          <w:noProof/>
          <w:color w:val="000000" w:themeColor="text1"/>
          <w:szCs w:val="26"/>
        </w:rPr>
        <w:lastRenderedPageBreak/>
        <w:drawing>
          <wp:inline distT="0" distB="0" distL="0" distR="0" wp14:anchorId="0C81C27B" wp14:editId="21CF3A99">
            <wp:extent cx="5737860" cy="3685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7860" cy="3685540"/>
                    </a:xfrm>
                    <a:prstGeom prst="rect">
                      <a:avLst/>
                    </a:prstGeom>
                  </pic:spPr>
                </pic:pic>
              </a:graphicData>
            </a:graphic>
          </wp:inline>
        </w:drawing>
      </w:r>
    </w:p>
    <w:p w14:paraId="10FBCBF7" w14:textId="5EB892B0" w:rsidR="001E4F72" w:rsidRDefault="001E4F72" w:rsidP="001E4F72">
      <w:pPr>
        <w:rPr>
          <w:bCs/>
          <w:color w:val="000000" w:themeColor="text1"/>
          <w:szCs w:val="26"/>
        </w:rPr>
      </w:pPr>
      <w:r w:rsidRPr="001E4F72">
        <w:rPr>
          <w:bCs/>
          <w:noProof/>
          <w:color w:val="000000" w:themeColor="text1"/>
          <w:szCs w:val="26"/>
        </w:rPr>
        <w:drawing>
          <wp:inline distT="0" distB="0" distL="0" distR="0" wp14:anchorId="2B4AF025" wp14:editId="434E70CF">
            <wp:extent cx="5737860" cy="34378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7860" cy="3437890"/>
                    </a:xfrm>
                    <a:prstGeom prst="rect">
                      <a:avLst/>
                    </a:prstGeom>
                  </pic:spPr>
                </pic:pic>
              </a:graphicData>
            </a:graphic>
          </wp:inline>
        </w:drawing>
      </w:r>
    </w:p>
    <w:p w14:paraId="69E06232" w14:textId="16C4820A" w:rsidR="001E4F72" w:rsidRDefault="001E4F72" w:rsidP="001E4F72">
      <w:pPr>
        <w:rPr>
          <w:bCs/>
          <w:color w:val="000000" w:themeColor="text1"/>
          <w:szCs w:val="26"/>
        </w:rPr>
      </w:pPr>
      <w:r w:rsidRPr="001E4F72">
        <w:rPr>
          <w:bCs/>
          <w:noProof/>
          <w:color w:val="000000" w:themeColor="text1"/>
          <w:szCs w:val="26"/>
        </w:rPr>
        <w:lastRenderedPageBreak/>
        <w:drawing>
          <wp:inline distT="0" distB="0" distL="0" distR="0" wp14:anchorId="490357DE" wp14:editId="280A99C1">
            <wp:extent cx="5737860" cy="317436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7860" cy="3174365"/>
                    </a:xfrm>
                    <a:prstGeom prst="rect">
                      <a:avLst/>
                    </a:prstGeom>
                  </pic:spPr>
                </pic:pic>
              </a:graphicData>
            </a:graphic>
          </wp:inline>
        </w:drawing>
      </w:r>
    </w:p>
    <w:p w14:paraId="0BBD86E3" w14:textId="4E419DCA" w:rsidR="001E4F72" w:rsidRDefault="001E4F72" w:rsidP="001E4F72">
      <w:pPr>
        <w:rPr>
          <w:bCs/>
          <w:color w:val="000000" w:themeColor="text1"/>
          <w:szCs w:val="26"/>
        </w:rPr>
      </w:pPr>
      <w:r w:rsidRPr="001E4F72">
        <w:rPr>
          <w:bCs/>
          <w:noProof/>
          <w:color w:val="000000" w:themeColor="text1"/>
          <w:szCs w:val="26"/>
        </w:rPr>
        <w:drawing>
          <wp:inline distT="0" distB="0" distL="0" distR="0" wp14:anchorId="464F363C" wp14:editId="3340663C">
            <wp:extent cx="5737860" cy="4029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7860" cy="4029075"/>
                    </a:xfrm>
                    <a:prstGeom prst="rect">
                      <a:avLst/>
                    </a:prstGeom>
                  </pic:spPr>
                </pic:pic>
              </a:graphicData>
            </a:graphic>
          </wp:inline>
        </w:drawing>
      </w:r>
    </w:p>
    <w:p w14:paraId="7C833EED" w14:textId="5CC31690" w:rsidR="001E4F72" w:rsidRDefault="001E4F72" w:rsidP="001E4F72">
      <w:pPr>
        <w:rPr>
          <w:bCs/>
          <w:color w:val="000000" w:themeColor="text1"/>
          <w:szCs w:val="26"/>
        </w:rPr>
      </w:pPr>
      <w:r w:rsidRPr="001E4F72">
        <w:rPr>
          <w:bCs/>
          <w:noProof/>
          <w:color w:val="000000" w:themeColor="text1"/>
          <w:szCs w:val="26"/>
        </w:rPr>
        <w:drawing>
          <wp:inline distT="0" distB="0" distL="0" distR="0" wp14:anchorId="43456EA0" wp14:editId="15A10EB8">
            <wp:extent cx="5737860" cy="1012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7860" cy="1012190"/>
                    </a:xfrm>
                    <a:prstGeom prst="rect">
                      <a:avLst/>
                    </a:prstGeom>
                  </pic:spPr>
                </pic:pic>
              </a:graphicData>
            </a:graphic>
          </wp:inline>
        </w:drawing>
      </w:r>
    </w:p>
    <w:p w14:paraId="387815BB" w14:textId="0D138BB4" w:rsidR="001E4F72" w:rsidRDefault="001E4F72" w:rsidP="001E4F72">
      <w:pPr>
        <w:ind w:left="1440"/>
        <w:rPr>
          <w:bCs/>
          <w:color w:val="000000" w:themeColor="text1"/>
          <w:szCs w:val="26"/>
        </w:rPr>
      </w:pPr>
      <w:r>
        <w:rPr>
          <w:bCs/>
          <w:color w:val="000000" w:themeColor="text1"/>
          <w:szCs w:val="26"/>
        </w:rPr>
        <w:lastRenderedPageBreak/>
        <w:t>Chuyển đổi mẫu hóa đơn điện tử sang mẫu hóa đơn điện tử khởi tạo từ máy tính tiền</w:t>
      </w:r>
    </w:p>
    <w:p w14:paraId="41E324AC" w14:textId="5C7D22CC" w:rsidR="001E4F72" w:rsidRDefault="001E4F72" w:rsidP="001E4F72">
      <w:pPr>
        <w:rPr>
          <w:bCs/>
          <w:color w:val="000000" w:themeColor="text1"/>
          <w:szCs w:val="26"/>
        </w:rPr>
      </w:pPr>
      <w:r w:rsidRPr="001E4F72">
        <w:rPr>
          <w:bCs/>
          <w:noProof/>
          <w:color w:val="000000" w:themeColor="text1"/>
          <w:szCs w:val="26"/>
        </w:rPr>
        <w:drawing>
          <wp:inline distT="0" distB="0" distL="0" distR="0" wp14:anchorId="67CEA4FD" wp14:editId="20453FB3">
            <wp:extent cx="5737860" cy="2392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7860" cy="2392680"/>
                    </a:xfrm>
                    <a:prstGeom prst="rect">
                      <a:avLst/>
                    </a:prstGeom>
                  </pic:spPr>
                </pic:pic>
              </a:graphicData>
            </a:graphic>
          </wp:inline>
        </w:drawing>
      </w:r>
    </w:p>
    <w:p w14:paraId="47ACC74C" w14:textId="68904F39" w:rsidR="001E4F72" w:rsidRDefault="001E4F72" w:rsidP="001E4F72">
      <w:pPr>
        <w:rPr>
          <w:bCs/>
          <w:color w:val="000000" w:themeColor="text1"/>
          <w:szCs w:val="26"/>
        </w:rPr>
      </w:pPr>
      <w:r w:rsidRPr="001E4F72">
        <w:rPr>
          <w:bCs/>
          <w:noProof/>
          <w:color w:val="000000" w:themeColor="text1"/>
          <w:szCs w:val="26"/>
        </w:rPr>
        <w:drawing>
          <wp:inline distT="0" distB="0" distL="0" distR="0" wp14:anchorId="6E0585A1" wp14:editId="515C839E">
            <wp:extent cx="5737860" cy="34163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7860" cy="341630"/>
                    </a:xfrm>
                    <a:prstGeom prst="rect">
                      <a:avLst/>
                    </a:prstGeom>
                  </pic:spPr>
                </pic:pic>
              </a:graphicData>
            </a:graphic>
          </wp:inline>
        </w:drawing>
      </w:r>
    </w:p>
    <w:p w14:paraId="033C1D8B" w14:textId="39D5123D" w:rsidR="001E4F72" w:rsidRDefault="001E4F72" w:rsidP="001E4F72">
      <w:pPr>
        <w:rPr>
          <w:bCs/>
          <w:color w:val="000000" w:themeColor="text1"/>
          <w:szCs w:val="26"/>
        </w:rPr>
      </w:pPr>
      <w:r w:rsidRPr="001E4F72">
        <w:rPr>
          <w:bCs/>
          <w:noProof/>
          <w:color w:val="000000" w:themeColor="text1"/>
          <w:szCs w:val="26"/>
        </w:rPr>
        <w:drawing>
          <wp:inline distT="0" distB="0" distL="0" distR="0" wp14:anchorId="4573C6FE" wp14:editId="09820C06">
            <wp:extent cx="5737860" cy="22796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7860" cy="2279650"/>
                    </a:xfrm>
                    <a:prstGeom prst="rect">
                      <a:avLst/>
                    </a:prstGeom>
                  </pic:spPr>
                </pic:pic>
              </a:graphicData>
            </a:graphic>
          </wp:inline>
        </w:drawing>
      </w:r>
    </w:p>
    <w:p w14:paraId="3E297CC3" w14:textId="38990C41" w:rsidR="001E4F72" w:rsidRPr="001E4F72" w:rsidRDefault="001E4F72" w:rsidP="001E4F72">
      <w:pPr>
        <w:rPr>
          <w:bCs/>
          <w:color w:val="000000" w:themeColor="text1"/>
          <w:szCs w:val="26"/>
        </w:rPr>
      </w:pPr>
      <w:r w:rsidRPr="001E4F72">
        <w:rPr>
          <w:bCs/>
          <w:noProof/>
          <w:color w:val="000000" w:themeColor="text1"/>
          <w:szCs w:val="26"/>
        </w:rPr>
        <w:lastRenderedPageBreak/>
        <w:drawing>
          <wp:inline distT="0" distB="0" distL="0" distR="0" wp14:anchorId="6277E19E" wp14:editId="262D8295">
            <wp:extent cx="5737860" cy="36906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7860" cy="3690620"/>
                    </a:xfrm>
                    <a:prstGeom prst="rect">
                      <a:avLst/>
                    </a:prstGeom>
                  </pic:spPr>
                </pic:pic>
              </a:graphicData>
            </a:graphic>
          </wp:inline>
        </w:drawing>
      </w:r>
    </w:p>
    <w:p w14:paraId="5826FE73" w14:textId="4BDF8237" w:rsidR="00AB4EB7" w:rsidRDefault="00AB4EB7" w:rsidP="00BD52F5">
      <w:pPr>
        <w:pStyle w:val="ListParagraph"/>
        <w:numPr>
          <w:ilvl w:val="0"/>
          <w:numId w:val="4"/>
        </w:numPr>
        <w:rPr>
          <w:b/>
          <w:bCs/>
          <w:color w:val="000000" w:themeColor="text1"/>
          <w:sz w:val="28"/>
          <w:szCs w:val="28"/>
        </w:rPr>
      </w:pPr>
      <w:r>
        <w:rPr>
          <w:b/>
          <w:bCs/>
          <w:color w:val="000000" w:themeColor="text1"/>
          <w:sz w:val="28"/>
          <w:szCs w:val="28"/>
        </w:rPr>
        <w:t>Phân quyền sử dụng</w:t>
      </w:r>
    </w:p>
    <w:p w14:paraId="58934A40" w14:textId="68652C31" w:rsidR="009418EA" w:rsidRPr="009418EA" w:rsidRDefault="009418EA" w:rsidP="009418EA">
      <w:pPr>
        <w:rPr>
          <w:b/>
          <w:bCs/>
          <w:color w:val="000000" w:themeColor="text1"/>
          <w:sz w:val="28"/>
          <w:szCs w:val="28"/>
        </w:rPr>
      </w:pPr>
      <w:r w:rsidRPr="009418EA">
        <w:rPr>
          <w:b/>
          <w:bCs/>
          <w:color w:val="000000" w:themeColor="text1"/>
          <w:sz w:val="28"/>
          <w:szCs w:val="28"/>
        </w:rPr>
        <w:drawing>
          <wp:inline distT="0" distB="0" distL="0" distR="0" wp14:anchorId="0C5D4D1D" wp14:editId="7C27C470">
            <wp:extent cx="5737860" cy="39077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7860" cy="3907790"/>
                    </a:xfrm>
                    <a:prstGeom prst="rect">
                      <a:avLst/>
                    </a:prstGeom>
                  </pic:spPr>
                </pic:pic>
              </a:graphicData>
            </a:graphic>
          </wp:inline>
        </w:drawing>
      </w:r>
    </w:p>
    <w:p w14:paraId="079BCCF7" w14:textId="407D5BDD" w:rsidR="005B73D5" w:rsidRDefault="005B73D5" w:rsidP="005B73D5">
      <w:pPr>
        <w:rPr>
          <w:b/>
          <w:bCs/>
          <w:color w:val="000000" w:themeColor="text1"/>
          <w:sz w:val="28"/>
          <w:szCs w:val="28"/>
        </w:rPr>
      </w:pPr>
      <w:r w:rsidRPr="005B73D5">
        <w:rPr>
          <w:b/>
          <w:bCs/>
          <w:color w:val="000000" w:themeColor="text1"/>
          <w:sz w:val="28"/>
          <w:szCs w:val="28"/>
        </w:rPr>
        <w:lastRenderedPageBreak/>
        <w:drawing>
          <wp:inline distT="0" distB="0" distL="0" distR="0" wp14:anchorId="3347E18F" wp14:editId="6ADEAFA7">
            <wp:extent cx="5737860" cy="4600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7860" cy="4600575"/>
                    </a:xfrm>
                    <a:prstGeom prst="rect">
                      <a:avLst/>
                    </a:prstGeom>
                  </pic:spPr>
                </pic:pic>
              </a:graphicData>
            </a:graphic>
          </wp:inline>
        </w:drawing>
      </w:r>
    </w:p>
    <w:p w14:paraId="4CCEDC45" w14:textId="77777777" w:rsidR="005B73D5" w:rsidRDefault="005B73D5" w:rsidP="005B73D5">
      <w:pPr>
        <w:rPr>
          <w:b/>
          <w:bCs/>
          <w:color w:val="000000" w:themeColor="text1"/>
          <w:sz w:val="28"/>
          <w:szCs w:val="28"/>
        </w:rPr>
      </w:pPr>
    </w:p>
    <w:p w14:paraId="1D6F475F" w14:textId="77777777" w:rsidR="005B73D5" w:rsidRDefault="005B73D5" w:rsidP="005B73D5">
      <w:pPr>
        <w:rPr>
          <w:b/>
          <w:bCs/>
          <w:color w:val="000000" w:themeColor="text1"/>
          <w:sz w:val="28"/>
          <w:szCs w:val="28"/>
        </w:rPr>
      </w:pPr>
      <w:r w:rsidRPr="005B73D5">
        <w:rPr>
          <w:b/>
          <w:bCs/>
          <w:color w:val="000000" w:themeColor="text1"/>
          <w:sz w:val="28"/>
          <w:szCs w:val="28"/>
        </w:rPr>
        <w:lastRenderedPageBreak/>
        <w:drawing>
          <wp:inline distT="0" distB="0" distL="0" distR="0" wp14:anchorId="5DCDF089" wp14:editId="0D38E1D8">
            <wp:extent cx="5737860" cy="45218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7860" cy="4521835"/>
                    </a:xfrm>
                    <a:prstGeom prst="rect">
                      <a:avLst/>
                    </a:prstGeom>
                  </pic:spPr>
                </pic:pic>
              </a:graphicData>
            </a:graphic>
          </wp:inline>
        </w:drawing>
      </w:r>
      <w:r w:rsidRPr="005B73D5">
        <w:rPr>
          <w:b/>
          <w:bCs/>
          <w:color w:val="000000" w:themeColor="text1"/>
          <w:sz w:val="28"/>
          <w:szCs w:val="28"/>
        </w:rPr>
        <w:lastRenderedPageBreak/>
        <w:drawing>
          <wp:inline distT="0" distB="0" distL="0" distR="0" wp14:anchorId="35137D0D" wp14:editId="18B8876F">
            <wp:extent cx="5737860" cy="462153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7860" cy="4621530"/>
                    </a:xfrm>
                    <a:prstGeom prst="rect">
                      <a:avLst/>
                    </a:prstGeom>
                  </pic:spPr>
                </pic:pic>
              </a:graphicData>
            </a:graphic>
          </wp:inline>
        </w:drawing>
      </w:r>
    </w:p>
    <w:p w14:paraId="243A0DB8" w14:textId="3042A501" w:rsidR="005B73D5" w:rsidRDefault="005B73D5" w:rsidP="005B73D5">
      <w:pPr>
        <w:rPr>
          <w:b/>
          <w:bCs/>
          <w:color w:val="000000" w:themeColor="text1"/>
          <w:sz w:val="28"/>
          <w:szCs w:val="28"/>
        </w:rPr>
      </w:pPr>
      <w:r w:rsidRPr="005B73D5">
        <w:rPr>
          <w:b/>
          <w:bCs/>
          <w:color w:val="000000" w:themeColor="text1"/>
          <w:sz w:val="28"/>
          <w:szCs w:val="28"/>
        </w:rPr>
        <w:drawing>
          <wp:inline distT="0" distB="0" distL="0" distR="0" wp14:anchorId="35177839" wp14:editId="48C0BD2E">
            <wp:extent cx="5737860" cy="37388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7860" cy="3738880"/>
                    </a:xfrm>
                    <a:prstGeom prst="rect">
                      <a:avLst/>
                    </a:prstGeom>
                  </pic:spPr>
                </pic:pic>
              </a:graphicData>
            </a:graphic>
          </wp:inline>
        </w:drawing>
      </w:r>
    </w:p>
    <w:p w14:paraId="07C0ED03" w14:textId="017A0798" w:rsidR="005B73D5" w:rsidRPr="005B73D5" w:rsidRDefault="005B73D5" w:rsidP="005B73D5">
      <w:pPr>
        <w:rPr>
          <w:b/>
          <w:bCs/>
          <w:color w:val="000000" w:themeColor="text1"/>
          <w:sz w:val="28"/>
          <w:szCs w:val="28"/>
        </w:rPr>
      </w:pPr>
      <w:r w:rsidRPr="005B73D5">
        <w:rPr>
          <w:b/>
          <w:bCs/>
          <w:color w:val="000000" w:themeColor="text1"/>
          <w:sz w:val="28"/>
          <w:szCs w:val="28"/>
        </w:rPr>
        <w:lastRenderedPageBreak/>
        <w:drawing>
          <wp:inline distT="0" distB="0" distL="0" distR="0" wp14:anchorId="41820997" wp14:editId="6BC69B7A">
            <wp:extent cx="5737860" cy="47085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7860" cy="4708525"/>
                    </a:xfrm>
                    <a:prstGeom prst="rect">
                      <a:avLst/>
                    </a:prstGeom>
                  </pic:spPr>
                </pic:pic>
              </a:graphicData>
            </a:graphic>
          </wp:inline>
        </w:drawing>
      </w:r>
    </w:p>
    <w:p w14:paraId="57830166" w14:textId="77777777" w:rsidR="005B73D5" w:rsidRDefault="005B73D5" w:rsidP="005B73D5">
      <w:pPr>
        <w:rPr>
          <w:b/>
          <w:bCs/>
          <w:color w:val="000000" w:themeColor="text1"/>
          <w:sz w:val="28"/>
          <w:szCs w:val="28"/>
        </w:rPr>
      </w:pPr>
    </w:p>
    <w:p w14:paraId="642E4567" w14:textId="3CBDC6DE" w:rsidR="005B73D5" w:rsidRPr="005B73D5" w:rsidRDefault="005B73D5" w:rsidP="005B73D5">
      <w:pPr>
        <w:rPr>
          <w:b/>
          <w:bCs/>
          <w:color w:val="000000" w:themeColor="text1"/>
          <w:sz w:val="28"/>
          <w:szCs w:val="28"/>
        </w:rPr>
      </w:pPr>
      <w:r w:rsidRPr="005B73D5">
        <w:rPr>
          <w:b/>
          <w:bCs/>
          <w:color w:val="000000" w:themeColor="text1"/>
          <w:sz w:val="28"/>
          <w:szCs w:val="28"/>
        </w:rPr>
        <w:drawing>
          <wp:inline distT="0" distB="0" distL="0" distR="0" wp14:anchorId="41356722" wp14:editId="25887D2D">
            <wp:extent cx="5737860" cy="300445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37074"/>
                    <a:stretch/>
                  </pic:blipFill>
                  <pic:spPr bwMode="auto">
                    <a:xfrm>
                      <a:off x="0" y="0"/>
                      <a:ext cx="5737860" cy="3004457"/>
                    </a:xfrm>
                    <a:prstGeom prst="rect">
                      <a:avLst/>
                    </a:prstGeom>
                    <a:ln>
                      <a:noFill/>
                    </a:ln>
                    <a:extLst>
                      <a:ext uri="{53640926-AAD7-44D8-BBD7-CCE9431645EC}">
                        <a14:shadowObscured xmlns:a14="http://schemas.microsoft.com/office/drawing/2010/main"/>
                      </a:ext>
                    </a:extLst>
                  </pic:spPr>
                </pic:pic>
              </a:graphicData>
            </a:graphic>
          </wp:inline>
        </w:drawing>
      </w:r>
    </w:p>
    <w:p w14:paraId="55F6B9E4" w14:textId="612A1A56" w:rsidR="005B73D5" w:rsidRPr="005B73D5" w:rsidRDefault="005B73D5" w:rsidP="005B73D5">
      <w:pPr>
        <w:rPr>
          <w:b/>
          <w:bCs/>
          <w:color w:val="000000" w:themeColor="text1"/>
          <w:sz w:val="28"/>
          <w:szCs w:val="28"/>
        </w:rPr>
      </w:pPr>
      <w:r w:rsidRPr="005B73D5">
        <w:rPr>
          <w:b/>
          <w:bCs/>
          <w:color w:val="000000" w:themeColor="text1"/>
          <w:sz w:val="28"/>
          <w:szCs w:val="28"/>
        </w:rPr>
        <w:lastRenderedPageBreak/>
        <w:drawing>
          <wp:inline distT="0" distB="0" distL="0" distR="0" wp14:anchorId="27412CD6" wp14:editId="04C3F4C7">
            <wp:extent cx="5737860" cy="34556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7860" cy="3455670"/>
                    </a:xfrm>
                    <a:prstGeom prst="rect">
                      <a:avLst/>
                    </a:prstGeom>
                  </pic:spPr>
                </pic:pic>
              </a:graphicData>
            </a:graphic>
          </wp:inline>
        </w:drawing>
      </w:r>
    </w:p>
    <w:p w14:paraId="3B7A9EEA" w14:textId="77777777" w:rsidR="005B73D5" w:rsidRDefault="005B73D5" w:rsidP="005B73D5">
      <w:pPr>
        <w:pStyle w:val="ListParagraph"/>
        <w:ind w:left="1710"/>
        <w:rPr>
          <w:b/>
          <w:bCs/>
          <w:color w:val="000000" w:themeColor="text1"/>
          <w:sz w:val="28"/>
          <w:szCs w:val="28"/>
        </w:rPr>
      </w:pPr>
    </w:p>
    <w:p w14:paraId="27B9205C" w14:textId="1425F0C2" w:rsidR="00A46BB0" w:rsidRPr="00A46BB0" w:rsidRDefault="00AB4EB7" w:rsidP="00BD52F5">
      <w:pPr>
        <w:pStyle w:val="ListParagraph"/>
        <w:numPr>
          <w:ilvl w:val="0"/>
          <w:numId w:val="4"/>
        </w:numPr>
        <w:rPr>
          <w:b/>
          <w:bCs/>
          <w:color w:val="000000" w:themeColor="text1"/>
          <w:sz w:val="28"/>
          <w:szCs w:val="28"/>
        </w:rPr>
      </w:pPr>
      <w:r>
        <w:rPr>
          <w:b/>
          <w:bCs/>
          <w:color w:val="000000" w:themeColor="text1"/>
          <w:sz w:val="28"/>
          <w:szCs w:val="28"/>
        </w:rPr>
        <w:t>Thiết lập email gửi hóa đơn</w:t>
      </w:r>
    </w:p>
    <w:p w14:paraId="3D5BDB28" w14:textId="77777777" w:rsidR="00A46BB0" w:rsidRDefault="00A46BB0" w:rsidP="00A46BB0">
      <w:pPr>
        <w:rPr>
          <w:bCs/>
          <w:color w:val="000000" w:themeColor="text1"/>
          <w:szCs w:val="26"/>
        </w:rPr>
      </w:pPr>
    </w:p>
    <w:p w14:paraId="63DF667C" w14:textId="5053E3ED" w:rsidR="00267894" w:rsidRDefault="00A46BB0" w:rsidP="00A46BB0">
      <w:pPr>
        <w:rPr>
          <w:bCs/>
          <w:color w:val="000000" w:themeColor="text1"/>
          <w:szCs w:val="26"/>
        </w:rPr>
      </w:pPr>
      <w:r w:rsidRPr="00A46BB0">
        <w:rPr>
          <w:bCs/>
          <w:color w:val="000000" w:themeColor="text1"/>
          <w:szCs w:val="26"/>
        </w:rPr>
        <w:drawing>
          <wp:inline distT="0" distB="0" distL="0" distR="0" wp14:anchorId="0B3157C5" wp14:editId="02D461B6">
            <wp:extent cx="5737860" cy="261257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8383"/>
                    <a:stretch/>
                  </pic:blipFill>
                  <pic:spPr bwMode="auto">
                    <a:xfrm>
                      <a:off x="0" y="0"/>
                      <a:ext cx="5737860" cy="2612571"/>
                    </a:xfrm>
                    <a:prstGeom prst="rect">
                      <a:avLst/>
                    </a:prstGeom>
                    <a:ln>
                      <a:noFill/>
                    </a:ln>
                    <a:extLst>
                      <a:ext uri="{53640926-AAD7-44D8-BBD7-CCE9431645EC}">
                        <a14:shadowObscured xmlns:a14="http://schemas.microsoft.com/office/drawing/2010/main"/>
                      </a:ext>
                    </a:extLst>
                  </pic:spPr>
                </pic:pic>
              </a:graphicData>
            </a:graphic>
          </wp:inline>
        </w:drawing>
      </w:r>
    </w:p>
    <w:p w14:paraId="3382D52C" w14:textId="77777777" w:rsidR="00A46BB0" w:rsidRDefault="00A46BB0" w:rsidP="00A46BB0">
      <w:pPr>
        <w:rPr>
          <w:bCs/>
          <w:color w:val="000000" w:themeColor="text1"/>
          <w:szCs w:val="26"/>
        </w:rPr>
      </w:pPr>
    </w:p>
    <w:p w14:paraId="2ADE07C9" w14:textId="0698EB2D" w:rsidR="00A46BB0" w:rsidRDefault="00A46BB0" w:rsidP="00A46BB0">
      <w:pPr>
        <w:rPr>
          <w:bCs/>
          <w:color w:val="000000" w:themeColor="text1"/>
          <w:szCs w:val="26"/>
        </w:rPr>
      </w:pPr>
      <w:r w:rsidRPr="00A46BB0">
        <w:rPr>
          <w:bCs/>
          <w:color w:val="000000" w:themeColor="text1"/>
          <w:szCs w:val="26"/>
        </w:rPr>
        <w:lastRenderedPageBreak/>
        <w:drawing>
          <wp:inline distT="0" distB="0" distL="0" distR="0" wp14:anchorId="2CA3DFB5" wp14:editId="6D1FB746">
            <wp:extent cx="5737860" cy="2493818"/>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9259"/>
                    <a:stretch/>
                  </pic:blipFill>
                  <pic:spPr bwMode="auto">
                    <a:xfrm>
                      <a:off x="0" y="0"/>
                      <a:ext cx="5737860" cy="2493818"/>
                    </a:xfrm>
                    <a:prstGeom prst="rect">
                      <a:avLst/>
                    </a:prstGeom>
                    <a:ln>
                      <a:noFill/>
                    </a:ln>
                    <a:extLst>
                      <a:ext uri="{53640926-AAD7-44D8-BBD7-CCE9431645EC}">
                        <a14:shadowObscured xmlns:a14="http://schemas.microsoft.com/office/drawing/2010/main"/>
                      </a:ext>
                    </a:extLst>
                  </pic:spPr>
                </pic:pic>
              </a:graphicData>
            </a:graphic>
          </wp:inline>
        </w:drawing>
      </w:r>
    </w:p>
    <w:p w14:paraId="17D7E47D" w14:textId="3E3DCB9C" w:rsidR="00A46BB0" w:rsidRDefault="00A46BB0" w:rsidP="00A46BB0">
      <w:pPr>
        <w:rPr>
          <w:bCs/>
          <w:color w:val="000000" w:themeColor="text1"/>
          <w:szCs w:val="26"/>
        </w:rPr>
      </w:pPr>
      <w:r w:rsidRPr="00A46BB0">
        <w:rPr>
          <w:bCs/>
          <w:color w:val="000000" w:themeColor="text1"/>
          <w:szCs w:val="26"/>
        </w:rPr>
        <w:drawing>
          <wp:inline distT="0" distB="0" distL="0" distR="0" wp14:anchorId="12146BAB" wp14:editId="70D4C3D4">
            <wp:extent cx="5737860" cy="39084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7860" cy="3908425"/>
                    </a:xfrm>
                    <a:prstGeom prst="rect">
                      <a:avLst/>
                    </a:prstGeom>
                  </pic:spPr>
                </pic:pic>
              </a:graphicData>
            </a:graphic>
          </wp:inline>
        </w:drawing>
      </w:r>
    </w:p>
    <w:p w14:paraId="63B8F7A3" w14:textId="6BED5515" w:rsidR="00A46BB0" w:rsidRDefault="006C055B" w:rsidP="00A46BB0">
      <w:pPr>
        <w:rPr>
          <w:bCs/>
          <w:color w:val="000000" w:themeColor="text1"/>
          <w:szCs w:val="26"/>
        </w:rPr>
      </w:pPr>
      <w:r w:rsidRPr="006C055B">
        <w:rPr>
          <w:bCs/>
          <w:color w:val="000000" w:themeColor="text1"/>
          <w:szCs w:val="26"/>
        </w:rPr>
        <w:lastRenderedPageBreak/>
        <w:drawing>
          <wp:inline distT="0" distB="0" distL="0" distR="0" wp14:anchorId="0AE5FCA5" wp14:editId="4DD97B9C">
            <wp:extent cx="5737860" cy="4925060"/>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7860" cy="4925060"/>
                    </a:xfrm>
                    <a:prstGeom prst="rect">
                      <a:avLst/>
                    </a:prstGeom>
                  </pic:spPr>
                </pic:pic>
              </a:graphicData>
            </a:graphic>
          </wp:inline>
        </w:drawing>
      </w:r>
    </w:p>
    <w:p w14:paraId="1F6A5889" w14:textId="77777777" w:rsidR="00A46BB0" w:rsidRPr="00A46BB0" w:rsidRDefault="00A46BB0" w:rsidP="00A46BB0">
      <w:pPr>
        <w:rPr>
          <w:bCs/>
          <w:color w:val="000000" w:themeColor="text1"/>
          <w:szCs w:val="26"/>
        </w:rPr>
      </w:pPr>
    </w:p>
    <w:p w14:paraId="19171D59" w14:textId="0447D228" w:rsidR="00AB4EB7" w:rsidRDefault="00AB4EB7" w:rsidP="00BD52F5">
      <w:pPr>
        <w:pStyle w:val="ListParagraph"/>
        <w:numPr>
          <w:ilvl w:val="0"/>
          <w:numId w:val="4"/>
        </w:numPr>
        <w:rPr>
          <w:b/>
          <w:bCs/>
          <w:color w:val="000000" w:themeColor="text1"/>
          <w:sz w:val="28"/>
          <w:szCs w:val="28"/>
        </w:rPr>
      </w:pPr>
      <w:r>
        <w:rPr>
          <w:b/>
          <w:bCs/>
          <w:color w:val="000000" w:themeColor="text1"/>
          <w:sz w:val="28"/>
          <w:szCs w:val="28"/>
        </w:rPr>
        <w:t>Khai báo danh mục</w:t>
      </w:r>
    </w:p>
    <w:p w14:paraId="4A677D53" w14:textId="77777777" w:rsidR="00A46BB0" w:rsidRPr="00A46BB0" w:rsidRDefault="00A46BB0" w:rsidP="00BD52F5">
      <w:pPr>
        <w:pStyle w:val="ListParagraph"/>
        <w:numPr>
          <w:ilvl w:val="0"/>
          <w:numId w:val="5"/>
        </w:numPr>
        <w:rPr>
          <w:bCs/>
          <w:color w:val="000000" w:themeColor="text1"/>
          <w:szCs w:val="26"/>
        </w:rPr>
      </w:pPr>
      <w:r w:rsidRPr="00A46BB0">
        <w:rPr>
          <w:bCs/>
          <w:color w:val="000000" w:themeColor="text1"/>
          <w:szCs w:val="26"/>
        </w:rPr>
        <w:t>(Web) Khai báo danh mục khách hàng có thông tin MSĐVCQHVNS, Số căn cước công dân, Số hộ chiếu</w:t>
      </w:r>
    </w:p>
    <w:p w14:paraId="7F3FC6B2" w14:textId="71020AE5" w:rsidR="00A46BB0" w:rsidRDefault="00A46BB0" w:rsidP="00BD52F5">
      <w:pPr>
        <w:pStyle w:val="ListParagraph"/>
        <w:numPr>
          <w:ilvl w:val="1"/>
          <w:numId w:val="5"/>
        </w:numPr>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Pr>
          <w:bCs/>
          <w:color w:val="000000" w:themeColor="text1"/>
          <w:szCs w:val="26"/>
        </w:rPr>
        <w:t xml:space="preserve"> &gt; </w:t>
      </w:r>
      <w:r w:rsidRPr="00A46BB0">
        <w:rPr>
          <w:bCs/>
          <w:color w:val="000000" w:themeColor="text1"/>
          <w:szCs w:val="26"/>
        </w:rPr>
        <w:t>MEINVOICE - TÀI LIỆU NGHỊ ĐỊNH 70/2025/NĐ-CPHÓA ĐƠN NGHỊ ĐỊNH 70/2025/NĐ-CP</w:t>
      </w:r>
    </w:p>
    <w:p w14:paraId="7668E54E" w14:textId="06D4291A" w:rsidR="00354FE3" w:rsidRDefault="00354FE3" w:rsidP="00354FE3">
      <w:pPr>
        <w:rPr>
          <w:bCs/>
          <w:color w:val="000000" w:themeColor="text1"/>
          <w:szCs w:val="26"/>
        </w:rPr>
      </w:pPr>
      <w:r w:rsidRPr="00354FE3">
        <w:rPr>
          <w:bCs/>
          <w:color w:val="000000" w:themeColor="text1"/>
          <w:szCs w:val="26"/>
        </w:rPr>
        <w:lastRenderedPageBreak/>
        <w:drawing>
          <wp:inline distT="0" distB="0" distL="0" distR="0" wp14:anchorId="6703A7CF" wp14:editId="31436185">
            <wp:extent cx="5737860" cy="4719320"/>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7860" cy="4719320"/>
                    </a:xfrm>
                    <a:prstGeom prst="rect">
                      <a:avLst/>
                    </a:prstGeom>
                  </pic:spPr>
                </pic:pic>
              </a:graphicData>
            </a:graphic>
          </wp:inline>
        </w:drawing>
      </w:r>
    </w:p>
    <w:p w14:paraId="14398305" w14:textId="396D8D41" w:rsidR="00354FE3" w:rsidRDefault="00354FE3" w:rsidP="00354FE3">
      <w:pPr>
        <w:rPr>
          <w:bCs/>
          <w:color w:val="000000" w:themeColor="text1"/>
          <w:szCs w:val="26"/>
        </w:rPr>
      </w:pPr>
      <w:r w:rsidRPr="00354FE3">
        <w:rPr>
          <w:bCs/>
          <w:color w:val="000000" w:themeColor="text1"/>
          <w:szCs w:val="26"/>
        </w:rPr>
        <w:lastRenderedPageBreak/>
        <w:drawing>
          <wp:inline distT="0" distB="0" distL="0" distR="0" wp14:anchorId="3AD0C297" wp14:editId="06F18624">
            <wp:extent cx="5737860" cy="445579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7860" cy="4455795"/>
                    </a:xfrm>
                    <a:prstGeom prst="rect">
                      <a:avLst/>
                    </a:prstGeom>
                  </pic:spPr>
                </pic:pic>
              </a:graphicData>
            </a:graphic>
          </wp:inline>
        </w:drawing>
      </w:r>
    </w:p>
    <w:p w14:paraId="492F15BB" w14:textId="17958584" w:rsidR="00354FE3" w:rsidRDefault="00354FE3" w:rsidP="00354FE3">
      <w:pPr>
        <w:rPr>
          <w:bCs/>
          <w:color w:val="000000" w:themeColor="text1"/>
          <w:szCs w:val="26"/>
        </w:rPr>
      </w:pPr>
      <w:r w:rsidRPr="00354FE3">
        <w:rPr>
          <w:bCs/>
          <w:color w:val="000000" w:themeColor="text1"/>
          <w:szCs w:val="26"/>
        </w:rPr>
        <w:lastRenderedPageBreak/>
        <w:drawing>
          <wp:inline distT="0" distB="0" distL="0" distR="0" wp14:anchorId="32CCF164" wp14:editId="784FE8A2">
            <wp:extent cx="5737860" cy="4665345"/>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7860" cy="4665345"/>
                    </a:xfrm>
                    <a:prstGeom prst="rect">
                      <a:avLst/>
                    </a:prstGeom>
                  </pic:spPr>
                </pic:pic>
              </a:graphicData>
            </a:graphic>
          </wp:inline>
        </w:drawing>
      </w:r>
    </w:p>
    <w:p w14:paraId="01E31909" w14:textId="77777777" w:rsidR="00354FE3" w:rsidRDefault="00354FE3" w:rsidP="00354FE3">
      <w:pPr>
        <w:rPr>
          <w:bCs/>
          <w:color w:val="000000" w:themeColor="text1"/>
          <w:szCs w:val="26"/>
        </w:rPr>
      </w:pPr>
    </w:p>
    <w:p w14:paraId="62BE9F08" w14:textId="77777777" w:rsidR="00A3780A" w:rsidRDefault="00A3780A" w:rsidP="00354FE3">
      <w:pPr>
        <w:rPr>
          <w:bCs/>
          <w:color w:val="000000" w:themeColor="text1"/>
          <w:szCs w:val="26"/>
        </w:rPr>
      </w:pPr>
    </w:p>
    <w:p w14:paraId="5E2FD040" w14:textId="20EA9764" w:rsidR="00354FE3" w:rsidRDefault="00354FE3" w:rsidP="00354FE3">
      <w:pPr>
        <w:rPr>
          <w:bCs/>
          <w:color w:val="000000" w:themeColor="text1"/>
          <w:szCs w:val="26"/>
        </w:rPr>
      </w:pPr>
      <w:r w:rsidRPr="00354FE3">
        <w:rPr>
          <w:bCs/>
          <w:color w:val="000000" w:themeColor="text1"/>
          <w:szCs w:val="26"/>
        </w:rPr>
        <w:drawing>
          <wp:inline distT="0" distB="0" distL="0" distR="0" wp14:anchorId="63A09831" wp14:editId="25654051">
            <wp:extent cx="5737860" cy="210193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52827"/>
                    <a:stretch/>
                  </pic:blipFill>
                  <pic:spPr bwMode="auto">
                    <a:xfrm>
                      <a:off x="0" y="0"/>
                      <a:ext cx="5737860" cy="2101932"/>
                    </a:xfrm>
                    <a:prstGeom prst="rect">
                      <a:avLst/>
                    </a:prstGeom>
                    <a:ln>
                      <a:noFill/>
                    </a:ln>
                    <a:extLst>
                      <a:ext uri="{53640926-AAD7-44D8-BBD7-CCE9431645EC}">
                        <a14:shadowObscured xmlns:a14="http://schemas.microsoft.com/office/drawing/2010/main"/>
                      </a:ext>
                    </a:extLst>
                  </pic:spPr>
                </pic:pic>
              </a:graphicData>
            </a:graphic>
          </wp:inline>
        </w:drawing>
      </w:r>
    </w:p>
    <w:p w14:paraId="66CD4440" w14:textId="79995EB2" w:rsidR="00354FE3" w:rsidRPr="00354FE3" w:rsidRDefault="00354FE3" w:rsidP="00354FE3">
      <w:pPr>
        <w:rPr>
          <w:bCs/>
          <w:color w:val="000000" w:themeColor="text1"/>
          <w:szCs w:val="26"/>
        </w:rPr>
      </w:pPr>
      <w:r w:rsidRPr="00354FE3">
        <w:rPr>
          <w:bCs/>
          <w:color w:val="000000" w:themeColor="text1"/>
          <w:szCs w:val="26"/>
        </w:rPr>
        <w:lastRenderedPageBreak/>
        <w:drawing>
          <wp:inline distT="0" distB="0" distL="0" distR="0" wp14:anchorId="0BD2BF63" wp14:editId="7CFB5C47">
            <wp:extent cx="5737860" cy="416433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7860" cy="4164330"/>
                    </a:xfrm>
                    <a:prstGeom prst="rect">
                      <a:avLst/>
                    </a:prstGeom>
                  </pic:spPr>
                </pic:pic>
              </a:graphicData>
            </a:graphic>
          </wp:inline>
        </w:drawing>
      </w:r>
    </w:p>
    <w:p w14:paraId="4CB689EF" w14:textId="77777777" w:rsidR="00A46BB0" w:rsidRPr="00A46BB0" w:rsidRDefault="00A46BB0" w:rsidP="00BD52F5">
      <w:pPr>
        <w:pStyle w:val="ListParagraph"/>
        <w:numPr>
          <w:ilvl w:val="0"/>
          <w:numId w:val="5"/>
        </w:numPr>
        <w:rPr>
          <w:bCs/>
          <w:color w:val="000000" w:themeColor="text1"/>
          <w:szCs w:val="26"/>
        </w:rPr>
      </w:pPr>
      <w:r w:rsidRPr="00A46BB0">
        <w:rPr>
          <w:bCs/>
          <w:color w:val="000000" w:themeColor="text1"/>
          <w:szCs w:val="26"/>
        </w:rPr>
        <w:t>(Web) Khai báo danh mục hàng hóa, dịch vụ (tính thuế theo phương pháp trực tiếp)</w:t>
      </w:r>
    </w:p>
    <w:p w14:paraId="11D665A0" w14:textId="0558F400" w:rsidR="00A46BB0" w:rsidRDefault="00A46BB0" w:rsidP="00BD52F5">
      <w:pPr>
        <w:pStyle w:val="ListParagraph"/>
        <w:numPr>
          <w:ilvl w:val="1"/>
          <w:numId w:val="5"/>
        </w:numPr>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sidR="00010261">
        <w:rPr>
          <w:bCs/>
          <w:color w:val="000000" w:themeColor="text1"/>
          <w:szCs w:val="26"/>
        </w:rPr>
        <w:t>\</w:t>
      </w:r>
    </w:p>
    <w:p w14:paraId="409554B4" w14:textId="27F7DC3D" w:rsidR="00010261" w:rsidRDefault="00010261" w:rsidP="00010261">
      <w:pPr>
        <w:rPr>
          <w:bCs/>
          <w:color w:val="000000" w:themeColor="text1"/>
          <w:szCs w:val="26"/>
        </w:rPr>
      </w:pPr>
      <w:r w:rsidRPr="00010261">
        <w:rPr>
          <w:bCs/>
          <w:color w:val="000000" w:themeColor="text1"/>
          <w:szCs w:val="26"/>
        </w:rPr>
        <w:lastRenderedPageBreak/>
        <w:drawing>
          <wp:inline distT="0" distB="0" distL="0" distR="0" wp14:anchorId="684CF65F" wp14:editId="41DF1C74">
            <wp:extent cx="5737860" cy="38112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7860" cy="3811270"/>
                    </a:xfrm>
                    <a:prstGeom prst="rect">
                      <a:avLst/>
                    </a:prstGeom>
                  </pic:spPr>
                </pic:pic>
              </a:graphicData>
            </a:graphic>
          </wp:inline>
        </w:drawing>
      </w:r>
    </w:p>
    <w:p w14:paraId="6AC8E99F" w14:textId="1DEB4743" w:rsidR="00010261" w:rsidRDefault="00010261" w:rsidP="00010261">
      <w:pPr>
        <w:rPr>
          <w:bCs/>
          <w:color w:val="000000" w:themeColor="text1"/>
          <w:szCs w:val="26"/>
        </w:rPr>
      </w:pPr>
      <w:r w:rsidRPr="00010261">
        <w:rPr>
          <w:bCs/>
          <w:color w:val="000000" w:themeColor="text1"/>
          <w:szCs w:val="26"/>
        </w:rPr>
        <w:lastRenderedPageBreak/>
        <w:drawing>
          <wp:inline distT="0" distB="0" distL="0" distR="0" wp14:anchorId="661997CD" wp14:editId="09843A00">
            <wp:extent cx="5737860" cy="47078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7860" cy="4707890"/>
                    </a:xfrm>
                    <a:prstGeom prst="rect">
                      <a:avLst/>
                    </a:prstGeom>
                  </pic:spPr>
                </pic:pic>
              </a:graphicData>
            </a:graphic>
          </wp:inline>
        </w:drawing>
      </w:r>
    </w:p>
    <w:p w14:paraId="3BBA74A7" w14:textId="620B9965" w:rsidR="00010261" w:rsidRDefault="00010261" w:rsidP="00010261">
      <w:pPr>
        <w:rPr>
          <w:bCs/>
          <w:color w:val="000000" w:themeColor="text1"/>
          <w:szCs w:val="26"/>
        </w:rPr>
      </w:pPr>
      <w:r w:rsidRPr="00010261">
        <w:rPr>
          <w:bCs/>
          <w:color w:val="000000" w:themeColor="text1"/>
          <w:szCs w:val="26"/>
        </w:rPr>
        <w:lastRenderedPageBreak/>
        <w:drawing>
          <wp:inline distT="0" distB="0" distL="0" distR="0" wp14:anchorId="02FE58B7" wp14:editId="56E0532F">
            <wp:extent cx="5737860" cy="4226560"/>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7860" cy="4226560"/>
                    </a:xfrm>
                    <a:prstGeom prst="rect">
                      <a:avLst/>
                    </a:prstGeom>
                  </pic:spPr>
                </pic:pic>
              </a:graphicData>
            </a:graphic>
          </wp:inline>
        </w:drawing>
      </w:r>
    </w:p>
    <w:p w14:paraId="72089D11" w14:textId="0486F3CB" w:rsidR="00010261" w:rsidRDefault="00010261" w:rsidP="00010261">
      <w:pPr>
        <w:rPr>
          <w:bCs/>
          <w:color w:val="000000" w:themeColor="text1"/>
          <w:szCs w:val="26"/>
        </w:rPr>
      </w:pPr>
      <w:r w:rsidRPr="00010261">
        <w:rPr>
          <w:bCs/>
          <w:color w:val="000000" w:themeColor="text1"/>
          <w:szCs w:val="26"/>
        </w:rPr>
        <w:lastRenderedPageBreak/>
        <w:drawing>
          <wp:inline distT="0" distB="0" distL="0" distR="0" wp14:anchorId="15443CDE" wp14:editId="73970D88">
            <wp:extent cx="5737860" cy="42868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37860" cy="4286885"/>
                    </a:xfrm>
                    <a:prstGeom prst="rect">
                      <a:avLst/>
                    </a:prstGeom>
                  </pic:spPr>
                </pic:pic>
              </a:graphicData>
            </a:graphic>
          </wp:inline>
        </w:drawing>
      </w:r>
    </w:p>
    <w:p w14:paraId="484369F8" w14:textId="6EA61121" w:rsidR="00010261" w:rsidRDefault="00010261" w:rsidP="00010261">
      <w:pPr>
        <w:rPr>
          <w:bCs/>
          <w:color w:val="000000" w:themeColor="text1"/>
          <w:szCs w:val="26"/>
        </w:rPr>
      </w:pPr>
      <w:r w:rsidRPr="00010261">
        <w:rPr>
          <w:bCs/>
          <w:color w:val="000000" w:themeColor="text1"/>
          <w:szCs w:val="26"/>
        </w:rPr>
        <w:drawing>
          <wp:inline distT="0" distB="0" distL="0" distR="0" wp14:anchorId="3936D383" wp14:editId="395D96F0">
            <wp:extent cx="5737860" cy="273494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7860" cy="2734945"/>
                    </a:xfrm>
                    <a:prstGeom prst="rect">
                      <a:avLst/>
                    </a:prstGeom>
                  </pic:spPr>
                </pic:pic>
              </a:graphicData>
            </a:graphic>
          </wp:inline>
        </w:drawing>
      </w:r>
    </w:p>
    <w:p w14:paraId="73EC0842" w14:textId="57B1B579" w:rsidR="00010261" w:rsidRDefault="00010261" w:rsidP="00010261">
      <w:pPr>
        <w:rPr>
          <w:bCs/>
          <w:color w:val="000000" w:themeColor="text1"/>
          <w:szCs w:val="26"/>
        </w:rPr>
      </w:pPr>
      <w:r w:rsidRPr="00010261">
        <w:rPr>
          <w:bCs/>
          <w:color w:val="000000" w:themeColor="text1"/>
          <w:szCs w:val="26"/>
        </w:rPr>
        <w:lastRenderedPageBreak/>
        <w:drawing>
          <wp:inline distT="0" distB="0" distL="0" distR="0" wp14:anchorId="578BC02B" wp14:editId="1C2560ED">
            <wp:extent cx="5737860" cy="386651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7860" cy="3866515"/>
                    </a:xfrm>
                    <a:prstGeom prst="rect">
                      <a:avLst/>
                    </a:prstGeom>
                  </pic:spPr>
                </pic:pic>
              </a:graphicData>
            </a:graphic>
          </wp:inline>
        </w:drawing>
      </w:r>
    </w:p>
    <w:p w14:paraId="0C917906" w14:textId="77777777" w:rsidR="00010261" w:rsidRPr="00010261" w:rsidRDefault="00010261" w:rsidP="00010261">
      <w:pPr>
        <w:rPr>
          <w:bCs/>
          <w:color w:val="000000" w:themeColor="text1"/>
          <w:szCs w:val="26"/>
        </w:rPr>
      </w:pPr>
    </w:p>
    <w:p w14:paraId="69056FC2" w14:textId="77777777" w:rsidR="00A46BB0" w:rsidRPr="00A46BB0" w:rsidRDefault="00A46BB0" w:rsidP="00BD52F5">
      <w:pPr>
        <w:pStyle w:val="ListParagraph"/>
        <w:numPr>
          <w:ilvl w:val="0"/>
          <w:numId w:val="5"/>
        </w:numPr>
        <w:rPr>
          <w:bCs/>
          <w:color w:val="000000" w:themeColor="text1"/>
          <w:szCs w:val="26"/>
        </w:rPr>
      </w:pPr>
      <w:r w:rsidRPr="00A46BB0">
        <w:rPr>
          <w:bCs/>
          <w:color w:val="000000" w:themeColor="text1"/>
          <w:szCs w:val="26"/>
        </w:rPr>
        <w:t>(Web) Khai báo danh mục hàng hóa, dịch vụ (tính thuế theo phương pháp khấu trừ)</w:t>
      </w:r>
    </w:p>
    <w:p w14:paraId="35DABD07" w14:textId="3D1C3D93" w:rsidR="00762046" w:rsidRDefault="00A46BB0" w:rsidP="00BD52F5">
      <w:pPr>
        <w:pStyle w:val="ListParagraph"/>
        <w:numPr>
          <w:ilvl w:val="1"/>
          <w:numId w:val="5"/>
        </w:numPr>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7F72F33C" w14:textId="5506ECDF" w:rsidR="00762046" w:rsidRDefault="00762046" w:rsidP="00762046">
      <w:pPr>
        <w:rPr>
          <w:bCs/>
          <w:color w:val="000000" w:themeColor="text1"/>
          <w:szCs w:val="26"/>
        </w:rPr>
      </w:pPr>
      <w:r w:rsidRPr="00762046">
        <w:rPr>
          <w:bCs/>
          <w:color w:val="000000" w:themeColor="text1"/>
          <w:szCs w:val="26"/>
        </w:rPr>
        <w:lastRenderedPageBreak/>
        <w:drawing>
          <wp:inline distT="0" distB="0" distL="0" distR="0" wp14:anchorId="3100C7FB" wp14:editId="309F52F4">
            <wp:extent cx="5737860" cy="438277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7860" cy="4382770"/>
                    </a:xfrm>
                    <a:prstGeom prst="rect">
                      <a:avLst/>
                    </a:prstGeom>
                  </pic:spPr>
                </pic:pic>
              </a:graphicData>
            </a:graphic>
          </wp:inline>
        </w:drawing>
      </w:r>
    </w:p>
    <w:p w14:paraId="05BA15AF" w14:textId="608B53E2" w:rsidR="00762046" w:rsidRDefault="00762046" w:rsidP="00762046">
      <w:pPr>
        <w:rPr>
          <w:bCs/>
          <w:color w:val="000000" w:themeColor="text1"/>
          <w:szCs w:val="26"/>
        </w:rPr>
      </w:pPr>
      <w:r w:rsidRPr="00762046">
        <w:rPr>
          <w:bCs/>
          <w:color w:val="000000" w:themeColor="text1"/>
          <w:szCs w:val="26"/>
        </w:rPr>
        <w:drawing>
          <wp:inline distT="0" distB="0" distL="0" distR="0" wp14:anchorId="03F42FCE" wp14:editId="24D98F41">
            <wp:extent cx="5737860" cy="32131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7860" cy="3213100"/>
                    </a:xfrm>
                    <a:prstGeom prst="rect">
                      <a:avLst/>
                    </a:prstGeom>
                  </pic:spPr>
                </pic:pic>
              </a:graphicData>
            </a:graphic>
          </wp:inline>
        </w:drawing>
      </w:r>
    </w:p>
    <w:p w14:paraId="5C1DE3E2" w14:textId="77777777" w:rsidR="00762046" w:rsidRDefault="00762046" w:rsidP="00762046">
      <w:pPr>
        <w:rPr>
          <w:bCs/>
          <w:color w:val="000000" w:themeColor="text1"/>
          <w:szCs w:val="26"/>
        </w:rPr>
      </w:pPr>
    </w:p>
    <w:p w14:paraId="1CB1363B" w14:textId="61B40CC5" w:rsidR="00762046" w:rsidRDefault="00762046" w:rsidP="00762046">
      <w:pPr>
        <w:rPr>
          <w:bCs/>
          <w:color w:val="000000" w:themeColor="text1"/>
          <w:szCs w:val="26"/>
        </w:rPr>
      </w:pPr>
      <w:r w:rsidRPr="00762046">
        <w:rPr>
          <w:bCs/>
          <w:color w:val="000000" w:themeColor="text1"/>
          <w:szCs w:val="26"/>
        </w:rPr>
        <w:lastRenderedPageBreak/>
        <w:drawing>
          <wp:inline distT="0" distB="0" distL="0" distR="0" wp14:anchorId="6D742821" wp14:editId="1C0D6D93">
            <wp:extent cx="5737860" cy="3957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7860" cy="3957955"/>
                    </a:xfrm>
                    <a:prstGeom prst="rect">
                      <a:avLst/>
                    </a:prstGeom>
                  </pic:spPr>
                </pic:pic>
              </a:graphicData>
            </a:graphic>
          </wp:inline>
        </w:drawing>
      </w:r>
    </w:p>
    <w:p w14:paraId="535ACA9D" w14:textId="61FD592C" w:rsidR="00762046" w:rsidRDefault="00762046" w:rsidP="00762046">
      <w:pPr>
        <w:rPr>
          <w:bCs/>
          <w:color w:val="000000" w:themeColor="text1"/>
          <w:szCs w:val="26"/>
        </w:rPr>
      </w:pPr>
    </w:p>
    <w:p w14:paraId="4F52D8CE" w14:textId="1319CAAB" w:rsidR="00762046" w:rsidRDefault="00762046" w:rsidP="00762046">
      <w:pPr>
        <w:rPr>
          <w:bCs/>
          <w:color w:val="000000" w:themeColor="text1"/>
          <w:szCs w:val="26"/>
        </w:rPr>
      </w:pPr>
      <w:r w:rsidRPr="00762046">
        <w:rPr>
          <w:bCs/>
          <w:color w:val="000000" w:themeColor="text1"/>
          <w:szCs w:val="26"/>
        </w:rPr>
        <w:lastRenderedPageBreak/>
        <w:drawing>
          <wp:inline distT="0" distB="0" distL="0" distR="0" wp14:anchorId="5F80BBE4" wp14:editId="65DFCA9A">
            <wp:extent cx="5737860" cy="44856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7860" cy="4485640"/>
                    </a:xfrm>
                    <a:prstGeom prst="rect">
                      <a:avLst/>
                    </a:prstGeom>
                  </pic:spPr>
                </pic:pic>
              </a:graphicData>
            </a:graphic>
          </wp:inline>
        </w:drawing>
      </w:r>
    </w:p>
    <w:p w14:paraId="0E59D9F6" w14:textId="52E961B6" w:rsidR="00762046" w:rsidRDefault="00762046" w:rsidP="00762046">
      <w:pPr>
        <w:rPr>
          <w:bCs/>
          <w:color w:val="000000" w:themeColor="text1"/>
          <w:szCs w:val="26"/>
        </w:rPr>
      </w:pPr>
      <w:r w:rsidRPr="00762046">
        <w:rPr>
          <w:bCs/>
          <w:color w:val="000000" w:themeColor="text1"/>
          <w:szCs w:val="26"/>
        </w:rPr>
        <w:lastRenderedPageBreak/>
        <w:drawing>
          <wp:inline distT="0" distB="0" distL="0" distR="0" wp14:anchorId="6F513A19" wp14:editId="421D3BCE">
            <wp:extent cx="5737860" cy="3937635"/>
            <wp:effectExtent l="0" t="0" r="0"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7860" cy="3937635"/>
                    </a:xfrm>
                    <a:prstGeom prst="rect">
                      <a:avLst/>
                    </a:prstGeom>
                  </pic:spPr>
                </pic:pic>
              </a:graphicData>
            </a:graphic>
          </wp:inline>
        </w:drawing>
      </w:r>
    </w:p>
    <w:p w14:paraId="5E565490" w14:textId="6E4F684D" w:rsidR="00762046" w:rsidRDefault="00762046" w:rsidP="00762046">
      <w:pPr>
        <w:rPr>
          <w:bCs/>
          <w:color w:val="000000" w:themeColor="text1"/>
          <w:szCs w:val="26"/>
        </w:rPr>
      </w:pPr>
      <w:r w:rsidRPr="00762046">
        <w:rPr>
          <w:bCs/>
          <w:color w:val="000000" w:themeColor="text1"/>
          <w:szCs w:val="26"/>
        </w:rPr>
        <w:lastRenderedPageBreak/>
        <w:drawing>
          <wp:inline distT="0" distB="0" distL="0" distR="0" wp14:anchorId="19ACAB8C" wp14:editId="2079E496">
            <wp:extent cx="5737860" cy="4798060"/>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7860" cy="4798060"/>
                    </a:xfrm>
                    <a:prstGeom prst="rect">
                      <a:avLst/>
                    </a:prstGeom>
                  </pic:spPr>
                </pic:pic>
              </a:graphicData>
            </a:graphic>
          </wp:inline>
        </w:drawing>
      </w:r>
    </w:p>
    <w:p w14:paraId="77615518" w14:textId="541D1C88" w:rsidR="00762046" w:rsidRPr="00762046" w:rsidRDefault="00762046" w:rsidP="00762046">
      <w:pPr>
        <w:rPr>
          <w:bCs/>
          <w:color w:val="000000" w:themeColor="text1"/>
          <w:szCs w:val="26"/>
        </w:rPr>
      </w:pPr>
      <w:r w:rsidRPr="00762046">
        <w:rPr>
          <w:bCs/>
          <w:color w:val="000000" w:themeColor="text1"/>
          <w:szCs w:val="26"/>
        </w:rPr>
        <w:lastRenderedPageBreak/>
        <w:drawing>
          <wp:inline distT="0" distB="0" distL="0" distR="0" wp14:anchorId="7BDC6EE2" wp14:editId="0044C1C6">
            <wp:extent cx="5737860" cy="381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7860" cy="3816350"/>
                    </a:xfrm>
                    <a:prstGeom prst="rect">
                      <a:avLst/>
                    </a:prstGeom>
                  </pic:spPr>
                </pic:pic>
              </a:graphicData>
            </a:graphic>
          </wp:inline>
        </w:drawing>
      </w:r>
    </w:p>
    <w:p w14:paraId="7DC63EBF" w14:textId="14F52C4D" w:rsidR="00A46BB0" w:rsidRPr="00A46BB0" w:rsidRDefault="00762046" w:rsidP="00BD52F5">
      <w:pPr>
        <w:pStyle w:val="ListParagraph"/>
        <w:numPr>
          <w:ilvl w:val="0"/>
          <w:numId w:val="5"/>
        </w:numPr>
        <w:rPr>
          <w:bCs/>
          <w:color w:val="000000" w:themeColor="text1"/>
          <w:szCs w:val="26"/>
        </w:rPr>
      </w:pPr>
      <w:r w:rsidRPr="00A46BB0">
        <w:rPr>
          <w:bCs/>
          <w:color w:val="000000" w:themeColor="text1"/>
          <w:szCs w:val="26"/>
        </w:rPr>
        <w:t xml:space="preserve"> </w:t>
      </w:r>
      <w:r w:rsidR="00A46BB0" w:rsidRPr="00A46BB0">
        <w:rPr>
          <w:bCs/>
          <w:color w:val="000000" w:themeColor="text1"/>
          <w:szCs w:val="26"/>
        </w:rPr>
        <w:t>(Web) Thiết lập danh mục nhóm hàng hóa, dịch vụ</w:t>
      </w:r>
    </w:p>
    <w:p w14:paraId="3962230B" w14:textId="5EF6E9DB" w:rsidR="00A46BB0" w:rsidRDefault="00A46BB0" w:rsidP="00BD52F5">
      <w:pPr>
        <w:pStyle w:val="ListParagraph"/>
        <w:numPr>
          <w:ilvl w:val="1"/>
          <w:numId w:val="5"/>
        </w:numPr>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4176720A" w14:textId="215C8957" w:rsidR="00762046" w:rsidRDefault="002F7B76" w:rsidP="00762046">
      <w:pPr>
        <w:rPr>
          <w:bCs/>
          <w:color w:val="000000" w:themeColor="text1"/>
          <w:szCs w:val="26"/>
        </w:rPr>
      </w:pPr>
      <w:r w:rsidRPr="002F7B76">
        <w:rPr>
          <w:bCs/>
          <w:color w:val="000000" w:themeColor="text1"/>
          <w:szCs w:val="26"/>
        </w:rPr>
        <w:drawing>
          <wp:inline distT="0" distB="0" distL="0" distR="0" wp14:anchorId="1D80B29D" wp14:editId="5C52B3DB">
            <wp:extent cx="5737860" cy="3244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7860" cy="3244850"/>
                    </a:xfrm>
                    <a:prstGeom prst="rect">
                      <a:avLst/>
                    </a:prstGeom>
                  </pic:spPr>
                </pic:pic>
              </a:graphicData>
            </a:graphic>
          </wp:inline>
        </w:drawing>
      </w:r>
    </w:p>
    <w:p w14:paraId="760D975C" w14:textId="607FC281" w:rsidR="002F7B76" w:rsidRDefault="002F7B76" w:rsidP="00762046">
      <w:pPr>
        <w:rPr>
          <w:bCs/>
          <w:color w:val="000000" w:themeColor="text1"/>
          <w:szCs w:val="26"/>
        </w:rPr>
      </w:pPr>
      <w:r w:rsidRPr="002F7B76">
        <w:rPr>
          <w:bCs/>
          <w:color w:val="000000" w:themeColor="text1"/>
          <w:szCs w:val="26"/>
        </w:rPr>
        <w:lastRenderedPageBreak/>
        <w:drawing>
          <wp:inline distT="0" distB="0" distL="0" distR="0" wp14:anchorId="2055C9F9" wp14:editId="4C98FD7C">
            <wp:extent cx="5737860" cy="36290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7860" cy="3629025"/>
                    </a:xfrm>
                    <a:prstGeom prst="rect">
                      <a:avLst/>
                    </a:prstGeom>
                  </pic:spPr>
                </pic:pic>
              </a:graphicData>
            </a:graphic>
          </wp:inline>
        </w:drawing>
      </w:r>
    </w:p>
    <w:p w14:paraId="41CF8DEF" w14:textId="7A651337" w:rsidR="002F7B76" w:rsidRDefault="002F7B76" w:rsidP="00762046">
      <w:pPr>
        <w:rPr>
          <w:bCs/>
          <w:color w:val="000000" w:themeColor="text1"/>
          <w:szCs w:val="26"/>
        </w:rPr>
      </w:pPr>
      <w:r w:rsidRPr="002F7B76">
        <w:rPr>
          <w:bCs/>
          <w:color w:val="000000" w:themeColor="text1"/>
          <w:szCs w:val="26"/>
        </w:rPr>
        <w:drawing>
          <wp:inline distT="0" distB="0" distL="0" distR="0" wp14:anchorId="129F2A0E" wp14:editId="307401CC">
            <wp:extent cx="5737860" cy="156591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7860" cy="1565910"/>
                    </a:xfrm>
                    <a:prstGeom prst="rect">
                      <a:avLst/>
                    </a:prstGeom>
                  </pic:spPr>
                </pic:pic>
              </a:graphicData>
            </a:graphic>
          </wp:inline>
        </w:drawing>
      </w:r>
    </w:p>
    <w:p w14:paraId="3D9EF9FB" w14:textId="77777777" w:rsidR="002F7B76" w:rsidRPr="00762046" w:rsidRDefault="002F7B76" w:rsidP="00762046">
      <w:pPr>
        <w:rPr>
          <w:bCs/>
          <w:color w:val="000000" w:themeColor="text1"/>
          <w:szCs w:val="26"/>
        </w:rPr>
      </w:pPr>
    </w:p>
    <w:p w14:paraId="04E72801" w14:textId="77777777" w:rsidR="00A46BB0" w:rsidRPr="00A46BB0" w:rsidRDefault="00A46BB0" w:rsidP="00BD52F5">
      <w:pPr>
        <w:pStyle w:val="ListParagraph"/>
        <w:numPr>
          <w:ilvl w:val="0"/>
          <w:numId w:val="5"/>
        </w:numPr>
        <w:rPr>
          <w:bCs/>
          <w:color w:val="000000" w:themeColor="text1"/>
          <w:szCs w:val="26"/>
        </w:rPr>
      </w:pPr>
      <w:r w:rsidRPr="00A46BB0">
        <w:rPr>
          <w:bCs/>
          <w:color w:val="000000" w:themeColor="text1"/>
          <w:szCs w:val="26"/>
        </w:rPr>
        <w:t>(Web) Khai báo danh mục loại tiền</w:t>
      </w:r>
    </w:p>
    <w:p w14:paraId="53DE6542" w14:textId="3139DA18" w:rsidR="00CF51A6" w:rsidRDefault="00A46BB0" w:rsidP="00BD52F5">
      <w:pPr>
        <w:pStyle w:val="ListParagraph"/>
        <w:numPr>
          <w:ilvl w:val="1"/>
          <w:numId w:val="5"/>
        </w:numPr>
        <w:ind w:left="2070"/>
        <w:rPr>
          <w:bCs/>
          <w:color w:val="000000" w:themeColor="text1"/>
          <w:szCs w:val="26"/>
        </w:rPr>
      </w:pPr>
      <w:r w:rsidRPr="00CF51A6">
        <w:rPr>
          <w:bCs/>
          <w:color w:val="000000" w:themeColor="text1"/>
          <w:szCs w:val="26"/>
        </w:rPr>
        <w:t>MISA meInvoice WebHÓA ĐƠN ĐIỆN TỬ(Web) Bắt đầu sử dụng hóa đơn điện tử(Web) Khai báo danh mục</w:t>
      </w:r>
    </w:p>
    <w:p w14:paraId="4AF74DEE" w14:textId="77777777" w:rsidR="00CF51A6" w:rsidRDefault="00CF51A6" w:rsidP="00CF51A6">
      <w:pPr>
        <w:rPr>
          <w:bCs/>
          <w:color w:val="000000" w:themeColor="text1"/>
          <w:szCs w:val="26"/>
        </w:rPr>
      </w:pPr>
    </w:p>
    <w:p w14:paraId="5E305F10" w14:textId="77777777" w:rsidR="00CF51A6" w:rsidRDefault="00CF51A6" w:rsidP="00CF51A6">
      <w:pPr>
        <w:rPr>
          <w:bCs/>
          <w:color w:val="000000" w:themeColor="text1"/>
          <w:szCs w:val="26"/>
        </w:rPr>
      </w:pPr>
    </w:p>
    <w:p w14:paraId="25D18641" w14:textId="77777777" w:rsidR="00CF51A6" w:rsidRDefault="00CF51A6" w:rsidP="00CF51A6">
      <w:pPr>
        <w:rPr>
          <w:bCs/>
          <w:color w:val="000000" w:themeColor="text1"/>
          <w:szCs w:val="26"/>
        </w:rPr>
      </w:pPr>
    </w:p>
    <w:p w14:paraId="137091FB" w14:textId="64178DD5" w:rsidR="00CF51A6" w:rsidRDefault="00CF51A6" w:rsidP="00CF51A6">
      <w:pPr>
        <w:rPr>
          <w:bCs/>
          <w:color w:val="000000" w:themeColor="text1"/>
          <w:szCs w:val="26"/>
        </w:rPr>
      </w:pPr>
      <w:r w:rsidRPr="00CF51A6">
        <w:rPr>
          <w:bCs/>
          <w:color w:val="000000" w:themeColor="text1"/>
          <w:szCs w:val="26"/>
        </w:rPr>
        <w:lastRenderedPageBreak/>
        <w:drawing>
          <wp:inline distT="0" distB="0" distL="0" distR="0" wp14:anchorId="61B510E7" wp14:editId="1F628DB6">
            <wp:extent cx="5737860" cy="4262120"/>
            <wp:effectExtent l="0" t="0" r="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7860" cy="4262120"/>
                    </a:xfrm>
                    <a:prstGeom prst="rect">
                      <a:avLst/>
                    </a:prstGeom>
                  </pic:spPr>
                </pic:pic>
              </a:graphicData>
            </a:graphic>
          </wp:inline>
        </w:drawing>
      </w:r>
    </w:p>
    <w:p w14:paraId="76A8FE84" w14:textId="5893A9BD" w:rsidR="00CF51A6" w:rsidRDefault="00CA75D2" w:rsidP="00CF51A6">
      <w:pPr>
        <w:rPr>
          <w:bCs/>
          <w:color w:val="000000" w:themeColor="text1"/>
          <w:szCs w:val="26"/>
        </w:rPr>
      </w:pPr>
      <w:r w:rsidRPr="00CA75D2">
        <w:rPr>
          <w:bCs/>
          <w:color w:val="000000" w:themeColor="text1"/>
          <w:szCs w:val="26"/>
        </w:rPr>
        <w:lastRenderedPageBreak/>
        <w:drawing>
          <wp:inline distT="0" distB="0" distL="0" distR="0" wp14:anchorId="1EFD2A38" wp14:editId="15F66291">
            <wp:extent cx="5737860" cy="4316095"/>
            <wp:effectExtent l="0" t="0" r="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7860" cy="4316095"/>
                    </a:xfrm>
                    <a:prstGeom prst="rect">
                      <a:avLst/>
                    </a:prstGeom>
                  </pic:spPr>
                </pic:pic>
              </a:graphicData>
            </a:graphic>
          </wp:inline>
        </w:drawing>
      </w:r>
    </w:p>
    <w:p w14:paraId="33E3ADC0" w14:textId="0274AA97" w:rsidR="00CA75D2" w:rsidRDefault="00CA75D2" w:rsidP="00CF51A6">
      <w:pPr>
        <w:rPr>
          <w:bCs/>
          <w:color w:val="000000" w:themeColor="text1"/>
          <w:szCs w:val="26"/>
        </w:rPr>
      </w:pPr>
      <w:r w:rsidRPr="00CA75D2">
        <w:rPr>
          <w:bCs/>
          <w:color w:val="000000" w:themeColor="text1"/>
          <w:szCs w:val="26"/>
        </w:rPr>
        <w:drawing>
          <wp:inline distT="0" distB="0" distL="0" distR="0" wp14:anchorId="50C11E46" wp14:editId="614F1F96">
            <wp:extent cx="5737860" cy="3362960"/>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7860" cy="3362960"/>
                    </a:xfrm>
                    <a:prstGeom prst="rect">
                      <a:avLst/>
                    </a:prstGeom>
                  </pic:spPr>
                </pic:pic>
              </a:graphicData>
            </a:graphic>
          </wp:inline>
        </w:drawing>
      </w:r>
    </w:p>
    <w:p w14:paraId="0ECB928A" w14:textId="014E9E35" w:rsidR="00CF51A6" w:rsidRPr="00CF51A6" w:rsidRDefault="00CA75D2" w:rsidP="00CF51A6">
      <w:pPr>
        <w:rPr>
          <w:bCs/>
          <w:color w:val="000000" w:themeColor="text1"/>
          <w:szCs w:val="26"/>
        </w:rPr>
      </w:pPr>
      <w:r w:rsidRPr="00CA75D2">
        <w:rPr>
          <w:bCs/>
          <w:color w:val="000000" w:themeColor="text1"/>
          <w:szCs w:val="26"/>
        </w:rPr>
        <w:lastRenderedPageBreak/>
        <w:drawing>
          <wp:inline distT="0" distB="0" distL="0" distR="0" wp14:anchorId="40180A35" wp14:editId="16D893EE">
            <wp:extent cx="5737860" cy="24257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7860" cy="2425700"/>
                    </a:xfrm>
                    <a:prstGeom prst="rect">
                      <a:avLst/>
                    </a:prstGeom>
                  </pic:spPr>
                </pic:pic>
              </a:graphicData>
            </a:graphic>
          </wp:inline>
        </w:drawing>
      </w:r>
    </w:p>
    <w:p w14:paraId="300EB28C" w14:textId="77777777" w:rsidR="00A46BB0" w:rsidRDefault="00A46BB0" w:rsidP="00BD52F5">
      <w:pPr>
        <w:pStyle w:val="ListParagraph"/>
        <w:numPr>
          <w:ilvl w:val="0"/>
          <w:numId w:val="5"/>
        </w:numPr>
        <w:rPr>
          <w:bCs/>
          <w:color w:val="000000" w:themeColor="text1"/>
          <w:szCs w:val="26"/>
        </w:rPr>
      </w:pPr>
      <w:r w:rsidRPr="00A46BB0">
        <w:rPr>
          <w:bCs/>
          <w:color w:val="000000" w:themeColor="text1"/>
          <w:szCs w:val="26"/>
        </w:rPr>
        <w:t>(Web) Khai báo tuyến đường</w:t>
      </w:r>
    </w:p>
    <w:p w14:paraId="3EE475A2" w14:textId="0887AE3D" w:rsidR="00A46BB0" w:rsidRDefault="00A46BB0" w:rsidP="00BD52F5">
      <w:pPr>
        <w:pStyle w:val="ListParagraph"/>
        <w:numPr>
          <w:ilvl w:val="1"/>
          <w:numId w:val="5"/>
        </w:numPr>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58341008" w14:textId="56094653" w:rsidR="00CA75D2" w:rsidRDefault="00CA75D2" w:rsidP="00CA75D2">
      <w:pPr>
        <w:rPr>
          <w:bCs/>
          <w:color w:val="000000" w:themeColor="text1"/>
          <w:szCs w:val="26"/>
        </w:rPr>
      </w:pPr>
      <w:r w:rsidRPr="00CA75D2">
        <w:rPr>
          <w:bCs/>
          <w:color w:val="000000" w:themeColor="text1"/>
          <w:szCs w:val="26"/>
        </w:rPr>
        <w:drawing>
          <wp:inline distT="0" distB="0" distL="0" distR="0" wp14:anchorId="6D8B580B" wp14:editId="1E5F75A2">
            <wp:extent cx="5737860" cy="4798060"/>
            <wp:effectExtent l="0" t="0" r="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7860" cy="4798060"/>
                    </a:xfrm>
                    <a:prstGeom prst="rect">
                      <a:avLst/>
                    </a:prstGeom>
                  </pic:spPr>
                </pic:pic>
              </a:graphicData>
            </a:graphic>
          </wp:inline>
        </w:drawing>
      </w:r>
    </w:p>
    <w:p w14:paraId="3CDBC029" w14:textId="7148DF96" w:rsidR="00CA75D2" w:rsidRDefault="00CA75D2" w:rsidP="00CA75D2">
      <w:pPr>
        <w:rPr>
          <w:bCs/>
          <w:color w:val="000000" w:themeColor="text1"/>
          <w:szCs w:val="26"/>
        </w:rPr>
      </w:pPr>
      <w:r w:rsidRPr="00CA75D2">
        <w:rPr>
          <w:bCs/>
          <w:color w:val="000000" w:themeColor="text1"/>
          <w:szCs w:val="26"/>
        </w:rPr>
        <w:lastRenderedPageBreak/>
        <w:drawing>
          <wp:inline distT="0" distB="0" distL="0" distR="0" wp14:anchorId="575939E2" wp14:editId="07DFC257">
            <wp:extent cx="5737860" cy="4222750"/>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7860" cy="4222750"/>
                    </a:xfrm>
                    <a:prstGeom prst="rect">
                      <a:avLst/>
                    </a:prstGeom>
                  </pic:spPr>
                </pic:pic>
              </a:graphicData>
            </a:graphic>
          </wp:inline>
        </w:drawing>
      </w:r>
    </w:p>
    <w:p w14:paraId="5841FC95" w14:textId="54409130" w:rsidR="00CA75D2" w:rsidRDefault="00CA75D2" w:rsidP="00CA75D2">
      <w:pPr>
        <w:rPr>
          <w:bCs/>
          <w:color w:val="000000" w:themeColor="text1"/>
          <w:szCs w:val="26"/>
        </w:rPr>
      </w:pPr>
      <w:r w:rsidRPr="00CA75D2">
        <w:rPr>
          <w:bCs/>
          <w:color w:val="000000" w:themeColor="text1"/>
          <w:szCs w:val="26"/>
        </w:rPr>
        <w:lastRenderedPageBreak/>
        <w:drawing>
          <wp:inline distT="0" distB="0" distL="0" distR="0" wp14:anchorId="30D62F31" wp14:editId="52AAE5F5">
            <wp:extent cx="5737860" cy="4871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7860" cy="4871085"/>
                    </a:xfrm>
                    <a:prstGeom prst="rect">
                      <a:avLst/>
                    </a:prstGeom>
                  </pic:spPr>
                </pic:pic>
              </a:graphicData>
            </a:graphic>
          </wp:inline>
        </w:drawing>
      </w:r>
      <w:r w:rsidRPr="00CA75D2">
        <w:rPr>
          <w:bCs/>
          <w:color w:val="000000" w:themeColor="text1"/>
          <w:szCs w:val="26"/>
        </w:rPr>
        <w:lastRenderedPageBreak/>
        <w:drawing>
          <wp:inline distT="0" distB="0" distL="0" distR="0" wp14:anchorId="4C0EBAAC" wp14:editId="4CFB1D57">
            <wp:extent cx="5737860" cy="3786505"/>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7860" cy="3786505"/>
                    </a:xfrm>
                    <a:prstGeom prst="rect">
                      <a:avLst/>
                    </a:prstGeom>
                  </pic:spPr>
                </pic:pic>
              </a:graphicData>
            </a:graphic>
          </wp:inline>
        </w:drawing>
      </w:r>
    </w:p>
    <w:p w14:paraId="2E874688" w14:textId="24F398AA" w:rsidR="00CA75D2" w:rsidRDefault="00CA75D2" w:rsidP="00CA75D2">
      <w:pPr>
        <w:rPr>
          <w:bCs/>
          <w:color w:val="000000" w:themeColor="text1"/>
          <w:szCs w:val="26"/>
        </w:rPr>
      </w:pPr>
      <w:r w:rsidRPr="00CA75D2">
        <w:rPr>
          <w:bCs/>
          <w:color w:val="000000" w:themeColor="text1"/>
          <w:szCs w:val="26"/>
        </w:rPr>
        <w:drawing>
          <wp:inline distT="0" distB="0" distL="0" distR="0" wp14:anchorId="043385C4" wp14:editId="0ABB0DC8">
            <wp:extent cx="5737860" cy="4547235"/>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7860" cy="4547235"/>
                    </a:xfrm>
                    <a:prstGeom prst="rect">
                      <a:avLst/>
                    </a:prstGeom>
                  </pic:spPr>
                </pic:pic>
              </a:graphicData>
            </a:graphic>
          </wp:inline>
        </w:drawing>
      </w:r>
    </w:p>
    <w:p w14:paraId="500B21A5" w14:textId="243A1AE8" w:rsidR="00A46BB0" w:rsidRPr="00C05851" w:rsidRDefault="00CA75D2" w:rsidP="00C05851">
      <w:pPr>
        <w:rPr>
          <w:bCs/>
          <w:color w:val="000000" w:themeColor="text1"/>
          <w:szCs w:val="26"/>
        </w:rPr>
      </w:pPr>
      <w:r w:rsidRPr="00CA75D2">
        <w:rPr>
          <w:bCs/>
          <w:color w:val="000000" w:themeColor="text1"/>
          <w:szCs w:val="26"/>
        </w:rPr>
        <w:lastRenderedPageBreak/>
        <w:drawing>
          <wp:inline distT="0" distB="0" distL="0" distR="0" wp14:anchorId="11B062BA" wp14:editId="4CBEAA2E">
            <wp:extent cx="5737860" cy="3005455"/>
            <wp:effectExtent l="0" t="0" r="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7860" cy="3005455"/>
                    </a:xfrm>
                    <a:prstGeom prst="rect">
                      <a:avLst/>
                    </a:prstGeom>
                  </pic:spPr>
                </pic:pic>
              </a:graphicData>
            </a:graphic>
          </wp:inline>
        </w:drawing>
      </w:r>
    </w:p>
    <w:p w14:paraId="44112538" w14:textId="1198863F" w:rsidR="00CA75D2" w:rsidRPr="00CA75D2" w:rsidRDefault="00CA75D2" w:rsidP="00CA75D2">
      <w:pPr>
        <w:rPr>
          <w:bCs/>
          <w:color w:val="000000" w:themeColor="text1"/>
          <w:szCs w:val="26"/>
        </w:rPr>
      </w:pPr>
      <w:r w:rsidRPr="00CA75D2">
        <w:rPr>
          <w:bCs/>
          <w:color w:val="000000" w:themeColor="text1"/>
          <w:szCs w:val="26"/>
        </w:rPr>
        <w:drawing>
          <wp:inline distT="0" distB="0" distL="0" distR="0" wp14:anchorId="2362DEBA" wp14:editId="3E704795">
            <wp:extent cx="5737860" cy="4759960"/>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7860" cy="4759960"/>
                    </a:xfrm>
                    <a:prstGeom prst="rect">
                      <a:avLst/>
                    </a:prstGeom>
                  </pic:spPr>
                </pic:pic>
              </a:graphicData>
            </a:graphic>
          </wp:inline>
        </w:drawing>
      </w:r>
    </w:p>
    <w:p w14:paraId="564671F5" w14:textId="51286DF2" w:rsidR="00C4167D" w:rsidRPr="00C4167D" w:rsidRDefault="00C4167D" w:rsidP="00C4167D">
      <w:pPr>
        <w:rPr>
          <w:bCs/>
          <w:color w:val="000000" w:themeColor="text1"/>
          <w:szCs w:val="26"/>
        </w:rPr>
      </w:pPr>
    </w:p>
    <w:p w14:paraId="42718DEE" w14:textId="77777777" w:rsidR="00C05851" w:rsidRDefault="00C05851" w:rsidP="00C05851">
      <w:pPr>
        <w:tabs>
          <w:tab w:val="left" w:pos="90"/>
        </w:tabs>
        <w:rPr>
          <w:bCs/>
          <w:color w:val="000000" w:themeColor="text1"/>
          <w:szCs w:val="26"/>
        </w:rPr>
      </w:pPr>
    </w:p>
    <w:p w14:paraId="703BA3F2" w14:textId="3D1363CC" w:rsidR="00C05851" w:rsidRDefault="00C05851" w:rsidP="00C4167D">
      <w:pPr>
        <w:rPr>
          <w:bCs/>
          <w:color w:val="000000" w:themeColor="text1"/>
          <w:szCs w:val="26"/>
        </w:rPr>
      </w:pPr>
      <w:r w:rsidRPr="00C4167D">
        <w:rPr>
          <w:bCs/>
          <w:color w:val="000000" w:themeColor="text1"/>
          <w:szCs w:val="26"/>
        </w:rPr>
        <w:lastRenderedPageBreak/>
        <w:drawing>
          <wp:inline distT="0" distB="0" distL="0" distR="0" wp14:anchorId="763FBA7F" wp14:editId="03322566">
            <wp:extent cx="5832863" cy="229193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1655" b="9924"/>
                    <a:stretch/>
                  </pic:blipFill>
                  <pic:spPr bwMode="auto">
                    <a:xfrm>
                      <a:off x="0" y="0"/>
                      <a:ext cx="5832863" cy="2291937"/>
                    </a:xfrm>
                    <a:prstGeom prst="rect">
                      <a:avLst/>
                    </a:prstGeom>
                    <a:ln>
                      <a:noFill/>
                    </a:ln>
                    <a:extLst>
                      <a:ext uri="{53640926-AAD7-44D8-BBD7-CCE9431645EC}">
                        <a14:shadowObscured xmlns:a14="http://schemas.microsoft.com/office/drawing/2010/main"/>
                      </a:ext>
                    </a:extLst>
                  </pic:spPr>
                </pic:pic>
              </a:graphicData>
            </a:graphic>
          </wp:inline>
        </w:drawing>
      </w:r>
    </w:p>
    <w:p w14:paraId="0B28AA4B" w14:textId="77777777" w:rsidR="00C05851" w:rsidRDefault="00C05851" w:rsidP="00C4167D">
      <w:pPr>
        <w:rPr>
          <w:bCs/>
          <w:color w:val="000000" w:themeColor="text1"/>
          <w:szCs w:val="26"/>
        </w:rPr>
      </w:pPr>
    </w:p>
    <w:p w14:paraId="40ED7450" w14:textId="77777777" w:rsidR="00C05851" w:rsidRDefault="00C05851" w:rsidP="00C4167D">
      <w:pPr>
        <w:rPr>
          <w:bCs/>
          <w:color w:val="000000" w:themeColor="text1"/>
          <w:szCs w:val="26"/>
        </w:rPr>
      </w:pPr>
    </w:p>
    <w:p w14:paraId="09D6DACB" w14:textId="77777777" w:rsidR="00A3780A" w:rsidRDefault="00A3780A" w:rsidP="00BD52F5">
      <w:pPr>
        <w:pStyle w:val="ListParagraph"/>
        <w:numPr>
          <w:ilvl w:val="0"/>
          <w:numId w:val="5"/>
        </w:numPr>
        <w:ind w:left="2070"/>
        <w:rPr>
          <w:bCs/>
          <w:color w:val="000000" w:themeColor="text1"/>
          <w:szCs w:val="26"/>
        </w:rPr>
      </w:pPr>
      <w:r>
        <w:rPr>
          <w:bCs/>
          <w:color w:val="000000" w:themeColor="text1"/>
          <w:szCs w:val="26"/>
        </w:rPr>
        <w:t xml:space="preserve">Khai báo chức danh người dùng </w:t>
      </w:r>
    </w:p>
    <w:p w14:paraId="12946010" w14:textId="77777777" w:rsidR="00A3780A" w:rsidRPr="00A35086" w:rsidRDefault="00A3780A" w:rsidP="00BD52F5">
      <w:pPr>
        <w:pStyle w:val="ListParagraph"/>
        <w:numPr>
          <w:ilvl w:val="1"/>
          <w:numId w:val="5"/>
        </w:numPr>
        <w:rPr>
          <w:bCs/>
          <w:color w:val="000000" w:themeColor="text1"/>
          <w:szCs w:val="26"/>
        </w:rPr>
      </w:pPr>
      <w:r>
        <w:rPr>
          <w:bCs/>
          <w:color w:val="000000" w:themeColor="text1"/>
          <w:szCs w:val="26"/>
        </w:rPr>
        <w:t xml:space="preserve">MISA meInvoice </w:t>
      </w:r>
      <w:r w:rsidRPr="00A35086">
        <w:rPr>
          <w:bCs/>
          <w:color w:val="000000" w:themeColor="text1"/>
          <w:szCs w:val="26"/>
        </w:rPr>
        <w:t>HÓA ĐƠN ĐIỆN TỬ(Web) Bắt đầu sử dụng hóa đơn điện tử</w:t>
      </w:r>
      <w:r>
        <w:rPr>
          <w:bCs/>
          <w:color w:val="000000" w:themeColor="text1"/>
          <w:szCs w:val="26"/>
        </w:rPr>
        <w:t xml:space="preserve"> </w:t>
      </w:r>
      <w:r w:rsidRPr="00A35086">
        <w:rPr>
          <w:bCs/>
          <w:color w:val="000000" w:themeColor="text1"/>
          <w:szCs w:val="26"/>
        </w:rPr>
        <w:t>(Web) Khai báo danh mục</w:t>
      </w:r>
    </w:p>
    <w:p w14:paraId="26E88104" w14:textId="567C2942" w:rsidR="00C05851" w:rsidRDefault="00A3780A" w:rsidP="00C4167D">
      <w:pPr>
        <w:rPr>
          <w:bCs/>
          <w:color w:val="000000" w:themeColor="text1"/>
          <w:szCs w:val="26"/>
        </w:rPr>
      </w:pPr>
      <w:r w:rsidRPr="00A3780A">
        <w:rPr>
          <w:bCs/>
          <w:color w:val="000000" w:themeColor="text1"/>
          <w:szCs w:val="26"/>
        </w:rPr>
        <w:drawing>
          <wp:inline distT="0" distB="0" distL="0" distR="0" wp14:anchorId="6710CE15" wp14:editId="0A554C38">
            <wp:extent cx="5737860" cy="29273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7860" cy="2927350"/>
                    </a:xfrm>
                    <a:prstGeom prst="rect">
                      <a:avLst/>
                    </a:prstGeom>
                  </pic:spPr>
                </pic:pic>
              </a:graphicData>
            </a:graphic>
          </wp:inline>
        </w:drawing>
      </w:r>
    </w:p>
    <w:p w14:paraId="7447B10D" w14:textId="10F2AFAB" w:rsidR="00A3780A" w:rsidRDefault="00A3780A" w:rsidP="00C4167D">
      <w:pPr>
        <w:rPr>
          <w:bCs/>
          <w:color w:val="000000" w:themeColor="text1"/>
          <w:szCs w:val="26"/>
        </w:rPr>
      </w:pPr>
    </w:p>
    <w:p w14:paraId="4949F7AE" w14:textId="7A3C2EB1" w:rsidR="00A3780A" w:rsidRDefault="00A3780A" w:rsidP="00C4167D">
      <w:pPr>
        <w:rPr>
          <w:bCs/>
          <w:color w:val="000000" w:themeColor="text1"/>
          <w:szCs w:val="26"/>
        </w:rPr>
      </w:pPr>
      <w:r w:rsidRPr="00A3780A">
        <w:rPr>
          <w:bCs/>
          <w:color w:val="000000" w:themeColor="text1"/>
          <w:szCs w:val="26"/>
        </w:rPr>
        <w:lastRenderedPageBreak/>
        <w:drawing>
          <wp:inline distT="0" distB="0" distL="0" distR="0" wp14:anchorId="0C431A5E" wp14:editId="5B45A75D">
            <wp:extent cx="5737860" cy="317055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7860" cy="3170555"/>
                    </a:xfrm>
                    <a:prstGeom prst="rect">
                      <a:avLst/>
                    </a:prstGeom>
                  </pic:spPr>
                </pic:pic>
              </a:graphicData>
            </a:graphic>
          </wp:inline>
        </w:drawing>
      </w:r>
    </w:p>
    <w:p w14:paraId="71D83455" w14:textId="65C2E7B5" w:rsidR="00A3780A" w:rsidRDefault="00A3780A" w:rsidP="00C4167D">
      <w:pPr>
        <w:rPr>
          <w:bCs/>
          <w:color w:val="000000" w:themeColor="text1"/>
          <w:szCs w:val="26"/>
        </w:rPr>
      </w:pPr>
      <w:r w:rsidRPr="00A3780A">
        <w:rPr>
          <w:bCs/>
          <w:color w:val="000000" w:themeColor="text1"/>
          <w:szCs w:val="26"/>
        </w:rPr>
        <w:drawing>
          <wp:inline distT="0" distB="0" distL="0" distR="0" wp14:anchorId="013FFAED" wp14:editId="326B06DD">
            <wp:extent cx="5737860" cy="4057015"/>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7860" cy="4057015"/>
                    </a:xfrm>
                    <a:prstGeom prst="rect">
                      <a:avLst/>
                    </a:prstGeom>
                  </pic:spPr>
                </pic:pic>
              </a:graphicData>
            </a:graphic>
          </wp:inline>
        </w:drawing>
      </w:r>
    </w:p>
    <w:p w14:paraId="3D6D4188" w14:textId="437B50F6" w:rsidR="00A3780A" w:rsidRDefault="00A3780A" w:rsidP="00C4167D">
      <w:pPr>
        <w:rPr>
          <w:bCs/>
          <w:color w:val="000000" w:themeColor="text1"/>
          <w:szCs w:val="26"/>
        </w:rPr>
      </w:pPr>
      <w:r w:rsidRPr="00A3780A">
        <w:rPr>
          <w:bCs/>
          <w:color w:val="000000" w:themeColor="text1"/>
          <w:szCs w:val="26"/>
        </w:rPr>
        <w:lastRenderedPageBreak/>
        <w:drawing>
          <wp:inline distT="0" distB="0" distL="0" distR="0" wp14:anchorId="6CDDC302" wp14:editId="1F07FB16">
            <wp:extent cx="5737860" cy="4661535"/>
            <wp:effectExtent l="0" t="0" r="0"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7860" cy="4661535"/>
                    </a:xfrm>
                    <a:prstGeom prst="rect">
                      <a:avLst/>
                    </a:prstGeom>
                  </pic:spPr>
                </pic:pic>
              </a:graphicData>
            </a:graphic>
          </wp:inline>
        </w:drawing>
      </w:r>
    </w:p>
    <w:p w14:paraId="0C0861C8" w14:textId="77777777" w:rsidR="00A3780A" w:rsidRDefault="00A3780A" w:rsidP="00C4167D">
      <w:pPr>
        <w:rPr>
          <w:bCs/>
          <w:color w:val="000000" w:themeColor="text1"/>
          <w:szCs w:val="26"/>
        </w:rPr>
      </w:pPr>
    </w:p>
    <w:p w14:paraId="0BFD7830" w14:textId="77777777" w:rsidR="00C05851" w:rsidRDefault="00A46BB0" w:rsidP="00BD52F5">
      <w:pPr>
        <w:pStyle w:val="ListParagraph"/>
        <w:numPr>
          <w:ilvl w:val="0"/>
          <w:numId w:val="5"/>
        </w:numPr>
        <w:tabs>
          <w:tab w:val="left" w:pos="180"/>
          <w:tab w:val="left" w:pos="1980"/>
          <w:tab w:val="left" w:pos="2070"/>
        </w:tabs>
        <w:ind w:left="2070"/>
        <w:rPr>
          <w:bCs/>
          <w:color w:val="000000" w:themeColor="text1"/>
          <w:szCs w:val="26"/>
        </w:rPr>
      </w:pPr>
      <w:r w:rsidRPr="00C05851">
        <w:rPr>
          <w:bCs/>
          <w:color w:val="000000" w:themeColor="text1"/>
          <w:szCs w:val="26"/>
        </w:rPr>
        <w:t>(Web) Khai báo danh mục Xăng dầu (dành cho đơn vị kinh doanh xăng dầu)</w:t>
      </w:r>
    </w:p>
    <w:p w14:paraId="587CE056" w14:textId="131DAF36" w:rsidR="00C05851" w:rsidRDefault="00C05851" w:rsidP="00BD52F5">
      <w:pPr>
        <w:pStyle w:val="ListParagraph"/>
        <w:numPr>
          <w:ilvl w:val="1"/>
          <w:numId w:val="5"/>
        </w:numPr>
        <w:rPr>
          <w:bCs/>
          <w:color w:val="000000" w:themeColor="text1"/>
          <w:szCs w:val="26"/>
        </w:rPr>
      </w:pPr>
      <w:r w:rsidRPr="00C05851">
        <w:rPr>
          <w:bCs/>
          <w:color w:val="000000" w:themeColor="text1"/>
          <w:szCs w:val="26"/>
        </w:rPr>
        <w:t>MISA meInvoice WebHÓA ĐƠN ĐIỆN TỬ(Web) Bắt đầu sử dụng hóa đơn điện tử(Web) Khai báo danh mục</w:t>
      </w:r>
    </w:p>
    <w:p w14:paraId="74D77817" w14:textId="050DF4A9" w:rsidR="00A35086" w:rsidRDefault="006D3A09" w:rsidP="00A35086">
      <w:pPr>
        <w:rPr>
          <w:bCs/>
          <w:color w:val="000000" w:themeColor="text1"/>
          <w:szCs w:val="26"/>
        </w:rPr>
      </w:pPr>
      <w:r w:rsidRPr="006D3A09">
        <w:rPr>
          <w:bCs/>
          <w:color w:val="000000" w:themeColor="text1"/>
          <w:szCs w:val="26"/>
        </w:rPr>
        <w:lastRenderedPageBreak/>
        <w:drawing>
          <wp:inline distT="0" distB="0" distL="0" distR="0" wp14:anchorId="67D893AE" wp14:editId="31A5699E">
            <wp:extent cx="5737860" cy="30181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7860" cy="3018155"/>
                    </a:xfrm>
                    <a:prstGeom prst="rect">
                      <a:avLst/>
                    </a:prstGeom>
                  </pic:spPr>
                </pic:pic>
              </a:graphicData>
            </a:graphic>
          </wp:inline>
        </w:drawing>
      </w:r>
    </w:p>
    <w:p w14:paraId="036FB5E4" w14:textId="2A932E55" w:rsidR="006D3A09" w:rsidRDefault="006D3A09" w:rsidP="00A35086">
      <w:pPr>
        <w:rPr>
          <w:bCs/>
          <w:color w:val="000000" w:themeColor="text1"/>
          <w:szCs w:val="26"/>
        </w:rPr>
      </w:pPr>
      <w:r w:rsidRPr="006D3A09">
        <w:rPr>
          <w:bCs/>
          <w:color w:val="000000" w:themeColor="text1"/>
          <w:szCs w:val="26"/>
        </w:rPr>
        <w:drawing>
          <wp:inline distT="0" distB="0" distL="0" distR="0" wp14:anchorId="6B652A79" wp14:editId="5C0BEB2D">
            <wp:extent cx="5737860" cy="2910205"/>
            <wp:effectExtent l="0" t="0" r="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7860" cy="2910205"/>
                    </a:xfrm>
                    <a:prstGeom prst="rect">
                      <a:avLst/>
                    </a:prstGeom>
                  </pic:spPr>
                </pic:pic>
              </a:graphicData>
            </a:graphic>
          </wp:inline>
        </w:drawing>
      </w:r>
    </w:p>
    <w:p w14:paraId="3CB37D1E" w14:textId="329FBF9F" w:rsidR="006D3A09" w:rsidRDefault="009518B5" w:rsidP="00A35086">
      <w:pPr>
        <w:rPr>
          <w:bCs/>
          <w:color w:val="000000" w:themeColor="text1"/>
          <w:szCs w:val="26"/>
        </w:rPr>
      </w:pPr>
      <w:r w:rsidRPr="009518B5">
        <w:rPr>
          <w:bCs/>
          <w:color w:val="000000" w:themeColor="text1"/>
          <w:szCs w:val="26"/>
        </w:rPr>
        <w:lastRenderedPageBreak/>
        <w:drawing>
          <wp:inline distT="0" distB="0" distL="0" distR="0" wp14:anchorId="35870909" wp14:editId="5E11DA3B">
            <wp:extent cx="5737860" cy="282321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7860" cy="2823210"/>
                    </a:xfrm>
                    <a:prstGeom prst="rect">
                      <a:avLst/>
                    </a:prstGeom>
                  </pic:spPr>
                </pic:pic>
              </a:graphicData>
            </a:graphic>
          </wp:inline>
        </w:drawing>
      </w:r>
    </w:p>
    <w:p w14:paraId="16A39337" w14:textId="1C6FB885" w:rsidR="006D3A09" w:rsidRDefault="009518B5" w:rsidP="00A35086">
      <w:pPr>
        <w:rPr>
          <w:bCs/>
          <w:color w:val="000000" w:themeColor="text1"/>
          <w:szCs w:val="26"/>
        </w:rPr>
      </w:pPr>
      <w:r w:rsidRPr="009518B5">
        <w:rPr>
          <w:bCs/>
          <w:color w:val="000000" w:themeColor="text1"/>
          <w:szCs w:val="26"/>
        </w:rPr>
        <w:drawing>
          <wp:inline distT="0" distB="0" distL="0" distR="0" wp14:anchorId="050688B5" wp14:editId="2385D4DC">
            <wp:extent cx="5737860" cy="3409315"/>
            <wp:effectExtent l="0" t="0" r="0"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7860" cy="3409315"/>
                    </a:xfrm>
                    <a:prstGeom prst="rect">
                      <a:avLst/>
                    </a:prstGeom>
                  </pic:spPr>
                </pic:pic>
              </a:graphicData>
            </a:graphic>
          </wp:inline>
        </w:drawing>
      </w:r>
    </w:p>
    <w:p w14:paraId="2ABD393C" w14:textId="77777777" w:rsidR="006D3A09" w:rsidRPr="00A35086" w:rsidRDefault="006D3A09" w:rsidP="00A35086">
      <w:pPr>
        <w:rPr>
          <w:bCs/>
          <w:color w:val="000000" w:themeColor="text1"/>
          <w:szCs w:val="26"/>
        </w:rPr>
      </w:pPr>
    </w:p>
    <w:p w14:paraId="52560BBE" w14:textId="43A53EB8" w:rsidR="00A46BB0" w:rsidRPr="00A46BB0" w:rsidRDefault="009518B5" w:rsidP="009518B5">
      <w:pPr>
        <w:rPr>
          <w:b/>
          <w:bCs/>
          <w:color w:val="000000" w:themeColor="text1"/>
          <w:sz w:val="28"/>
          <w:szCs w:val="28"/>
        </w:rPr>
      </w:pPr>
      <w:r w:rsidRPr="009518B5">
        <w:rPr>
          <w:b/>
          <w:bCs/>
          <w:color w:val="000000" w:themeColor="text1"/>
          <w:sz w:val="28"/>
          <w:szCs w:val="28"/>
        </w:rPr>
        <w:lastRenderedPageBreak/>
        <w:drawing>
          <wp:inline distT="0" distB="0" distL="0" distR="0" wp14:anchorId="3563EB31" wp14:editId="6C1DB7AB">
            <wp:extent cx="5737860" cy="2968625"/>
            <wp:effectExtent l="0" t="0" r="0" b="317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7860" cy="2968625"/>
                    </a:xfrm>
                    <a:prstGeom prst="rect">
                      <a:avLst/>
                    </a:prstGeom>
                  </pic:spPr>
                </pic:pic>
              </a:graphicData>
            </a:graphic>
          </wp:inline>
        </w:drawing>
      </w:r>
    </w:p>
    <w:p w14:paraId="05988C30" w14:textId="42485998" w:rsidR="00B34F81" w:rsidRDefault="00B34F81" w:rsidP="005808C4">
      <w:pPr>
        <w:pStyle w:val="ListParagraph"/>
        <w:numPr>
          <w:ilvl w:val="3"/>
          <w:numId w:val="3"/>
        </w:numPr>
        <w:ind w:left="2070"/>
        <w:outlineLvl w:val="3"/>
        <w:rPr>
          <w:b/>
          <w:bCs/>
          <w:color w:val="000000" w:themeColor="text1"/>
          <w:sz w:val="28"/>
          <w:szCs w:val="28"/>
        </w:rPr>
      </w:pPr>
      <w:r>
        <w:rPr>
          <w:b/>
          <w:bCs/>
          <w:color w:val="000000" w:themeColor="text1"/>
          <w:sz w:val="28"/>
          <w:szCs w:val="28"/>
        </w:rPr>
        <w:t>Hướng Dẫn Nghiệp Vụ</w:t>
      </w:r>
    </w:p>
    <w:p w14:paraId="6CA1E5F2" w14:textId="21E6C656" w:rsidR="00B34F81" w:rsidRDefault="00B34F81" w:rsidP="005808C4">
      <w:pPr>
        <w:pStyle w:val="ListParagraph"/>
        <w:numPr>
          <w:ilvl w:val="3"/>
          <w:numId w:val="3"/>
        </w:numPr>
        <w:ind w:left="2070"/>
        <w:outlineLvl w:val="3"/>
        <w:rPr>
          <w:b/>
          <w:bCs/>
          <w:color w:val="000000" w:themeColor="text1"/>
          <w:sz w:val="28"/>
          <w:szCs w:val="28"/>
        </w:rPr>
      </w:pPr>
      <w:r>
        <w:rPr>
          <w:b/>
          <w:bCs/>
          <w:color w:val="000000" w:themeColor="text1"/>
          <w:sz w:val="28"/>
          <w:szCs w:val="28"/>
        </w:rPr>
        <w:t>Nghiệp Vụ Hóa Đơn</w:t>
      </w:r>
    </w:p>
    <w:p w14:paraId="2D5399D9" w14:textId="2563A19C" w:rsidR="005A3218" w:rsidRDefault="005A3218" w:rsidP="00BD52F5">
      <w:pPr>
        <w:pStyle w:val="ListParagraph"/>
        <w:numPr>
          <w:ilvl w:val="0"/>
          <w:numId w:val="6"/>
        </w:numPr>
        <w:rPr>
          <w:b/>
          <w:bCs/>
          <w:color w:val="000000" w:themeColor="text1"/>
          <w:sz w:val="28"/>
          <w:szCs w:val="28"/>
        </w:rPr>
      </w:pPr>
      <w:r>
        <w:rPr>
          <w:b/>
          <w:bCs/>
          <w:color w:val="000000" w:themeColor="text1"/>
          <w:sz w:val="28"/>
          <w:szCs w:val="28"/>
        </w:rPr>
        <w:t>Lập hóa đơn</w:t>
      </w:r>
    </w:p>
    <w:p w14:paraId="7A3BB137" w14:textId="4FD0E6B0" w:rsidR="005A3218" w:rsidRDefault="005A3218" w:rsidP="00BD52F5">
      <w:pPr>
        <w:pStyle w:val="ListParagraph"/>
        <w:numPr>
          <w:ilvl w:val="1"/>
          <w:numId w:val="5"/>
        </w:numPr>
        <w:rPr>
          <w:b/>
          <w:bCs/>
          <w:color w:val="000000" w:themeColor="text1"/>
          <w:sz w:val="28"/>
          <w:szCs w:val="28"/>
        </w:rPr>
      </w:pPr>
      <w:r>
        <w:rPr>
          <w:b/>
          <w:bCs/>
          <w:color w:val="000000" w:themeColor="text1"/>
          <w:sz w:val="28"/>
          <w:szCs w:val="28"/>
        </w:rPr>
        <w:t>Lập hóa đơn có mã Nghị định 70/2025/NĐ-CP</w:t>
      </w:r>
    </w:p>
    <w:tbl>
      <w:tblPr>
        <w:tblStyle w:val="TableGrid"/>
        <w:tblW w:w="0" w:type="auto"/>
        <w:tblLook w:val="04A0" w:firstRow="1" w:lastRow="0" w:firstColumn="1" w:lastColumn="0" w:noHBand="0" w:noVBand="1"/>
      </w:tblPr>
      <w:tblGrid>
        <w:gridCol w:w="9026"/>
      </w:tblGrid>
      <w:tr w:rsidR="005A3218" w14:paraId="623B9FCE" w14:textId="77777777" w:rsidTr="005A3218">
        <w:tc>
          <w:tcPr>
            <w:tcW w:w="9026" w:type="dxa"/>
          </w:tcPr>
          <w:p w14:paraId="563B0886" w14:textId="77777777" w:rsidR="005A3218" w:rsidRDefault="005A3218" w:rsidP="005A3218">
            <w:pPr>
              <w:pStyle w:val="Heading1"/>
              <w:spacing w:before="0" w:after="450"/>
              <w:outlineLvl w:val="0"/>
              <w:rPr>
                <w:rFonts w:ascii="inherit" w:hAnsi="inherit"/>
              </w:rPr>
            </w:pPr>
            <w:r>
              <w:rPr>
                <w:rFonts w:ascii="inherit" w:hAnsi="inherit"/>
              </w:rPr>
              <w:lastRenderedPageBreak/>
              <w:t>Lập hóa đơn (có mã) Nghị định 70/2025/NĐ-CP</w:t>
            </w:r>
          </w:p>
          <w:p w14:paraId="31C2E98D" w14:textId="77777777" w:rsidR="005A3218" w:rsidRDefault="005A3218" w:rsidP="005A3218">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1D869D24" w14:textId="77777777" w:rsidR="005A3218" w:rsidRDefault="005A3218" w:rsidP="005A3218">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Bài viết này giúp Anh/Chị hiểu quy trình lập hóa đơn điện tử có mã của cơ quan thuế theo Nghị định 70/2025/NĐ-CP, đảm bảo phát hành hóa đơn hợp pháp. Việc lập hóa đơn đúng quy định góp phần quản lý doanh thu, thuế minh bạch, chính xác và thuận tiện cho doanh nghiệp, kế toán.</w:t>
            </w:r>
          </w:p>
          <w:p w14:paraId="50473C87" w14:textId="77777777" w:rsidR="005A3218" w:rsidRDefault="005A3218" w:rsidP="005A3218">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bài viết gồm:</w:t>
            </w:r>
          </w:p>
          <w:p w14:paraId="57E9E7B3" w14:textId="77777777" w:rsidR="005A3218" w:rsidRDefault="005A3218" w:rsidP="00BD52F5">
            <w:pPr>
              <w:numPr>
                <w:ilvl w:val="0"/>
                <w:numId w:val="7"/>
              </w:numPr>
              <w:shd w:val="clear" w:color="auto" w:fill="FFFFFF"/>
              <w:spacing w:after="150"/>
              <w:ind w:left="0"/>
              <w:rPr>
                <w:rFonts w:ascii="MISA Sans" w:hAnsi="MISA Sans"/>
                <w:color w:val="030E43"/>
                <w:spacing w:val="-3"/>
              </w:rPr>
            </w:pPr>
            <w:r>
              <w:rPr>
                <w:rFonts w:ascii="MISA Sans" w:hAnsi="MISA Sans"/>
                <w:color w:val="030E43"/>
                <w:spacing w:val="-3"/>
              </w:rPr>
              <w:t>Chọn mẫu hóa đơn cần phát hành</w:t>
            </w:r>
          </w:p>
          <w:p w14:paraId="436AA401" w14:textId="77777777" w:rsidR="005A3218" w:rsidRDefault="005A3218" w:rsidP="00BD52F5">
            <w:pPr>
              <w:numPr>
                <w:ilvl w:val="0"/>
                <w:numId w:val="7"/>
              </w:numPr>
              <w:shd w:val="clear" w:color="auto" w:fill="FFFFFF"/>
              <w:spacing w:after="150"/>
              <w:ind w:left="0"/>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6D229C5E" w14:textId="77777777" w:rsidR="005A3218" w:rsidRDefault="005A3218" w:rsidP="00BD52F5">
            <w:pPr>
              <w:numPr>
                <w:ilvl w:val="0"/>
                <w:numId w:val="7"/>
              </w:numPr>
              <w:shd w:val="clear" w:color="auto" w:fill="FFFFFF"/>
              <w:spacing w:after="150"/>
              <w:ind w:left="0"/>
              <w:rPr>
                <w:rFonts w:ascii="MISA Sans" w:hAnsi="MISA Sans"/>
                <w:color w:val="030E43"/>
                <w:spacing w:val="-3"/>
              </w:rPr>
            </w:pPr>
            <w:r>
              <w:rPr>
                <w:rFonts w:ascii="MISA Sans" w:hAnsi="MISA Sans"/>
                <w:color w:val="030E43"/>
                <w:spacing w:val="-3"/>
              </w:rPr>
              <w:t>Khai báo thông tin hàng hóa, dịch vụ</w:t>
            </w:r>
          </w:p>
          <w:p w14:paraId="63D5B277" w14:textId="77777777" w:rsidR="005A3218" w:rsidRDefault="005A3218" w:rsidP="00BD52F5">
            <w:pPr>
              <w:numPr>
                <w:ilvl w:val="0"/>
                <w:numId w:val="7"/>
              </w:numPr>
              <w:shd w:val="clear" w:color="auto" w:fill="FFFFFF"/>
              <w:spacing w:after="150"/>
              <w:ind w:left="0"/>
              <w:rPr>
                <w:rFonts w:ascii="MISA Sans" w:hAnsi="MISA Sans"/>
                <w:color w:val="030E43"/>
                <w:spacing w:val="-3"/>
              </w:rPr>
            </w:pPr>
            <w:r>
              <w:rPr>
                <w:rFonts w:ascii="MISA Sans" w:hAnsi="MISA Sans"/>
                <w:color w:val="030E43"/>
                <w:spacing w:val="-3"/>
              </w:rPr>
              <w:t>Phát hành hóa đơn (Chọn chữ ký số, Gửi hóa đơn cho khách hàng)</w:t>
            </w:r>
          </w:p>
          <w:p w14:paraId="182C63DD" w14:textId="77777777" w:rsidR="005A3218" w:rsidRDefault="005A3218" w:rsidP="00BD52F5">
            <w:pPr>
              <w:numPr>
                <w:ilvl w:val="0"/>
                <w:numId w:val="7"/>
              </w:numPr>
              <w:shd w:val="clear" w:color="auto" w:fill="FFFFFF"/>
              <w:spacing w:after="150"/>
              <w:ind w:left="0"/>
              <w:rPr>
                <w:rFonts w:ascii="MISA Sans" w:hAnsi="MISA Sans"/>
                <w:color w:val="030E43"/>
                <w:spacing w:val="-3"/>
              </w:rPr>
            </w:pPr>
            <w:r>
              <w:rPr>
                <w:rFonts w:ascii="MISA Sans" w:hAnsi="MISA Sans"/>
                <w:color w:val="030E43"/>
                <w:spacing w:val="-3"/>
              </w:rPr>
              <w:t>Lưu ý khi khai báo thông tin và tra cứu hóa đơn sau khi phát hành</w:t>
            </w:r>
          </w:p>
          <w:p w14:paraId="79FFC696" w14:textId="77777777" w:rsidR="005A3218" w:rsidRDefault="005A3218" w:rsidP="005A3218">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64725643" w14:textId="77777777" w:rsidR="005A3218" w:rsidRDefault="005A3218" w:rsidP="005A3218">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Để lập hóa đơn GTGT có mã CQT theo Nghị định 70/2025/NĐ-CP, bạn thực hiện theo các bước sau:</w:t>
            </w:r>
          </w:p>
          <w:p w14:paraId="1164263A" w14:textId="77777777" w:rsidR="005A3218" w:rsidRDefault="005A3218" w:rsidP="005A3218">
            <w:pPr>
              <w:pStyle w:val="Heading4"/>
              <w:shd w:val="clear" w:color="auto" w:fill="FFFFFF"/>
              <w:spacing w:before="0" w:after="330"/>
              <w:outlineLvl w:val="3"/>
              <w:rPr>
                <w:rFonts w:ascii="inherit" w:hAnsi="inherit"/>
                <w:color w:val="030E43"/>
                <w:sz w:val="36"/>
                <w:szCs w:val="36"/>
              </w:rPr>
            </w:pPr>
            <w:r>
              <w:rPr>
                <w:rStyle w:val="Strong"/>
                <w:rFonts w:ascii="inherit" w:hAnsi="inherit"/>
                <w:b w:val="0"/>
                <w:bCs w:val="0"/>
                <w:color w:val="030E43"/>
                <w:sz w:val="36"/>
                <w:szCs w:val="36"/>
              </w:rPr>
              <w:t>Bước 1: Thêm mới hóa đơn</w:t>
            </w:r>
          </w:p>
          <w:p w14:paraId="4A1B4966" w14:textId="77777777" w:rsidR="005A3218" w:rsidRDefault="005A3218" w:rsidP="00BD52F5">
            <w:pPr>
              <w:numPr>
                <w:ilvl w:val="0"/>
                <w:numId w:val="8"/>
              </w:numPr>
              <w:shd w:val="clear" w:color="auto" w:fill="FFFFFF"/>
              <w:spacing w:after="150"/>
              <w:ind w:left="0"/>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13DBAF17" w14:textId="77777777" w:rsidR="005A3218" w:rsidRDefault="005A3218" w:rsidP="00BD52F5">
            <w:pPr>
              <w:numPr>
                <w:ilvl w:val="0"/>
                <w:numId w:val="8"/>
              </w:numPr>
              <w:shd w:val="clear" w:color="auto" w:fill="FFFFFF"/>
              <w:spacing w:after="150"/>
              <w:ind w:left="0"/>
              <w:rPr>
                <w:rFonts w:ascii="MISA Sans" w:hAnsi="MISA Sans"/>
                <w:color w:val="030E43"/>
                <w:spacing w:val="-3"/>
              </w:rPr>
            </w:pPr>
            <w:r>
              <w:rPr>
                <w:rFonts w:ascii="MISA Sans" w:hAnsi="MISA Sans"/>
                <w:color w:val="030E43"/>
                <w:spacing w:val="-3"/>
              </w:rPr>
              <w:t>Chọn mẫu hóa đơn cần phát hành.</w:t>
            </w:r>
          </w:p>
          <w:p w14:paraId="6DD8C172" w14:textId="56AA3D11" w:rsidR="005A3218" w:rsidRDefault="005A3218" w:rsidP="005A3218">
            <w:pPr>
              <w:pStyle w:val="NormalWeb"/>
              <w:shd w:val="clear" w:color="auto" w:fill="FFFFFF"/>
              <w:spacing w:before="0" w:beforeAutospacing="0" w:after="330" w:afterAutospacing="0"/>
              <w:rPr>
                <w:rFonts w:ascii="MISA Sans" w:hAnsi="MISA Sans"/>
                <w:color w:val="030E43"/>
                <w:spacing w:val="-3"/>
              </w:rPr>
            </w:pPr>
            <w:r w:rsidRPr="005A3218">
              <w:rPr>
                <w:rFonts w:ascii="MISA Sans" w:hAnsi="MISA Sans"/>
                <w:color w:val="030E43"/>
                <w:spacing w:val="-3"/>
              </w:rPr>
              <w:drawing>
                <wp:inline distT="0" distB="0" distL="0" distR="0" wp14:anchorId="5BF5A27F" wp14:editId="35BA6A06">
                  <wp:extent cx="5533640" cy="1719617"/>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539182" cy="1721339"/>
                          </a:xfrm>
                          <a:prstGeom prst="rect">
                            <a:avLst/>
                          </a:prstGeom>
                        </pic:spPr>
                      </pic:pic>
                    </a:graphicData>
                  </a:graphic>
                </wp:inline>
              </w:drawing>
            </w:r>
          </w:p>
          <w:p w14:paraId="2F82262E" w14:textId="77777777" w:rsidR="005A3218" w:rsidRDefault="005A3218" w:rsidP="005A3218">
            <w:pPr>
              <w:pStyle w:val="Heading4"/>
              <w:shd w:val="clear" w:color="auto" w:fill="FFFFFF"/>
              <w:spacing w:before="0" w:after="330"/>
              <w:outlineLvl w:val="3"/>
              <w:rPr>
                <w:rFonts w:ascii="inherit" w:hAnsi="inherit"/>
                <w:color w:val="030E43"/>
                <w:sz w:val="36"/>
                <w:szCs w:val="36"/>
              </w:rPr>
            </w:pPr>
            <w:r>
              <w:rPr>
                <w:rStyle w:val="Strong"/>
                <w:rFonts w:ascii="inherit" w:hAnsi="inherit"/>
                <w:b w:val="0"/>
                <w:bCs w:val="0"/>
                <w:color w:val="030E43"/>
                <w:sz w:val="36"/>
                <w:szCs w:val="36"/>
              </w:rPr>
              <w:t>Bước 2: Khai báo thông tin hóa đơn</w:t>
            </w:r>
          </w:p>
          <w:p w14:paraId="2EFF7E9D" w14:textId="77777777" w:rsidR="005A3218" w:rsidRDefault="005A3218" w:rsidP="00BD52F5">
            <w:pPr>
              <w:numPr>
                <w:ilvl w:val="0"/>
                <w:numId w:val="9"/>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Nếu đã </w:t>
            </w:r>
            <w:hyperlink r:id="rId100" w:tgtFrame="_blank"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khách hàng từ danh mục.</w:t>
            </w:r>
          </w:p>
          <w:p w14:paraId="1AA926F4" w14:textId="77777777" w:rsidR="005A3218" w:rsidRDefault="005A3218" w:rsidP="00BD52F5">
            <w:pPr>
              <w:numPr>
                <w:ilvl w:val="0"/>
                <w:numId w:val="9"/>
              </w:numPr>
              <w:shd w:val="clear" w:color="auto" w:fill="FFFFFF"/>
              <w:spacing w:after="150"/>
              <w:ind w:left="0"/>
              <w:rPr>
                <w:rFonts w:ascii="MISA Sans" w:hAnsi="MISA Sans"/>
                <w:color w:val="030E43"/>
                <w:spacing w:val="-3"/>
              </w:rPr>
            </w:pPr>
            <w:r>
              <w:rPr>
                <w:rFonts w:ascii="MISA Sans" w:hAnsi="MISA Sans"/>
                <w:color w:val="030E43"/>
                <w:spacing w:val="-3"/>
              </w:rPr>
              <w:t>Nếu nhập trực tiếp thông tin người mua, khai báo các thông tin khác của người mua:</w:t>
            </w:r>
          </w:p>
          <w:p w14:paraId="664810EA" w14:textId="77777777" w:rsidR="005A3218" w:rsidRDefault="005A3218" w:rsidP="00BD52F5">
            <w:pPr>
              <w:numPr>
                <w:ilvl w:val="0"/>
                <w:numId w:val="10"/>
              </w:numPr>
              <w:shd w:val="clear" w:color="auto" w:fill="FFFFFF"/>
              <w:spacing w:after="330"/>
              <w:ind w:left="0"/>
              <w:rPr>
                <w:rFonts w:ascii="MISA Sans" w:hAnsi="MISA Sans"/>
                <w:color w:val="030E43"/>
                <w:spacing w:val="-3"/>
              </w:rPr>
            </w:pPr>
          </w:p>
          <w:p w14:paraId="75BDDCA3" w14:textId="77777777" w:rsidR="005A3218" w:rsidRDefault="005A3218" w:rsidP="00BD52F5">
            <w:pPr>
              <w:numPr>
                <w:ilvl w:val="1"/>
                <w:numId w:val="10"/>
              </w:numPr>
              <w:shd w:val="clear" w:color="auto" w:fill="FFFFFF"/>
              <w:spacing w:after="150"/>
              <w:ind w:left="0"/>
              <w:rPr>
                <w:rFonts w:ascii="MISA Sans" w:hAnsi="MISA Sans"/>
                <w:color w:val="030E43"/>
                <w:spacing w:val="-3"/>
              </w:rPr>
            </w:pPr>
            <w:r>
              <w:rPr>
                <w:rFonts w:ascii="MISA Sans" w:hAnsi="MISA Sans"/>
                <w:color w:val="030E43"/>
                <w:spacing w:val="-3"/>
              </w:rPr>
              <w:lastRenderedPageBreak/>
              <w:t>Trường hợp người mua là </w:t>
            </w:r>
            <w:r>
              <w:rPr>
                <w:rStyle w:val="Strong"/>
                <w:rFonts w:ascii="MISA Sans" w:hAnsi="MISA Sans"/>
                <w:color w:val="030E43"/>
                <w:spacing w:val="-3"/>
              </w:rPr>
              <w:t>cơ sở kinh doanh có mã số thuế:</w:t>
            </w:r>
            <w:r>
              <w:rPr>
                <w:rFonts w:ascii="MISA Sans" w:hAnsi="MISA Sans"/>
                <w:color w:val="030E43"/>
                <w:spacing w:val="-3"/>
              </w:rPr>
              <w:t> Khai báo MST ( đối với doanh nghiệp), CCCD chủ hộ ( đối với Hộ kinh doanh)  tại mục </w:t>
            </w:r>
            <w:r>
              <w:rPr>
                <w:rStyle w:val="Strong"/>
                <w:rFonts w:ascii="MISA Sans" w:hAnsi="MISA Sans"/>
                <w:color w:val="030E43"/>
                <w:spacing w:val="-3"/>
              </w:rPr>
              <w:t>MST/CCCD chủ hộ</w:t>
            </w:r>
            <w:r>
              <w:rPr>
                <w:rFonts w:ascii="MISA Sans" w:hAnsi="MISA Sans"/>
                <w:color w:val="030E43"/>
                <w:spacing w:val="-3"/>
              </w:rPr>
              <w:t>, nhấn </w:t>
            </w:r>
            <w:r>
              <w:rPr>
                <w:rStyle w:val="Strong"/>
                <w:rFonts w:ascii="MISA Sans" w:hAnsi="MISA Sans"/>
                <w:color w:val="030E43"/>
                <w:spacing w:val="-3"/>
              </w:rPr>
              <w:t>Lấy thông tin, </w:t>
            </w:r>
            <w:r>
              <w:rPr>
                <w:rFonts w:ascii="MISA Sans" w:hAnsi="MISA Sans"/>
                <w:color w:val="030E43"/>
                <w:spacing w:val="-3"/>
              </w:rPr>
              <w:t>phần mềm sẽ tự động lấy thông tin Tên và địa chỉ đơn vị của người mua theo thông tin từ hệ thống Cơ quan thuế.</w:t>
            </w:r>
          </w:p>
          <w:p w14:paraId="0FC64E2E" w14:textId="77777777" w:rsidR="005A3218" w:rsidRDefault="005A3218" w:rsidP="00BD52F5">
            <w:pPr>
              <w:numPr>
                <w:ilvl w:val="0"/>
                <w:numId w:val="11"/>
              </w:numPr>
              <w:shd w:val="clear" w:color="auto" w:fill="FFFFFF"/>
              <w:spacing w:after="330"/>
              <w:ind w:left="0"/>
              <w:rPr>
                <w:rFonts w:ascii="MISA Sans" w:hAnsi="MISA Sans"/>
                <w:color w:val="030E43"/>
                <w:spacing w:val="-3"/>
              </w:rPr>
            </w:pPr>
          </w:p>
          <w:p w14:paraId="45B20304" w14:textId="77777777" w:rsidR="005A3218" w:rsidRDefault="005A3218" w:rsidP="00BD52F5">
            <w:pPr>
              <w:numPr>
                <w:ilvl w:val="1"/>
                <w:numId w:val="11"/>
              </w:numPr>
              <w:shd w:val="clear" w:color="auto" w:fill="FFFFFF"/>
              <w:spacing w:after="150"/>
              <w:ind w:left="0"/>
              <w:rPr>
                <w:rFonts w:ascii="MISA Sans" w:hAnsi="MISA Sans"/>
                <w:color w:val="030E43"/>
                <w:spacing w:val="-3"/>
              </w:rPr>
            </w:pPr>
            <w:r>
              <w:rPr>
                <w:rFonts w:ascii="MISA Sans" w:hAnsi="MISA Sans"/>
                <w:color w:val="030E43"/>
                <w:spacing w:val="-3"/>
              </w:rPr>
              <w:t>Trường hợp</w:t>
            </w:r>
            <w:r>
              <w:rPr>
                <w:rStyle w:val="Strong"/>
                <w:rFonts w:ascii="MISA Sans" w:hAnsi="MISA Sans"/>
                <w:color w:val="030E43"/>
                <w:spacing w:val="-3"/>
              </w:rPr>
              <w:t> người mua không có MST, khách lẻ</w:t>
            </w:r>
            <w:r>
              <w:rPr>
                <w:rFonts w:ascii="MISA Sans" w:hAnsi="MISA Sans"/>
                <w:color w:val="030E43"/>
                <w:spacing w:val="-3"/>
              </w:rPr>
              <w:t>: Nhập thông tin </w:t>
            </w:r>
            <w:r>
              <w:rPr>
                <w:rStyle w:val="Strong"/>
                <w:rFonts w:ascii="MISA Sans" w:hAnsi="MISA Sans"/>
                <w:color w:val="030E43"/>
                <w:spacing w:val="-3"/>
              </w:rPr>
              <w:t>Tên người mua hàng , địa chỉ người mua</w:t>
            </w:r>
            <w:r>
              <w:rPr>
                <w:rFonts w:ascii="MISA Sans" w:hAnsi="MISA Sans"/>
                <w:color w:val="030E43"/>
                <w:spacing w:val="-3"/>
              </w:rPr>
              <w:t> , </w:t>
            </w:r>
            <w:r>
              <w:rPr>
                <w:rStyle w:val="Strong"/>
                <w:rFonts w:ascii="MISA Sans" w:hAnsi="MISA Sans"/>
                <w:color w:val="030E43"/>
                <w:spacing w:val="-3"/>
              </w:rPr>
              <w:t>CCCD người mua </w:t>
            </w:r>
            <w:r>
              <w:rPr>
                <w:rFonts w:ascii="MISA Sans" w:hAnsi="MISA Sans"/>
                <w:color w:val="030E43"/>
                <w:spacing w:val="-3"/>
              </w:rPr>
              <w:t>( nếu người mua cung cấp)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592A9528" w14:textId="77777777" w:rsidR="005A3218" w:rsidRDefault="005A3218" w:rsidP="00BD52F5">
            <w:pPr>
              <w:numPr>
                <w:ilvl w:val="0"/>
                <w:numId w:val="12"/>
              </w:numPr>
              <w:shd w:val="clear" w:color="auto" w:fill="FFFFFF"/>
              <w:spacing w:after="330"/>
              <w:ind w:left="0"/>
              <w:rPr>
                <w:rFonts w:ascii="MISA Sans" w:hAnsi="MISA Sans"/>
                <w:color w:val="030E43"/>
                <w:spacing w:val="-3"/>
              </w:rPr>
            </w:pPr>
          </w:p>
          <w:p w14:paraId="51A8FE2A" w14:textId="77777777" w:rsidR="005A3218" w:rsidRDefault="005A3218" w:rsidP="00BD52F5">
            <w:pPr>
              <w:numPr>
                <w:ilvl w:val="1"/>
                <w:numId w:val="12"/>
              </w:numPr>
              <w:shd w:val="clear" w:color="auto" w:fill="FFFFFF"/>
              <w:spacing w:after="150"/>
              <w:ind w:left="0"/>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5B2B7AE8" w14:textId="77777777" w:rsidR="005A3218" w:rsidRDefault="005A3218" w:rsidP="00BD52F5">
            <w:pPr>
              <w:numPr>
                <w:ilvl w:val="0"/>
                <w:numId w:val="13"/>
              </w:numPr>
              <w:shd w:val="clear" w:color="auto" w:fill="FFFFFF"/>
              <w:spacing w:after="150"/>
              <w:ind w:left="0"/>
              <w:rPr>
                <w:rFonts w:ascii="MISA Sans" w:hAnsi="MISA Sans"/>
                <w:color w:val="030E43"/>
                <w:spacing w:val="-3"/>
              </w:rPr>
            </w:pPr>
            <w:r>
              <w:rPr>
                <w:rFonts w:ascii="MISA Sans" w:hAnsi="MISA Sans"/>
                <w:color w:val="030E43"/>
                <w:spacing w:val="-3"/>
              </w:rPr>
              <w:t>Bắt buộc phải khai báo thông tin </w:t>
            </w:r>
            <w:r>
              <w:rPr>
                <w:rStyle w:val="Strong"/>
                <w:rFonts w:ascii="MISA Sans" w:hAnsi="MISA Sans"/>
                <w:color w:val="030E43"/>
                <w:spacing w:val="-3"/>
              </w:rPr>
              <w:t>Hình thức thanh toán.</w:t>
            </w:r>
          </w:p>
          <w:p w14:paraId="2E16F478" w14:textId="3FF21939" w:rsidR="005A3218" w:rsidRDefault="005A3218" w:rsidP="005A3218">
            <w:pPr>
              <w:pStyle w:val="NormalWeb"/>
              <w:shd w:val="clear" w:color="auto" w:fill="FFFFFF"/>
              <w:spacing w:before="0" w:beforeAutospacing="0" w:after="330" w:afterAutospacing="0"/>
              <w:rPr>
                <w:rFonts w:ascii="MISA Sans" w:hAnsi="MISA Sans"/>
                <w:color w:val="030E43"/>
                <w:spacing w:val="-3"/>
              </w:rPr>
            </w:pPr>
            <w:r w:rsidRPr="005A3218">
              <w:rPr>
                <w:rFonts w:ascii="MISA Sans" w:hAnsi="MISA Sans"/>
                <w:color w:val="030E43"/>
                <w:spacing w:val="-3"/>
              </w:rPr>
              <w:drawing>
                <wp:inline distT="0" distB="0" distL="0" distR="0" wp14:anchorId="45BE6697" wp14:editId="0AEBA0B6">
                  <wp:extent cx="5527343" cy="3522222"/>
                  <wp:effectExtent l="0" t="0" r="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532389" cy="3525437"/>
                          </a:xfrm>
                          <a:prstGeom prst="rect">
                            <a:avLst/>
                          </a:prstGeom>
                        </pic:spPr>
                      </pic:pic>
                    </a:graphicData>
                  </a:graphic>
                </wp:inline>
              </w:drawing>
            </w:r>
          </w:p>
          <w:p w14:paraId="41AD5F6F" w14:textId="77777777" w:rsidR="005A3218" w:rsidRDefault="005A3218" w:rsidP="005A3218">
            <w:pPr>
              <w:pStyle w:val="Heading4"/>
              <w:shd w:val="clear" w:color="auto" w:fill="FFFFFF"/>
              <w:spacing w:before="0" w:after="330"/>
              <w:outlineLvl w:val="3"/>
              <w:rPr>
                <w:rFonts w:ascii="inherit" w:hAnsi="inherit"/>
                <w:color w:val="030E43"/>
                <w:sz w:val="36"/>
                <w:szCs w:val="36"/>
              </w:rPr>
            </w:pPr>
            <w:r>
              <w:rPr>
                <w:rStyle w:val="Strong"/>
                <w:rFonts w:ascii="inherit" w:hAnsi="inherit"/>
                <w:b w:val="0"/>
                <w:bCs w:val="0"/>
                <w:color w:val="030E43"/>
                <w:sz w:val="36"/>
                <w:szCs w:val="36"/>
              </w:rPr>
              <w:t>Bước 3: Khai báo thông tin hàng hóa, dịch vụ</w:t>
            </w:r>
          </w:p>
          <w:p w14:paraId="3332F5E0" w14:textId="77777777" w:rsidR="005A3218" w:rsidRDefault="005A3218" w:rsidP="00BD52F5">
            <w:pPr>
              <w:numPr>
                <w:ilvl w:val="0"/>
                <w:numId w:val="14"/>
              </w:numPr>
              <w:shd w:val="clear" w:color="auto" w:fill="FFFFFF"/>
              <w:spacing w:after="150"/>
              <w:ind w:left="0"/>
              <w:rPr>
                <w:rFonts w:ascii="MISA Sans" w:hAnsi="MISA Sans"/>
                <w:color w:val="030E43"/>
                <w:spacing w:val="-3"/>
                <w:sz w:val="24"/>
                <w:szCs w:val="24"/>
              </w:rPr>
            </w:pPr>
            <w:r>
              <w:rPr>
                <w:rFonts w:ascii="MISA Sans" w:hAnsi="MISA Sans"/>
                <w:color w:val="030E43"/>
                <w:spacing w:val="-3"/>
              </w:rPr>
              <w:t>Nếu đã </w:t>
            </w:r>
            <w:hyperlink r:id="rId102"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450F4FF7" w14:textId="77777777" w:rsidR="005A3218" w:rsidRDefault="005A3218" w:rsidP="00BD52F5">
            <w:pPr>
              <w:numPr>
                <w:ilvl w:val="0"/>
                <w:numId w:val="14"/>
              </w:numPr>
              <w:shd w:val="clear" w:color="auto" w:fill="FFFFFF"/>
              <w:spacing w:after="150"/>
              <w:ind w:left="0"/>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777B9C68" w14:textId="77777777" w:rsidR="005A3218" w:rsidRDefault="005A3218" w:rsidP="005A3218">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lastRenderedPageBreak/>
              <w:t>Lưu ý:</w:t>
            </w:r>
            <w:r>
              <w:rPr>
                <w:rFonts w:ascii="MISA Sans" w:hAnsi="MISA Sans"/>
                <w:color w:val="030E43"/>
                <w:spacing w:val="-3"/>
              </w:rPr>
              <w:t> Đối với mẫu hóa đơn nhiều thuế suất khi các dòng hàng hóa có nhiều loại thuế suất khác nhau thì khi phát hành phần mềm sẽ không cảnh báo.</w:t>
            </w:r>
          </w:p>
          <w:p w14:paraId="5C2C2E47" w14:textId="14CF847A" w:rsidR="005A3218" w:rsidRDefault="005A3218" w:rsidP="005A3218">
            <w:pPr>
              <w:pStyle w:val="NormalWeb"/>
              <w:shd w:val="clear" w:color="auto" w:fill="FFFFFF"/>
              <w:spacing w:before="0" w:beforeAutospacing="0" w:after="330" w:afterAutospacing="0"/>
              <w:rPr>
                <w:rFonts w:ascii="MISA Sans" w:hAnsi="MISA Sans"/>
                <w:color w:val="030E43"/>
                <w:spacing w:val="-3"/>
              </w:rPr>
            </w:pPr>
            <w:r w:rsidRPr="005A3218">
              <w:rPr>
                <w:rFonts w:ascii="MISA Sans" w:hAnsi="MISA Sans"/>
                <w:color w:val="030E43"/>
                <w:spacing w:val="-3"/>
              </w:rPr>
              <w:drawing>
                <wp:inline distT="0" distB="0" distL="0" distR="0" wp14:anchorId="7819FF9A" wp14:editId="33EA5F5B">
                  <wp:extent cx="5565049" cy="1883391"/>
                  <wp:effectExtent l="0" t="0" r="0" b="31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88033" cy="1891170"/>
                          </a:xfrm>
                          <a:prstGeom prst="rect">
                            <a:avLst/>
                          </a:prstGeom>
                        </pic:spPr>
                      </pic:pic>
                    </a:graphicData>
                  </a:graphic>
                </wp:inline>
              </w:drawing>
            </w:r>
          </w:p>
          <w:p w14:paraId="25F8343C" w14:textId="77777777" w:rsidR="005A3218" w:rsidRDefault="005A3218" w:rsidP="005A3218">
            <w:pPr>
              <w:pStyle w:val="Heading4"/>
              <w:shd w:val="clear" w:color="auto" w:fill="FFFFFF"/>
              <w:spacing w:before="0" w:after="330"/>
              <w:outlineLvl w:val="3"/>
              <w:rPr>
                <w:rFonts w:ascii="inherit" w:hAnsi="inherit"/>
                <w:color w:val="030E43"/>
                <w:sz w:val="36"/>
                <w:szCs w:val="36"/>
              </w:rPr>
            </w:pPr>
            <w:r>
              <w:rPr>
                <w:rStyle w:val="Strong"/>
                <w:rFonts w:ascii="inherit" w:hAnsi="inherit"/>
                <w:b w:val="0"/>
                <w:bCs w:val="0"/>
                <w:color w:val="030E43"/>
                <w:sz w:val="36"/>
                <w:szCs w:val="36"/>
              </w:rPr>
              <w:t>Bước 4: Phát hành hóa đơn</w:t>
            </w:r>
          </w:p>
          <w:p w14:paraId="3DF89E7D" w14:textId="77777777" w:rsidR="005A3218" w:rsidRDefault="005A3218" w:rsidP="00BD52F5">
            <w:pPr>
              <w:numPr>
                <w:ilvl w:val="0"/>
                <w:numId w:val="15"/>
              </w:numPr>
              <w:shd w:val="clear" w:color="auto" w:fill="FFFFFF"/>
              <w:spacing w:after="150"/>
              <w:ind w:left="0"/>
              <w:rPr>
                <w:rFonts w:ascii="MISA Sans" w:hAnsi="MISA Sans"/>
                <w:color w:val="030E43"/>
                <w:spacing w:val="-3"/>
                <w:sz w:val="24"/>
                <w:szCs w:val="24"/>
              </w:rPr>
            </w:pPr>
            <w:r>
              <w:rPr>
                <w:rFonts w:ascii="MISA Sans" w:hAnsi="MISA Sans"/>
                <w:color w:val="030E43"/>
                <w:spacing w:val="-3"/>
              </w:rPr>
              <w:t>Nhấn</w:t>
            </w:r>
            <w:r>
              <w:rPr>
                <w:rStyle w:val="Strong"/>
                <w:rFonts w:ascii="MISA Sans" w:hAnsi="MISA Sans"/>
                <w:color w:val="030E43"/>
                <w:spacing w:val="-3"/>
              </w:rPr>
              <w:t> Lưu/Lưu và phát hành</w:t>
            </w:r>
            <w:r>
              <w:rPr>
                <w:rFonts w:ascii="MISA Sans" w:hAnsi="MISA Sans"/>
                <w:color w:val="030E43"/>
                <w:spacing w:val="-3"/>
              </w:rPr>
              <w:t> nếu muốn phát hành ngay hóa đơn.</w:t>
            </w:r>
          </w:p>
          <w:p w14:paraId="05E50033" w14:textId="77777777" w:rsidR="005A3218" w:rsidRDefault="005A3218" w:rsidP="00BD52F5">
            <w:pPr>
              <w:numPr>
                <w:ilvl w:val="0"/>
                <w:numId w:val="15"/>
              </w:numPr>
              <w:shd w:val="clear" w:color="auto" w:fill="FFFFFF"/>
              <w:spacing w:after="150"/>
              <w:ind w:left="0"/>
              <w:rPr>
                <w:rFonts w:ascii="MISA Sans" w:hAnsi="MISA Sans"/>
                <w:color w:val="030E43"/>
                <w:spacing w:val="-3"/>
              </w:rPr>
            </w:pPr>
            <w:r>
              <w:rPr>
                <w:rFonts w:ascii="MISA Sans" w:hAnsi="MISA Sans"/>
                <w:color w:val="030E43"/>
                <w:spacing w:val="-3"/>
              </w:rPr>
              <w:t>Gửi hóa đơn cho khách hàng nếu cần, nhấn </w:t>
            </w:r>
            <w:r>
              <w:rPr>
                <w:rStyle w:val="Strong"/>
                <w:rFonts w:ascii="MISA Sans" w:hAnsi="MISA Sans"/>
                <w:color w:val="030E43"/>
                <w:spacing w:val="-3"/>
              </w:rPr>
              <w:t>Phát hành</w:t>
            </w:r>
            <w:r>
              <w:rPr>
                <w:rFonts w:ascii="MISA Sans" w:hAnsi="MISA Sans"/>
                <w:color w:val="030E43"/>
                <w:spacing w:val="-3"/>
              </w:rPr>
              <w:t>.</w:t>
            </w:r>
          </w:p>
          <w:p w14:paraId="3D454F63" w14:textId="4DA382A2" w:rsidR="005A3218" w:rsidRDefault="005A3218" w:rsidP="005A3218">
            <w:pPr>
              <w:pStyle w:val="NormalWeb"/>
              <w:shd w:val="clear" w:color="auto" w:fill="FFFFFF"/>
              <w:spacing w:before="0" w:beforeAutospacing="0" w:after="330" w:afterAutospacing="0"/>
              <w:rPr>
                <w:rFonts w:ascii="MISA Sans" w:hAnsi="MISA Sans"/>
                <w:color w:val="030E43"/>
                <w:spacing w:val="-3"/>
              </w:rPr>
            </w:pPr>
            <w:r w:rsidRPr="005A3218">
              <w:rPr>
                <w:rFonts w:ascii="MISA Sans" w:hAnsi="MISA Sans"/>
                <w:color w:val="030E43"/>
                <w:spacing w:val="-3"/>
              </w:rPr>
              <w:drawing>
                <wp:inline distT="0" distB="0" distL="0" distR="0" wp14:anchorId="14D767CE" wp14:editId="4F3A62D0">
                  <wp:extent cx="5564505" cy="3853178"/>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69998" cy="3856982"/>
                          </a:xfrm>
                          <a:prstGeom prst="rect">
                            <a:avLst/>
                          </a:prstGeom>
                        </pic:spPr>
                      </pic:pic>
                    </a:graphicData>
                  </a:graphic>
                </wp:inline>
              </w:drawing>
            </w:r>
          </w:p>
          <w:p w14:paraId="27035EE9" w14:textId="77777777" w:rsidR="005A3218" w:rsidRDefault="005A3218" w:rsidP="00BD52F5">
            <w:pPr>
              <w:numPr>
                <w:ilvl w:val="0"/>
                <w:numId w:val="16"/>
              </w:numPr>
              <w:shd w:val="clear" w:color="auto" w:fill="FFFFFF"/>
              <w:spacing w:after="150"/>
              <w:ind w:left="0"/>
              <w:rPr>
                <w:rFonts w:ascii="MISA Sans" w:hAnsi="MISA Sans"/>
                <w:color w:val="030E43"/>
                <w:spacing w:val="-3"/>
              </w:rPr>
            </w:pPr>
            <w:r>
              <w:rPr>
                <w:rFonts w:ascii="MISA Sans" w:hAnsi="MISA Sans"/>
                <w:color w:val="030E43"/>
                <w:spacing w:val="-3"/>
              </w:rPr>
              <w:t>Chọn chứng thư số ký điện tử (ở lần phát hành đầu tiên).</w:t>
            </w:r>
          </w:p>
          <w:p w14:paraId="475CD13C" w14:textId="77777777" w:rsidR="005A3218" w:rsidRDefault="005A3218" w:rsidP="00BD52F5">
            <w:pPr>
              <w:numPr>
                <w:ilvl w:val="1"/>
                <w:numId w:val="16"/>
              </w:numPr>
              <w:shd w:val="clear" w:color="auto" w:fill="FFFFFF"/>
              <w:spacing w:after="150"/>
              <w:ind w:left="0"/>
              <w:rPr>
                <w:rFonts w:ascii="MISA Sans" w:hAnsi="MISA Sans"/>
                <w:color w:val="030E43"/>
                <w:spacing w:val="-3"/>
              </w:rPr>
            </w:pPr>
            <w:r>
              <w:rPr>
                <w:rFonts w:ascii="MISA Sans" w:hAnsi="MISA Sans"/>
                <w:color w:val="030E43"/>
                <w:spacing w:val="-3"/>
              </w:rPr>
              <w:lastRenderedPageBreak/>
              <w:t>Ở những lần sau, chương trình mặc định ký theo chứng thư số ở lần phát hành gần nhất.</w:t>
            </w:r>
          </w:p>
          <w:p w14:paraId="4ED3B44D" w14:textId="77777777" w:rsidR="005A3218" w:rsidRDefault="005A3218" w:rsidP="00BD52F5">
            <w:pPr>
              <w:numPr>
                <w:ilvl w:val="1"/>
                <w:numId w:val="16"/>
              </w:numPr>
              <w:shd w:val="clear" w:color="auto" w:fill="FFFFFF"/>
              <w:spacing w:after="150"/>
              <w:ind w:left="0"/>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2AB8CF15" w14:textId="1C34E361" w:rsidR="005A3218" w:rsidRDefault="005A3218" w:rsidP="005A3218">
            <w:pPr>
              <w:pStyle w:val="NormalWeb"/>
              <w:shd w:val="clear" w:color="auto" w:fill="FFFFFF"/>
              <w:spacing w:before="0" w:beforeAutospacing="0" w:after="330" w:afterAutospacing="0"/>
              <w:rPr>
                <w:rFonts w:ascii="MISA Sans" w:hAnsi="MISA Sans"/>
                <w:color w:val="030E43"/>
                <w:spacing w:val="-3"/>
              </w:rPr>
            </w:pPr>
            <w:r w:rsidRPr="005A3218">
              <w:rPr>
                <w:rFonts w:ascii="MISA Sans" w:hAnsi="MISA Sans"/>
                <w:color w:val="030E43"/>
                <w:spacing w:val="-3"/>
              </w:rPr>
              <w:drawing>
                <wp:inline distT="0" distB="0" distL="0" distR="0" wp14:anchorId="3403BB22" wp14:editId="40A0C066">
                  <wp:extent cx="5459104" cy="4306026"/>
                  <wp:effectExtent l="0" t="0" r="825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477343" cy="4320412"/>
                          </a:xfrm>
                          <a:prstGeom prst="rect">
                            <a:avLst/>
                          </a:prstGeom>
                        </pic:spPr>
                      </pic:pic>
                    </a:graphicData>
                  </a:graphic>
                </wp:inline>
              </w:drawing>
            </w:r>
          </w:p>
          <w:p w14:paraId="0EED1BB1" w14:textId="77777777" w:rsidR="005A3218" w:rsidRDefault="005A3218" w:rsidP="00BD52F5">
            <w:pPr>
              <w:numPr>
                <w:ilvl w:val="0"/>
                <w:numId w:val="17"/>
              </w:numPr>
              <w:shd w:val="clear" w:color="auto" w:fill="FFFFFF"/>
              <w:spacing w:after="150"/>
              <w:ind w:left="0"/>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394C1E95" w14:textId="77777777" w:rsidR="005A3218" w:rsidRDefault="005A3218" w:rsidP="005A3218">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3. Lưu ý</w:t>
            </w:r>
          </w:p>
          <w:p w14:paraId="383E0655" w14:textId="77777777" w:rsidR="005A3218" w:rsidRDefault="005A3218" w:rsidP="00BD52F5">
            <w:pPr>
              <w:numPr>
                <w:ilvl w:val="0"/>
                <w:numId w:val="18"/>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Có thể khai báo tên hàng hóa nhiều dòng bằng cách nhấn tổ hợp phím </w:t>
            </w:r>
            <w:r>
              <w:rPr>
                <w:rStyle w:val="Strong"/>
                <w:rFonts w:ascii="MISA Sans" w:hAnsi="MISA Sans"/>
                <w:color w:val="030E43"/>
                <w:spacing w:val="-3"/>
              </w:rPr>
              <w:t>Alt + Enter</w:t>
            </w:r>
            <w:r>
              <w:rPr>
                <w:rFonts w:ascii="MISA Sans" w:hAnsi="MISA Sans"/>
                <w:color w:val="030E43"/>
                <w:spacing w:val="-3"/>
              </w:rPr>
              <w:t>.</w:t>
            </w:r>
          </w:p>
          <w:p w14:paraId="3E85BA4E" w14:textId="316CB996" w:rsidR="005A3218" w:rsidRDefault="00830392" w:rsidP="005A3218">
            <w:pPr>
              <w:pStyle w:val="NormalWeb"/>
              <w:shd w:val="clear" w:color="auto" w:fill="FFFFFF"/>
              <w:spacing w:before="0" w:beforeAutospacing="0" w:after="330" w:afterAutospacing="0"/>
              <w:rPr>
                <w:rFonts w:ascii="MISA Sans" w:hAnsi="MISA Sans"/>
                <w:color w:val="030E43"/>
                <w:spacing w:val="-3"/>
              </w:rPr>
            </w:pPr>
            <w:r w:rsidRPr="00830392">
              <w:rPr>
                <w:rFonts w:ascii="MISA Sans" w:hAnsi="MISA Sans"/>
                <w:color w:val="030E43"/>
                <w:spacing w:val="-3"/>
              </w:rPr>
              <w:drawing>
                <wp:inline distT="0" distB="0" distL="0" distR="0" wp14:anchorId="33186B37" wp14:editId="010E8D5D">
                  <wp:extent cx="5318117" cy="1787857"/>
                  <wp:effectExtent l="0" t="0" r="0" b="317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337765" cy="1794462"/>
                          </a:xfrm>
                          <a:prstGeom prst="rect">
                            <a:avLst/>
                          </a:prstGeom>
                        </pic:spPr>
                      </pic:pic>
                    </a:graphicData>
                  </a:graphic>
                </wp:inline>
              </w:drawing>
            </w:r>
          </w:p>
          <w:p w14:paraId="2B490A7E" w14:textId="77777777" w:rsidR="005A3218" w:rsidRDefault="005A3218" w:rsidP="00BD52F5">
            <w:pPr>
              <w:numPr>
                <w:ilvl w:val="0"/>
                <w:numId w:val="19"/>
              </w:numPr>
              <w:shd w:val="clear" w:color="auto" w:fill="FFFFFF"/>
              <w:spacing w:after="150"/>
              <w:ind w:left="0"/>
              <w:jc w:val="both"/>
              <w:rPr>
                <w:rFonts w:ascii="MISA Sans" w:hAnsi="MISA Sans"/>
                <w:color w:val="030E43"/>
                <w:spacing w:val="-3"/>
              </w:rPr>
            </w:pPr>
            <w:r>
              <w:rPr>
                <w:rFonts w:ascii="MISA Sans" w:hAnsi="MISA Sans"/>
                <w:color w:val="030E43"/>
                <w:spacing w:val="-3"/>
              </w:rPr>
              <w:lastRenderedPageBreak/>
              <w:t>Sau khi lập hóa đơn điện tử, có </w:t>
            </w:r>
            <w:hyperlink r:id="rId107" w:tgtFrame="_blank" w:history="1">
              <w:r>
                <w:rPr>
                  <w:rStyle w:val="Hyperlink"/>
                  <w:rFonts w:ascii="MISA Sans" w:hAnsi="MISA Sans"/>
                  <w:color w:val="337AB7"/>
                  <w:spacing w:val="-3"/>
                </w:rPr>
                <w:t>thể </w:t>
              </w:r>
              <w:r>
                <w:rPr>
                  <w:rStyle w:val="Strong"/>
                  <w:rFonts w:ascii="MISA Sans" w:hAnsi="MISA Sans"/>
                  <w:color w:val="337AB7"/>
                  <w:spacing w:val="-3"/>
                </w:rPr>
                <w:t>Tra cứu, tìm kiếm</w:t>
              </w:r>
              <w:r>
                <w:rPr>
                  <w:rStyle w:val="Hyperlink"/>
                  <w:rFonts w:ascii="MISA Sans" w:hAnsi="MISA Sans"/>
                  <w:color w:val="337AB7"/>
                  <w:spacing w:val="-3"/>
                </w:rPr>
                <w:t> và thực hiện các chức năng như </w:t>
              </w:r>
              <w:r>
                <w:rPr>
                  <w:rStyle w:val="Strong"/>
                  <w:rFonts w:ascii="MISA Sans" w:hAnsi="MISA Sans"/>
                  <w:color w:val="337AB7"/>
                  <w:spacing w:val="-3"/>
                </w:rPr>
                <w:t>Xem/Sửa/Xóa</w:t>
              </w:r>
              <w:r>
                <w:rPr>
                  <w:rStyle w:val="Hyperlink"/>
                  <w:rFonts w:ascii="MISA Sans" w:hAnsi="MISA Sans"/>
                  <w:color w:val="337AB7"/>
                  <w:spacing w:val="-3"/>
                </w:rPr>
                <w:t>…hóa đơn trên danh sách</w:t>
              </w:r>
            </w:hyperlink>
            <w:r>
              <w:rPr>
                <w:rFonts w:ascii="MISA Sans" w:hAnsi="MISA Sans"/>
                <w:color w:val="030E43"/>
                <w:spacing w:val="-3"/>
              </w:rPr>
              <w:t>.</w:t>
            </w:r>
          </w:p>
          <w:p w14:paraId="2C245A8B" w14:textId="77777777" w:rsidR="005A3218" w:rsidRDefault="005A3218" w:rsidP="00BD52F5">
            <w:pPr>
              <w:numPr>
                <w:ilvl w:val="0"/>
                <w:numId w:val="19"/>
              </w:numPr>
              <w:shd w:val="clear" w:color="auto" w:fill="FFFFFF"/>
              <w:spacing w:after="150"/>
              <w:ind w:left="0"/>
              <w:rPr>
                <w:rFonts w:ascii="MISA Sans" w:hAnsi="MISA Sans"/>
                <w:color w:val="030E43"/>
                <w:spacing w:val="-3"/>
              </w:rPr>
            </w:pPr>
            <w:r>
              <w:rPr>
                <w:rFonts w:ascii="MISA Sans" w:hAnsi="MISA Sans"/>
                <w:color w:val="030E43"/>
                <w:spacing w:val="-3"/>
              </w:rPr>
              <w:t>Phần mềm không đáp ứng thiết lập mặc định một loại thuế suất khi lập hóa đơn.</w:t>
            </w:r>
          </w:p>
          <w:p w14:paraId="09B24703" w14:textId="77777777" w:rsidR="005A3218" w:rsidRDefault="005A3218" w:rsidP="005A3218">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4. Tài liệu liên quan</w:t>
            </w:r>
          </w:p>
          <w:p w14:paraId="175B00A1" w14:textId="77777777" w:rsidR="005A3218" w:rsidRDefault="005A3218" w:rsidP="00BD52F5">
            <w:pPr>
              <w:numPr>
                <w:ilvl w:val="0"/>
                <w:numId w:val="20"/>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Doanh nghiệp có nhiều đơn vị xuất hóa đơn: Có nhiều chi nhánh, cửa hàng, các điểm xuất hóa đơn riêng biệt…xem hướng dẫn lập hóa đơn theo đơn vị </w:t>
            </w:r>
            <w:hyperlink r:id="rId108" w:anchor="buoc-3-lap-va-phat-hanh-hoa-don-theo-don-vi" w:tgtFrame="_blank" w:history="1">
              <w:r>
                <w:rPr>
                  <w:rStyle w:val="Hyperlink"/>
                  <w:rFonts w:ascii="MISA Sans" w:hAnsi="MISA Sans"/>
                  <w:color w:val="337AB7"/>
                  <w:spacing w:val="-3"/>
                </w:rPr>
                <w:t>tại đây</w:t>
              </w:r>
            </w:hyperlink>
            <w:r>
              <w:rPr>
                <w:rFonts w:ascii="MISA Sans" w:hAnsi="MISA Sans"/>
                <w:color w:val="030E43"/>
                <w:spacing w:val="-3"/>
              </w:rPr>
              <w:t>.</w:t>
            </w:r>
          </w:p>
          <w:p w14:paraId="1933DF5B" w14:textId="77777777" w:rsidR="005A3218" w:rsidRDefault="005A3218" w:rsidP="00BD52F5">
            <w:pPr>
              <w:numPr>
                <w:ilvl w:val="0"/>
                <w:numId w:val="20"/>
              </w:numPr>
              <w:shd w:val="clear" w:color="auto" w:fill="FFFFFF"/>
              <w:spacing w:after="150"/>
              <w:ind w:left="0"/>
              <w:rPr>
                <w:rFonts w:ascii="MISA Sans" w:hAnsi="MISA Sans"/>
                <w:color w:val="030E43"/>
                <w:spacing w:val="-3"/>
              </w:rPr>
            </w:pPr>
            <w:hyperlink r:id="rId109" w:history="1">
              <w:r>
                <w:rPr>
                  <w:rStyle w:val="Hyperlink"/>
                  <w:rFonts w:ascii="MISA Sans" w:hAnsi="MISA Sans"/>
                  <w:color w:val="337AB7"/>
                  <w:spacing w:val="-3"/>
                </w:rPr>
                <w:t>Nhập khẩu hóa đơn</w:t>
              </w:r>
            </w:hyperlink>
            <w:r>
              <w:rPr>
                <w:rFonts w:ascii="MISA Sans" w:hAnsi="MISA Sans"/>
                <w:color w:val="030E43"/>
                <w:spacing w:val="-3"/>
              </w:rPr>
              <w:t>.</w:t>
            </w:r>
          </w:p>
          <w:p w14:paraId="760C68BE" w14:textId="77777777" w:rsidR="005A3218" w:rsidRDefault="005A3218" w:rsidP="00BD52F5">
            <w:pPr>
              <w:numPr>
                <w:ilvl w:val="0"/>
                <w:numId w:val="20"/>
              </w:numPr>
              <w:shd w:val="clear" w:color="auto" w:fill="FFFFFF"/>
              <w:spacing w:after="150"/>
              <w:ind w:left="0"/>
              <w:rPr>
                <w:rFonts w:ascii="MISA Sans" w:hAnsi="MISA Sans"/>
                <w:color w:val="030E43"/>
                <w:spacing w:val="-3"/>
              </w:rPr>
            </w:pPr>
            <w:hyperlink r:id="rId110" w:tgtFrame="_blank" w:history="1">
              <w:r>
                <w:rPr>
                  <w:rStyle w:val="Hyperlink"/>
                  <w:rFonts w:ascii="MISA Sans" w:hAnsi="MISA Sans"/>
                  <w:color w:val="337AB7"/>
                  <w:spacing w:val="-3"/>
                </w:rPr>
                <w:t>Quy định về thời điểm lập hóa đơn Nghị định 70/2025/NĐ-CP</w:t>
              </w:r>
            </w:hyperlink>
            <w:r>
              <w:rPr>
                <w:rFonts w:ascii="MISA Sans" w:hAnsi="MISA Sans"/>
                <w:color w:val="030E43"/>
                <w:spacing w:val="-3"/>
              </w:rPr>
              <w:t>.</w:t>
            </w:r>
          </w:p>
          <w:p w14:paraId="551B3430" w14:textId="77777777" w:rsidR="005A3218" w:rsidRDefault="005A3218" w:rsidP="00BD52F5">
            <w:pPr>
              <w:numPr>
                <w:ilvl w:val="0"/>
                <w:numId w:val="20"/>
              </w:numPr>
              <w:shd w:val="clear" w:color="auto" w:fill="FFFFFF"/>
              <w:spacing w:after="150"/>
              <w:ind w:left="0"/>
              <w:rPr>
                <w:rFonts w:ascii="MISA Sans" w:hAnsi="MISA Sans"/>
                <w:color w:val="030E43"/>
                <w:spacing w:val="-3"/>
              </w:rPr>
            </w:pPr>
            <w:hyperlink r:id="rId111" w:tgtFrame="_blank" w:history="1">
              <w:r>
                <w:rPr>
                  <w:rStyle w:val="Hyperlink"/>
                  <w:rFonts w:ascii="MISA Sans" w:hAnsi="MISA Sans"/>
                  <w:color w:val="337AB7"/>
                  <w:spacing w:val="-3"/>
                </w:rPr>
                <w:t>Câu hỏi thường gặp về hóa đơn nghị định 70/2025/NĐ-CP.</w:t>
              </w:r>
            </w:hyperlink>
          </w:p>
          <w:p w14:paraId="0FADF653" w14:textId="77777777" w:rsidR="005A3218" w:rsidRDefault="005A3218" w:rsidP="00BD52F5">
            <w:pPr>
              <w:numPr>
                <w:ilvl w:val="0"/>
                <w:numId w:val="20"/>
              </w:numPr>
              <w:shd w:val="clear" w:color="auto" w:fill="FFFFFF"/>
              <w:spacing w:after="150"/>
              <w:ind w:left="0"/>
              <w:rPr>
                <w:rFonts w:ascii="MISA Sans" w:hAnsi="MISA Sans"/>
                <w:color w:val="030E43"/>
                <w:spacing w:val="-3"/>
              </w:rPr>
            </w:pPr>
            <w:hyperlink r:id="rId112" w:tgtFrame="_blank" w:history="1">
              <w:r>
                <w:rPr>
                  <w:rStyle w:val="Hyperlink"/>
                  <w:rFonts w:ascii="MISA Sans" w:hAnsi="MISA Sans"/>
                  <w:color w:val="337AB7"/>
                  <w:spacing w:val="-3"/>
                </w:rPr>
                <w:t>Lập hóa đơn quyết toán</w:t>
              </w:r>
            </w:hyperlink>
          </w:p>
          <w:p w14:paraId="761A18F0" w14:textId="77777777" w:rsidR="005A3218" w:rsidRDefault="005A3218" w:rsidP="005A3218">
            <w:pPr>
              <w:rPr>
                <w:b/>
                <w:bCs/>
                <w:color w:val="000000" w:themeColor="text1"/>
                <w:sz w:val="28"/>
                <w:szCs w:val="28"/>
              </w:rPr>
            </w:pPr>
          </w:p>
        </w:tc>
      </w:tr>
    </w:tbl>
    <w:p w14:paraId="1C2ED56A" w14:textId="77777777" w:rsidR="005A3218" w:rsidRPr="005A3218" w:rsidRDefault="005A3218" w:rsidP="005A3218">
      <w:pPr>
        <w:rPr>
          <w:b/>
          <w:bCs/>
          <w:color w:val="000000" w:themeColor="text1"/>
          <w:sz w:val="28"/>
          <w:szCs w:val="28"/>
        </w:rPr>
      </w:pPr>
    </w:p>
    <w:p w14:paraId="59D18579" w14:textId="13DBAB89" w:rsidR="005A3218" w:rsidRDefault="00884B3B" w:rsidP="00BD52F5">
      <w:pPr>
        <w:pStyle w:val="ListParagraph"/>
        <w:numPr>
          <w:ilvl w:val="1"/>
          <w:numId w:val="5"/>
        </w:numPr>
        <w:rPr>
          <w:b/>
          <w:bCs/>
          <w:color w:val="000000" w:themeColor="text1"/>
          <w:sz w:val="28"/>
          <w:szCs w:val="28"/>
        </w:rPr>
      </w:pPr>
      <w:r w:rsidRPr="00884B3B">
        <w:rPr>
          <w:b/>
          <w:bCs/>
          <w:color w:val="000000" w:themeColor="text1"/>
          <w:sz w:val="28"/>
          <w:szCs w:val="28"/>
        </w:rPr>
        <w:t>Khởi tạo mẫu và phát hành Hóa đơn GTGT dịch vụ vận chuyển có thông tin Biển kiểm soát</w:t>
      </w:r>
    </w:p>
    <w:tbl>
      <w:tblPr>
        <w:tblStyle w:val="TableGrid"/>
        <w:tblW w:w="0" w:type="auto"/>
        <w:tblLook w:val="04A0" w:firstRow="1" w:lastRow="0" w:firstColumn="1" w:lastColumn="0" w:noHBand="0" w:noVBand="1"/>
      </w:tblPr>
      <w:tblGrid>
        <w:gridCol w:w="9026"/>
      </w:tblGrid>
      <w:tr w:rsidR="00884B3B" w14:paraId="49F01153" w14:textId="77777777" w:rsidTr="00884B3B">
        <w:tc>
          <w:tcPr>
            <w:tcW w:w="9026" w:type="dxa"/>
          </w:tcPr>
          <w:p w14:paraId="5D639B3B" w14:textId="77777777" w:rsidR="00884B3B" w:rsidRDefault="00884B3B" w:rsidP="00884B3B">
            <w:pPr>
              <w:pStyle w:val="Heading1"/>
              <w:spacing w:before="0" w:after="450"/>
              <w:outlineLvl w:val="0"/>
              <w:rPr>
                <w:rFonts w:ascii="inherit" w:hAnsi="inherit"/>
              </w:rPr>
            </w:pPr>
            <w:r>
              <w:rPr>
                <w:rFonts w:ascii="inherit" w:hAnsi="inherit"/>
              </w:rPr>
              <w:lastRenderedPageBreak/>
              <w:t>Khởi tạo mẫu và phát hành Hóa đơn GTGT dịch vụ vận chuyển có thông tin Biển kiểm soát</w:t>
            </w:r>
          </w:p>
          <w:p w14:paraId="51471F11" w14:textId="77777777" w:rsidR="00884B3B" w:rsidRDefault="00884B3B" w:rsidP="00884B3B">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307FB9F3" w14:textId="77777777" w:rsidR="00884B3B" w:rsidRDefault="00884B3B" w:rsidP="00884B3B">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2F0D72E6" w14:textId="77777777" w:rsidR="00884B3B" w:rsidRDefault="00884B3B" w:rsidP="00884B3B">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bài viết gồm:</w:t>
            </w:r>
          </w:p>
          <w:p w14:paraId="31FDB04E" w14:textId="77777777" w:rsidR="00884B3B" w:rsidRDefault="00884B3B" w:rsidP="00BD52F5">
            <w:pPr>
              <w:numPr>
                <w:ilvl w:val="0"/>
                <w:numId w:val="21"/>
              </w:numPr>
              <w:shd w:val="clear" w:color="auto" w:fill="FFFFFF"/>
              <w:spacing w:after="150"/>
              <w:ind w:left="0"/>
              <w:rPr>
                <w:rFonts w:ascii="MISA Sans" w:hAnsi="MISA Sans"/>
                <w:color w:val="030E43"/>
                <w:spacing w:val="-3"/>
              </w:rPr>
            </w:pPr>
            <w:r>
              <w:rPr>
                <w:rFonts w:ascii="MISA Sans" w:hAnsi="MISA Sans"/>
                <w:color w:val="030E43"/>
                <w:spacing w:val="-3"/>
              </w:rPr>
              <w:t>Hướng dẫn các bước khởi tạo và phát hành hóa đơn GTGT dịch vụ vận chuyển có thông tin Biển kiểm soát.</w:t>
            </w:r>
          </w:p>
          <w:p w14:paraId="6C617680" w14:textId="77777777" w:rsidR="00884B3B" w:rsidRDefault="00884B3B" w:rsidP="00BD52F5">
            <w:pPr>
              <w:numPr>
                <w:ilvl w:val="0"/>
                <w:numId w:val="21"/>
              </w:numPr>
              <w:shd w:val="clear" w:color="auto" w:fill="FFFFFF"/>
              <w:spacing w:after="150"/>
              <w:ind w:left="0"/>
              <w:rPr>
                <w:rFonts w:ascii="MISA Sans" w:hAnsi="MISA Sans"/>
                <w:color w:val="030E43"/>
                <w:spacing w:val="-3"/>
              </w:rPr>
            </w:pPr>
            <w:r>
              <w:rPr>
                <w:rFonts w:ascii="MISA Sans" w:hAnsi="MISA Sans"/>
                <w:color w:val="030E43"/>
                <w:spacing w:val="-3"/>
              </w:rPr>
              <w:t>Lưu ý với hóa đơn bán hàng dịch vụ vận chuyển có thông tin </w:t>
            </w:r>
            <w:r>
              <w:rPr>
                <w:rStyle w:val="Strong"/>
                <w:rFonts w:ascii="MISA Sans" w:hAnsi="MISA Sans"/>
                <w:color w:val="030E43"/>
                <w:spacing w:val="-3"/>
              </w:rPr>
              <w:t>Biển kiểm soát.</w:t>
            </w:r>
          </w:p>
          <w:p w14:paraId="720C085B" w14:textId="77777777" w:rsidR="00884B3B" w:rsidRDefault="00884B3B" w:rsidP="00884B3B">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52A96EA3" w14:textId="77777777" w:rsidR="00884B3B" w:rsidRDefault="00884B3B" w:rsidP="00884B3B">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Để khởi tạo và phát hành hóa đơn GTGT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13356"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13356"/>
            </w:tblGrid>
            <w:tr w:rsidR="00884B3B" w14:paraId="33074E59" w14:textId="77777777" w:rsidTr="00884B3B">
              <w:tc>
                <w:tcPr>
                  <w:tcW w:w="13333" w:type="dxa"/>
                  <w:tcBorders>
                    <w:top w:val="nil"/>
                    <w:left w:val="nil"/>
                    <w:bottom w:val="nil"/>
                    <w:right w:val="nil"/>
                  </w:tcBorders>
                  <w:shd w:val="clear" w:color="auto" w:fill="FAFCFD"/>
                  <w:tcMar>
                    <w:top w:w="60" w:type="dxa"/>
                    <w:left w:w="120" w:type="dxa"/>
                    <w:bottom w:w="60" w:type="dxa"/>
                    <w:right w:w="120" w:type="dxa"/>
                  </w:tcMar>
                  <w:vAlign w:val="center"/>
                  <w:hideMark/>
                </w:tcPr>
                <w:p w14:paraId="49064C7D" w14:textId="77777777" w:rsidR="00884B3B" w:rsidRDefault="00884B3B" w:rsidP="00884B3B">
                  <w:pPr>
                    <w:pStyle w:val="Heading4"/>
                    <w:shd w:val="clear" w:color="auto" w:fill="8DB3E2"/>
                    <w:rPr>
                      <w:rFonts w:ascii="inherit" w:hAnsi="inherit"/>
                      <w:color w:val="auto"/>
                      <w:sz w:val="28"/>
                      <w:szCs w:val="28"/>
                    </w:rPr>
                  </w:pPr>
                  <w:r>
                    <w:rPr>
                      <w:rStyle w:val="Strong"/>
                      <w:rFonts w:ascii="inherit" w:hAnsi="inherit"/>
                      <w:b w:val="0"/>
                      <w:bCs w:val="0"/>
                      <w:sz w:val="28"/>
                      <w:szCs w:val="28"/>
                    </w:rPr>
                    <w:t>2.1. Khởi tạo mẫu hóa đơn GTGT dịch vụ vận chuyển có thông tin Biển kiểm soát</w:t>
                  </w:r>
                </w:p>
                <w:p w14:paraId="11B1391F" w14:textId="77777777" w:rsidR="00884B3B" w:rsidRDefault="00884B3B" w:rsidP="00884B3B">
                  <w:pPr>
                    <w:pStyle w:val="NormalWeb"/>
                    <w:spacing w:before="0" w:beforeAutospacing="0" w:after="330" w:afterAutospacing="0"/>
                    <w:jc w:val="both"/>
                  </w:pPr>
                  <w:r>
                    <w:rPr>
                      <w:rStyle w:val="Strong"/>
                      <w:rFonts w:eastAsia="MS Mincho"/>
                    </w:rPr>
                    <w:t>Bước 1:</w:t>
                  </w:r>
                  <w:r>
                    <w:t>  Truy cập </w:t>
                  </w:r>
                  <w:hyperlink r:id="rId113"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56E90857" w14:textId="39EE5873" w:rsidR="00884B3B" w:rsidRDefault="00884B3B" w:rsidP="00884B3B">
                  <w:pPr>
                    <w:pStyle w:val="NormalWeb"/>
                    <w:spacing w:before="0" w:beforeAutospacing="0" w:after="330" w:afterAutospacing="0"/>
                  </w:pPr>
                  <w:r>
                    <w:rPr>
                      <w:noProof/>
                      <w:lang w:eastAsia="en-US"/>
                    </w:rPr>
                    <w:drawing>
                      <wp:inline distT="0" distB="0" distL="0" distR="0" wp14:anchorId="5DF66C09" wp14:editId="0D525AAA">
                        <wp:extent cx="5513591" cy="1172181"/>
                        <wp:effectExtent l="0" t="0" r="0" b="9525"/>
                        <wp:docPr id="118" name="Picture 118"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5/ND_70_Hoa_don_bantSan_cong_01-1024x218.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62370" cy="1182551"/>
                                </a:xfrm>
                                <a:prstGeom prst="rect">
                                  <a:avLst/>
                                </a:prstGeom>
                                <a:noFill/>
                                <a:ln>
                                  <a:noFill/>
                                </a:ln>
                              </pic:spPr>
                            </pic:pic>
                          </a:graphicData>
                        </a:graphic>
                      </wp:inline>
                    </w:drawing>
                  </w:r>
                </w:p>
                <w:p w14:paraId="44F1E6A5" w14:textId="77777777" w:rsidR="00884B3B" w:rsidRDefault="00884B3B" w:rsidP="00884B3B">
                  <w:pPr>
                    <w:pStyle w:val="NormalWeb"/>
                    <w:spacing w:before="0" w:beforeAutospacing="0" w:after="330" w:afterAutospacing="0"/>
                    <w:jc w:val="both"/>
                  </w:pPr>
                  <w:r>
                    <w:rPr>
                      <w:rStyle w:val="Strong"/>
                      <w:rFonts w:eastAsia="MS Mincho"/>
                    </w:rPr>
                    <w:t>Bước 2:</w:t>
                  </w:r>
                  <w:r>
                    <w:t> Chọn mẫu hóa đơn GTGT – loại cơ bản.</w:t>
                  </w:r>
                </w:p>
                <w:p w14:paraId="0F2A1725" w14:textId="52961211" w:rsidR="00884B3B" w:rsidRDefault="00884B3B" w:rsidP="00884B3B">
                  <w:pPr>
                    <w:pStyle w:val="NormalWeb"/>
                    <w:spacing w:before="0" w:beforeAutospacing="0" w:after="330" w:afterAutospacing="0"/>
                  </w:pPr>
                  <w:r w:rsidRPr="00884B3B">
                    <w:drawing>
                      <wp:inline distT="0" distB="0" distL="0" distR="0" wp14:anchorId="623FF050" wp14:editId="69E6FF21">
                        <wp:extent cx="5513070" cy="1992295"/>
                        <wp:effectExtent l="0" t="0" r="0"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521185" cy="1995227"/>
                                </a:xfrm>
                                <a:prstGeom prst="rect">
                                  <a:avLst/>
                                </a:prstGeom>
                              </pic:spPr>
                            </pic:pic>
                          </a:graphicData>
                        </a:graphic>
                      </wp:inline>
                    </w:drawing>
                  </w:r>
                </w:p>
                <w:p w14:paraId="5CC699B1" w14:textId="77777777" w:rsidR="00884B3B" w:rsidRDefault="00884B3B" w:rsidP="00884B3B">
                  <w:pPr>
                    <w:pStyle w:val="NormalWeb"/>
                    <w:spacing w:before="0" w:beforeAutospacing="0" w:after="330" w:afterAutospacing="0"/>
                    <w:jc w:val="both"/>
                  </w:pPr>
                  <w:r>
                    <w:rPr>
                      <w:rStyle w:val="Strong"/>
                      <w:rFonts w:eastAsia="MS Mincho"/>
                    </w:rPr>
                    <w:lastRenderedPageBreak/>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4A02FE6E" w14:textId="77777777" w:rsidR="00884B3B" w:rsidRDefault="00884B3B" w:rsidP="00884B3B">
                  <w:pPr>
                    <w:pStyle w:val="NormalWeb"/>
                    <w:spacing w:before="0" w:beforeAutospacing="0" w:after="330" w:afterAutospacing="0"/>
                    <w:jc w:val="both"/>
                  </w:pPr>
                  <w:r>
                    <w:rPr>
                      <w:rStyle w:val="Strong"/>
                      <w:rFonts w:eastAsia="MS Mincho"/>
                    </w:rPr>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6FE7A7B6" w14:textId="77777777" w:rsidR="00884B3B" w:rsidRDefault="00884B3B" w:rsidP="00884B3B">
                  <w:pPr>
                    <w:pStyle w:val="NormalWeb"/>
                    <w:spacing w:before="0" w:beforeAutospacing="0" w:after="330" w:afterAutospacing="0"/>
                  </w:pPr>
                  <w:r>
                    <w:rPr>
                      <w:rStyle w:val="Strong"/>
                      <w:rFonts w:eastAsia="MS Mincho"/>
                    </w:rPr>
                    <w:t>Bước 5:</w:t>
                  </w:r>
                  <w:r>
                    <w:t> Nhấn </w:t>
                  </w:r>
                  <w:r>
                    <w:rPr>
                      <w:rStyle w:val="Strong"/>
                      <w:rFonts w:eastAsia="MS Mincho"/>
                    </w:rPr>
                    <w:t>Tiếp tục</w:t>
                  </w:r>
                  <w:r>
                    <w:t>.</w:t>
                  </w:r>
                </w:p>
                <w:p w14:paraId="2519E495" w14:textId="441906F1" w:rsidR="00884B3B" w:rsidRDefault="00884B3B" w:rsidP="00884B3B">
                  <w:pPr>
                    <w:pStyle w:val="NormalWeb"/>
                    <w:spacing w:before="0" w:beforeAutospacing="0" w:after="330" w:afterAutospacing="0"/>
                  </w:pPr>
                  <w:r>
                    <w:rPr>
                      <w:noProof/>
                      <w:lang w:eastAsia="en-US"/>
                    </w:rPr>
                    <w:t>A</w:t>
                  </w:r>
                  <w:r>
                    <w:rPr>
                      <w:noProof/>
                    </w:rPr>
                    <w:t xml:space="preserve"> </w:t>
                  </w:r>
                  <w:r w:rsidRPr="00884B3B">
                    <w:rPr>
                      <w:noProof/>
                      <w:lang w:eastAsia="en-US"/>
                    </w:rPr>
                    <w:drawing>
                      <wp:inline distT="0" distB="0" distL="0" distR="0" wp14:anchorId="37748C97" wp14:editId="2071CDDC">
                        <wp:extent cx="5381625" cy="3984867"/>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388250" cy="3989773"/>
                                </a:xfrm>
                                <a:prstGeom prst="rect">
                                  <a:avLst/>
                                </a:prstGeom>
                              </pic:spPr>
                            </pic:pic>
                          </a:graphicData>
                        </a:graphic>
                      </wp:inline>
                    </w:drawing>
                  </w:r>
                </w:p>
                <w:p w14:paraId="6D62FE85" w14:textId="77777777" w:rsidR="00884B3B" w:rsidRDefault="00884B3B" w:rsidP="00884B3B">
                  <w:pPr>
                    <w:pStyle w:val="NormalWeb"/>
                    <w:spacing w:before="0" w:beforeAutospacing="0" w:after="330" w:afterAutospacing="0"/>
                    <w:jc w:val="both"/>
                  </w:pPr>
                  <w:r>
                    <w:rPr>
                      <w:rStyle w:val="Strong"/>
                      <w:rFonts w:eastAsia="MS Mincho"/>
                    </w:rPr>
                    <w:t>Bước 6:</w:t>
                  </w:r>
                  <w:r>
                    <w:t> Thiết lập hiển thị các thông tin cần bổ sung trên hóa đơn theo Nghị định 70/2025/NĐ-CP (nếu cần)</w:t>
                  </w:r>
                </w:p>
                <w:p w14:paraId="09CB1EB8" w14:textId="77777777" w:rsidR="00884B3B" w:rsidRDefault="00884B3B" w:rsidP="00BD52F5">
                  <w:pPr>
                    <w:numPr>
                      <w:ilvl w:val="0"/>
                      <w:numId w:val="22"/>
                    </w:numPr>
                    <w:spacing w:after="330" w:line="240" w:lineRule="auto"/>
                    <w:ind w:left="0"/>
                    <w:jc w:val="both"/>
                  </w:pPr>
                </w:p>
                <w:p w14:paraId="5066299F" w14:textId="77777777" w:rsidR="00884B3B" w:rsidRDefault="00884B3B" w:rsidP="00BD52F5">
                  <w:pPr>
                    <w:numPr>
                      <w:ilvl w:val="1"/>
                      <w:numId w:val="22"/>
                    </w:numPr>
                    <w:spacing w:after="150" w:line="240" w:lineRule="auto"/>
                    <w:ind w:left="0"/>
                    <w:jc w:val="both"/>
                  </w:pPr>
                  <w:r>
                    <w:t>Tại bước </w:t>
                  </w:r>
                  <w:r>
                    <w:rPr>
                      <w:rStyle w:val="Strong"/>
                    </w:rPr>
                    <w:t>Tùy chỉnh nội dung hóa đơn</w:t>
                  </w:r>
                  <w:r>
                    <w:t>, nhấn vào mục </w:t>
                  </w:r>
                  <w:r>
                    <w:rPr>
                      <w:rStyle w:val="Strong"/>
                    </w:rPr>
                    <w:t>Thiết lập thông tin cần bổ sung theo Nghị định 70.</w:t>
                  </w:r>
                </w:p>
                <w:p w14:paraId="7A579C1D" w14:textId="77777777" w:rsidR="00884B3B" w:rsidRDefault="00884B3B" w:rsidP="00BD52F5">
                  <w:pPr>
                    <w:numPr>
                      <w:ilvl w:val="1"/>
                      <w:numId w:val="22"/>
                    </w:numPr>
                    <w:spacing w:after="150" w:line="240" w:lineRule="auto"/>
                    <w:ind w:left="0"/>
                    <w:jc w:val="both"/>
                  </w:pPr>
                  <w:r>
                    <w:t>Chương trình đã tự động tích chọn các thông tin bắt buộc trên hóa đơn, tích chọn các thông tin cần bổ sung thêm, nhấn </w:t>
                  </w:r>
                  <w:r>
                    <w:rPr>
                      <w:rStyle w:val="Strong"/>
                    </w:rPr>
                    <w:t>Đồng ý</w:t>
                  </w:r>
                  <w:r>
                    <w:t>.</w:t>
                  </w:r>
                </w:p>
                <w:p w14:paraId="0E0CFF32" w14:textId="5E2F3A71" w:rsidR="00884B3B" w:rsidRDefault="00884B3B" w:rsidP="00884B3B">
                  <w:pPr>
                    <w:pStyle w:val="NormalWeb"/>
                    <w:spacing w:before="0" w:beforeAutospacing="0" w:after="330" w:afterAutospacing="0"/>
                  </w:pPr>
                  <w:r w:rsidRPr="00884B3B">
                    <w:lastRenderedPageBreak/>
                    <w:drawing>
                      <wp:inline distT="0" distB="0" distL="0" distR="0" wp14:anchorId="54E1D904" wp14:editId="46994515">
                        <wp:extent cx="5459105" cy="398452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62094" cy="3986701"/>
                                </a:xfrm>
                                <a:prstGeom prst="rect">
                                  <a:avLst/>
                                </a:prstGeom>
                              </pic:spPr>
                            </pic:pic>
                          </a:graphicData>
                        </a:graphic>
                      </wp:inline>
                    </w:drawing>
                  </w:r>
                </w:p>
                <w:p w14:paraId="23A6E1FB" w14:textId="77777777" w:rsidR="00884B3B" w:rsidRDefault="00884B3B" w:rsidP="00884B3B">
                  <w:pPr>
                    <w:pStyle w:val="NormalWeb"/>
                    <w:spacing w:before="0" w:beforeAutospacing="0" w:after="0" w:afterAutospacing="0"/>
                    <w:jc w:val="both"/>
                  </w:pPr>
                  <w:r>
                    <w:rPr>
                      <w:rStyle w:val="Strong"/>
                      <w:rFonts w:eastAsia="MS Mincho"/>
                    </w:rPr>
                    <w:t>Bước 7:</w:t>
                  </w:r>
                  <w:r>
                    <w:t> Nhấn </w:t>
                  </w:r>
                  <w:r>
                    <w:rPr>
                      <w:rStyle w:val="Strong"/>
                      <w:rFonts w:eastAsia="MS Mincho"/>
                    </w:rPr>
                    <w:t>Lưu</w:t>
                  </w:r>
                  <w:r>
                    <w:t> để hoàn thiện việc khởi tạo mẫu hóa đơn.</w:t>
                  </w:r>
                </w:p>
                <w:p w14:paraId="5438123B" w14:textId="77777777" w:rsidR="00884B3B" w:rsidRDefault="00884B3B" w:rsidP="00884B3B">
                  <w:pPr>
                    <w:pStyle w:val="Heading4"/>
                    <w:shd w:val="clear" w:color="auto" w:fill="8DB3E2"/>
                    <w:rPr>
                      <w:rFonts w:ascii="inherit" w:hAnsi="inherit"/>
                      <w:sz w:val="28"/>
                      <w:szCs w:val="28"/>
                    </w:rPr>
                  </w:pPr>
                  <w:r>
                    <w:rPr>
                      <w:rStyle w:val="Strong"/>
                      <w:rFonts w:ascii="inherit" w:hAnsi="inherit"/>
                      <w:b w:val="0"/>
                      <w:bCs w:val="0"/>
                      <w:sz w:val="28"/>
                      <w:szCs w:val="28"/>
                    </w:rPr>
                    <w:t>2.2. Phát hành hóa đơn GTGT dịch vụ vận chuyển có thông tin Biển kiểm soát</w:t>
                  </w:r>
                </w:p>
                <w:p w14:paraId="0620362E" w14:textId="77777777" w:rsidR="00884B3B" w:rsidRDefault="00884B3B" w:rsidP="00884B3B">
                  <w:pPr>
                    <w:pStyle w:val="NormalWeb"/>
                    <w:spacing w:before="0" w:beforeAutospacing="0" w:after="330" w:afterAutospacing="0"/>
                  </w:pPr>
                  <w:r>
                    <w:rPr>
                      <w:rStyle w:val="Strong"/>
                      <w:rFonts w:eastAsia="MS Mincho"/>
                    </w:rPr>
                    <w:t>Bước 1:</w:t>
                  </w:r>
                  <w:r>
                    <w:t> Vào mục </w:t>
                  </w:r>
                  <w:r>
                    <w:rPr>
                      <w:rStyle w:val="Strong"/>
                      <w:rFonts w:eastAsia="MS Mincho"/>
                    </w:rPr>
                    <w:t>Hóa đơn</w:t>
                  </w:r>
                  <w:r>
                    <w:t>, nhấn </w:t>
                  </w:r>
                  <w:r>
                    <w:rPr>
                      <w:rStyle w:val="Strong"/>
                      <w:rFonts w:eastAsia="MS Mincho"/>
                    </w:rPr>
                    <w:t>Thêm mới</w:t>
                  </w:r>
                  <w:r>
                    <w:t>.</w:t>
                  </w:r>
                </w:p>
                <w:p w14:paraId="1CCB46E6" w14:textId="556FFB9D" w:rsidR="00884B3B" w:rsidRDefault="00884B3B" w:rsidP="00884B3B">
                  <w:pPr>
                    <w:pStyle w:val="NormalWeb"/>
                    <w:spacing w:before="0" w:beforeAutospacing="0" w:after="330" w:afterAutospacing="0"/>
                  </w:pPr>
                  <w:r w:rsidRPr="00884B3B">
                    <w:drawing>
                      <wp:inline distT="0" distB="0" distL="0" distR="0" wp14:anchorId="4414A59A" wp14:editId="12A2B379">
                        <wp:extent cx="5456783" cy="1473958"/>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476025" cy="1479155"/>
                                </a:xfrm>
                                <a:prstGeom prst="rect">
                                  <a:avLst/>
                                </a:prstGeom>
                              </pic:spPr>
                            </pic:pic>
                          </a:graphicData>
                        </a:graphic>
                      </wp:inline>
                    </w:drawing>
                  </w:r>
                </w:p>
                <w:p w14:paraId="3D6BA445" w14:textId="77777777" w:rsidR="00884B3B" w:rsidRDefault="00884B3B" w:rsidP="00884B3B">
                  <w:pPr>
                    <w:pStyle w:val="NormalWeb"/>
                    <w:spacing w:before="0" w:beforeAutospacing="0" w:after="330" w:afterAutospacing="0"/>
                  </w:pPr>
                  <w:r>
                    <w:rPr>
                      <w:rStyle w:val="Strong"/>
                      <w:rFonts w:eastAsia="MS Mincho"/>
                    </w:rPr>
                    <w:t>Bước 2:</w:t>
                  </w:r>
                  <w:r>
                    <w:t> Chọn mẫu hóa đơn dịch vụ vận chuyển.</w:t>
                  </w:r>
                </w:p>
                <w:p w14:paraId="6589C62D" w14:textId="77777777" w:rsidR="00884B3B" w:rsidRDefault="00884B3B" w:rsidP="00884B3B">
                  <w:pPr>
                    <w:pStyle w:val="NormalWeb"/>
                    <w:spacing w:before="0" w:beforeAutospacing="0" w:after="330" w:afterAutospacing="0"/>
                  </w:pPr>
                  <w:r>
                    <w:rPr>
                      <w:rStyle w:val="Strong"/>
                      <w:rFonts w:eastAsia="MS Mincho"/>
                    </w:rPr>
                    <w:t>Bước 3:</w:t>
                  </w:r>
                  <w:r>
                    <w:t> Khai báo các thông tin trên hóa đơn.</w:t>
                  </w:r>
                </w:p>
                <w:p w14:paraId="7184A7C0" w14:textId="77777777" w:rsidR="00884B3B" w:rsidRDefault="00884B3B" w:rsidP="00BD52F5">
                  <w:pPr>
                    <w:numPr>
                      <w:ilvl w:val="0"/>
                      <w:numId w:val="23"/>
                    </w:numPr>
                    <w:spacing w:after="330" w:line="240" w:lineRule="auto"/>
                    <w:ind w:left="0"/>
                  </w:pPr>
                </w:p>
                <w:p w14:paraId="0924772D" w14:textId="77777777" w:rsidR="00884B3B" w:rsidRDefault="00884B3B" w:rsidP="00BD52F5">
                  <w:pPr>
                    <w:numPr>
                      <w:ilvl w:val="1"/>
                      <w:numId w:val="23"/>
                    </w:numPr>
                    <w:spacing w:after="150" w:line="240" w:lineRule="auto"/>
                    <w:ind w:left="0"/>
                  </w:pPr>
                  <w:r>
                    <w:t>Tại cột </w:t>
                  </w:r>
                  <w:r>
                    <w:rPr>
                      <w:rStyle w:val="Strong"/>
                    </w:rPr>
                    <w:t>Tính chất HHDV</w:t>
                  </w:r>
                  <w:r>
                    <w:t>: Chọn tính chất là </w:t>
                  </w:r>
                  <w:r>
                    <w:rPr>
                      <w:rStyle w:val="Strong"/>
                    </w:rPr>
                    <w:t>Hàng hóa đặc trưng</w:t>
                  </w:r>
                  <w:r>
                    <w:t>.</w:t>
                  </w:r>
                </w:p>
                <w:p w14:paraId="56FCA7BA" w14:textId="77777777" w:rsidR="00884B3B" w:rsidRDefault="00884B3B" w:rsidP="00BD52F5">
                  <w:pPr>
                    <w:numPr>
                      <w:ilvl w:val="1"/>
                      <w:numId w:val="23"/>
                    </w:numPr>
                    <w:spacing w:after="150" w:line="240" w:lineRule="auto"/>
                    <w:ind w:left="0"/>
                  </w:pPr>
                  <w:r>
                    <w:lastRenderedPageBreak/>
                    <w:t>Khai báo thông tin </w:t>
                  </w:r>
                  <w:r>
                    <w:rPr>
                      <w:rStyle w:val="Strong"/>
                    </w:rPr>
                    <w:t>Biển kiểm soát</w:t>
                  </w:r>
                  <w:r>
                    <w:t> và các thông tin khác của hóa đơn.</w:t>
                  </w:r>
                </w:p>
                <w:p w14:paraId="35BB751F" w14:textId="4C1E8C90" w:rsidR="00884B3B" w:rsidRDefault="00884B3B" w:rsidP="00884B3B">
                  <w:pPr>
                    <w:pStyle w:val="NormalWeb"/>
                    <w:spacing w:before="0" w:beforeAutospacing="0" w:after="330" w:afterAutospacing="0"/>
                  </w:pPr>
                  <w:r w:rsidRPr="00884B3B">
                    <w:drawing>
                      <wp:inline distT="0" distB="0" distL="0" distR="0" wp14:anchorId="4B035C22" wp14:editId="01005444">
                        <wp:extent cx="5421097" cy="3275462"/>
                        <wp:effectExtent l="0" t="0" r="8255"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26362" cy="3278643"/>
                                </a:xfrm>
                                <a:prstGeom prst="rect">
                                  <a:avLst/>
                                </a:prstGeom>
                              </pic:spPr>
                            </pic:pic>
                          </a:graphicData>
                        </a:graphic>
                      </wp:inline>
                    </w:drawing>
                  </w:r>
                </w:p>
                <w:p w14:paraId="7388E4F9" w14:textId="77777777" w:rsidR="00884B3B" w:rsidRDefault="00884B3B" w:rsidP="00884B3B">
                  <w:pPr>
                    <w:pStyle w:val="NormalWeb"/>
                    <w:spacing w:before="0" w:beforeAutospacing="0" w:after="330" w:afterAutospacing="0"/>
                  </w:pPr>
                  <w:r>
                    <w:rPr>
                      <w:rStyle w:val="Strong"/>
                      <w:rFonts w:eastAsia="MS Mincho"/>
                    </w:rPr>
                    <w:t>Bước 4:</w:t>
                  </w:r>
                  <w:r>
                    <w:t> Nhấn </w:t>
                  </w:r>
                  <w:r>
                    <w:rPr>
                      <w:rStyle w:val="Strong"/>
                      <w:rFonts w:eastAsia="MS Mincho"/>
                    </w:rPr>
                    <w:t>Lưu và phát hành</w:t>
                  </w:r>
                  <w:r>
                    <w:t> để phát hành hóa đơn.</w:t>
                  </w:r>
                </w:p>
                <w:p w14:paraId="65C525EE" w14:textId="77777777" w:rsidR="00884B3B" w:rsidRDefault="00884B3B" w:rsidP="00884B3B">
                  <w:pPr>
                    <w:pStyle w:val="NormalWeb"/>
                    <w:spacing w:before="0" w:beforeAutospacing="0" w:after="330" w:afterAutospacing="0"/>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74D16DE" w14:textId="2E9B34BB" w:rsidR="00884B3B" w:rsidRDefault="00884B3B" w:rsidP="00884B3B">
                  <w:pPr>
                    <w:pStyle w:val="NormalWeb"/>
                    <w:spacing w:before="0" w:beforeAutospacing="0" w:after="330" w:afterAutospacing="0"/>
                  </w:pPr>
                  <w:r w:rsidRPr="00884B3B">
                    <w:lastRenderedPageBreak/>
                    <w:drawing>
                      <wp:inline distT="0" distB="0" distL="0" distR="0" wp14:anchorId="1342B2FE" wp14:editId="6656644A">
                        <wp:extent cx="5541043" cy="4326340"/>
                        <wp:effectExtent l="0" t="0" r="254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562692" cy="4343243"/>
                                </a:xfrm>
                                <a:prstGeom prst="rect">
                                  <a:avLst/>
                                </a:prstGeom>
                              </pic:spPr>
                            </pic:pic>
                          </a:graphicData>
                        </a:graphic>
                      </wp:inline>
                    </w:drawing>
                  </w:r>
                </w:p>
                <w:p w14:paraId="437322B5" w14:textId="77777777" w:rsidR="00884B3B" w:rsidRDefault="00884B3B" w:rsidP="00884B3B">
                  <w:pPr>
                    <w:pStyle w:val="NormalWeb"/>
                    <w:spacing w:before="0" w:beforeAutospacing="0" w:after="330" w:afterAutospacing="0"/>
                    <w:jc w:val="both"/>
                  </w:pPr>
                  <w:r>
                    <w:t>Xem thêm nhập khẩu hóa đơn dịch vụ vận tải có thông tin biển kiểm soát vào phần mềm </w:t>
                  </w:r>
                  <w:hyperlink r:id="rId121" w:tgtFrame="_blank" w:history="1">
                    <w:r>
                      <w:rPr>
                        <w:rStyle w:val="Strong"/>
                        <w:rFonts w:eastAsia="MS Mincho"/>
                        <w:color w:val="337AB7"/>
                      </w:rPr>
                      <w:t>tại đây</w:t>
                    </w:r>
                  </w:hyperlink>
                  <w:r>
                    <w:t>.</w:t>
                  </w:r>
                </w:p>
              </w:tc>
            </w:tr>
          </w:tbl>
          <w:p w14:paraId="3A5588F2" w14:textId="77777777" w:rsidR="00884B3B" w:rsidRDefault="00884B3B" w:rsidP="00884B3B">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7E7372DE" w14:textId="77777777" w:rsidR="00884B3B" w:rsidRDefault="00884B3B" w:rsidP="00884B3B">
            <w:pPr>
              <w:pStyle w:val="NormalWeb"/>
              <w:shd w:val="clear" w:color="auto" w:fill="FFFFFF"/>
              <w:spacing w:before="0" w:beforeAutospacing="0" w:after="0" w:afterAutospacing="0"/>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hực hiện tương tự với hóa đơn bán hàng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w:t>
            </w:r>
          </w:p>
          <w:p w14:paraId="6EF862B8" w14:textId="77777777" w:rsidR="00884B3B" w:rsidRDefault="00884B3B" w:rsidP="00884B3B">
            <w:pPr>
              <w:rPr>
                <w:b/>
                <w:bCs/>
                <w:color w:val="000000" w:themeColor="text1"/>
                <w:sz w:val="28"/>
                <w:szCs w:val="28"/>
              </w:rPr>
            </w:pPr>
          </w:p>
        </w:tc>
      </w:tr>
    </w:tbl>
    <w:p w14:paraId="6D505AC4" w14:textId="77777777" w:rsidR="00884B3B" w:rsidRPr="00884B3B" w:rsidRDefault="00884B3B" w:rsidP="00884B3B">
      <w:pPr>
        <w:rPr>
          <w:b/>
          <w:bCs/>
          <w:color w:val="000000" w:themeColor="text1"/>
          <w:sz w:val="28"/>
          <w:szCs w:val="28"/>
        </w:rPr>
      </w:pPr>
    </w:p>
    <w:p w14:paraId="701B88FE" w14:textId="06D54A1A" w:rsidR="00884B3B" w:rsidRDefault="00884B3B" w:rsidP="00BD52F5">
      <w:pPr>
        <w:pStyle w:val="ListParagraph"/>
        <w:numPr>
          <w:ilvl w:val="1"/>
          <w:numId w:val="5"/>
        </w:numPr>
        <w:rPr>
          <w:b/>
          <w:bCs/>
          <w:color w:val="000000" w:themeColor="text1"/>
          <w:sz w:val="28"/>
          <w:szCs w:val="28"/>
        </w:rPr>
      </w:pPr>
      <w:r w:rsidRPr="00884B3B">
        <w:rPr>
          <w:b/>
          <w:bCs/>
          <w:color w:val="000000" w:themeColor="text1"/>
          <w:sz w:val="28"/>
          <w:szCs w:val="28"/>
        </w:rPr>
        <w:t>Phát hành hóa đơn kinh doanh xe có thông tin Số khung, Số máy</w:t>
      </w:r>
    </w:p>
    <w:tbl>
      <w:tblPr>
        <w:tblStyle w:val="TableGrid"/>
        <w:tblW w:w="0" w:type="auto"/>
        <w:tblLook w:val="04A0" w:firstRow="1" w:lastRow="0" w:firstColumn="1" w:lastColumn="0" w:noHBand="0" w:noVBand="1"/>
      </w:tblPr>
      <w:tblGrid>
        <w:gridCol w:w="9026"/>
      </w:tblGrid>
      <w:tr w:rsidR="00884B3B" w14:paraId="62CF6988" w14:textId="77777777" w:rsidTr="00CE10D2">
        <w:tc>
          <w:tcPr>
            <w:tcW w:w="9026" w:type="dxa"/>
          </w:tcPr>
          <w:p w14:paraId="632F17E2" w14:textId="77777777" w:rsidR="00884B3B" w:rsidRDefault="00884B3B" w:rsidP="00884B3B">
            <w:pPr>
              <w:pStyle w:val="Heading1"/>
              <w:spacing w:before="0" w:after="450"/>
              <w:outlineLvl w:val="0"/>
              <w:rPr>
                <w:rFonts w:ascii="inherit" w:hAnsi="inherit"/>
              </w:rPr>
            </w:pPr>
            <w:r>
              <w:rPr>
                <w:rFonts w:ascii="inherit" w:hAnsi="inherit"/>
              </w:rPr>
              <w:lastRenderedPageBreak/>
              <w:t>Phát hành hóa đơn kinh doanh xe có thông tin Số khung, Số máy</w:t>
            </w:r>
          </w:p>
          <w:p w14:paraId="20B433B0" w14:textId="77777777" w:rsidR="00884B3B" w:rsidRDefault="00884B3B" w:rsidP="00884B3B">
            <w:pPr>
              <w:pStyle w:val="Heading3"/>
              <w:shd w:val="clear" w:color="auto" w:fill="FAFAFA"/>
              <w:spacing w:before="0" w:after="330"/>
              <w:outlineLvl w:val="2"/>
              <w:rPr>
                <w:rFonts w:ascii="inherit" w:hAnsi="inherit"/>
                <w:b w:val="0"/>
                <w:color w:val="030E43"/>
                <w:sz w:val="54"/>
                <w:szCs w:val="54"/>
              </w:rPr>
            </w:pPr>
            <w:r>
              <w:rPr>
                <w:rStyle w:val="Strong"/>
                <w:rFonts w:ascii="inherit" w:hAnsi="inherit"/>
                <w:b/>
                <w:bCs w:val="0"/>
                <w:color w:val="030E43"/>
                <w:szCs w:val="28"/>
              </w:rPr>
              <w:t>1. Tổng quan</w:t>
            </w:r>
          </w:p>
          <w:p w14:paraId="3C2FA0B5" w14:textId="77777777" w:rsidR="00884B3B" w:rsidRDefault="00884B3B" w:rsidP="00884B3B">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điện tử cho hoạt động kinh doanh xe, bao gồm khai báo thông tin Số khung, Số máy và tính chất hàng hóa, dịch vụ đặc trưng, giúp đảm bảo hóa đơn phát hành đáp ứng đúng yêu cầu quản lý, phù hợp với đặc thù ngành kinh doanh xe.</w:t>
            </w:r>
            <w:r>
              <w:rPr>
                <w:rFonts w:ascii="MISA Sans" w:hAnsi="MISA Sans"/>
                <w:color w:val="030E43"/>
                <w:spacing w:val="-3"/>
              </w:rPr>
              <w:br/>
            </w:r>
            <w:r>
              <w:rPr>
                <w:rStyle w:val="Strong"/>
                <w:rFonts w:ascii="MISA Sans" w:hAnsi="MISA Sans"/>
                <w:color w:val="030E43"/>
                <w:spacing w:val="-3"/>
              </w:rPr>
              <w:t>Nội dung bài viết gồm:</w:t>
            </w:r>
          </w:p>
          <w:p w14:paraId="0A351B52" w14:textId="77777777" w:rsidR="00884B3B" w:rsidRDefault="00884B3B" w:rsidP="00BD52F5">
            <w:pPr>
              <w:numPr>
                <w:ilvl w:val="0"/>
                <w:numId w:val="24"/>
              </w:numPr>
              <w:shd w:val="clear" w:color="auto" w:fill="FFFFFF"/>
              <w:spacing w:after="150"/>
              <w:ind w:left="0"/>
              <w:rPr>
                <w:rFonts w:ascii="MISA Sans" w:hAnsi="MISA Sans"/>
                <w:color w:val="030E43"/>
                <w:spacing w:val="-3"/>
              </w:rPr>
            </w:pPr>
            <w:r>
              <w:rPr>
                <w:rFonts w:ascii="MISA Sans" w:hAnsi="MISA Sans"/>
                <w:color w:val="030E43"/>
                <w:spacing w:val="-3"/>
              </w:rPr>
              <w:t>Khởi tạo mẫu hóa đơn kinh doanh xe có thông tin Số khung, Số máy</w:t>
            </w:r>
          </w:p>
          <w:p w14:paraId="3265CAEB" w14:textId="77777777" w:rsidR="00884B3B" w:rsidRDefault="00884B3B" w:rsidP="00BD52F5">
            <w:pPr>
              <w:numPr>
                <w:ilvl w:val="0"/>
                <w:numId w:val="24"/>
              </w:numPr>
              <w:shd w:val="clear" w:color="auto" w:fill="FFFFFF"/>
              <w:spacing w:after="150"/>
              <w:ind w:left="0"/>
              <w:rPr>
                <w:rFonts w:ascii="MISA Sans" w:hAnsi="MISA Sans"/>
                <w:color w:val="030E43"/>
                <w:spacing w:val="-3"/>
              </w:rPr>
            </w:pPr>
            <w:r>
              <w:rPr>
                <w:rFonts w:ascii="MISA Sans" w:hAnsi="MISA Sans"/>
                <w:color w:val="030E43"/>
                <w:spacing w:val="-3"/>
              </w:rPr>
              <w:t>Lập, ký và phát hành hóa đơn kinh doanh xe với tính chất hàng hóa, dịch vụ đặc trưng</w:t>
            </w:r>
          </w:p>
          <w:p w14:paraId="062660B5" w14:textId="77777777" w:rsidR="00884B3B" w:rsidRDefault="00884B3B" w:rsidP="00884B3B">
            <w:pPr>
              <w:pStyle w:val="Heading3"/>
              <w:shd w:val="clear" w:color="auto" w:fill="FAFAFA"/>
              <w:spacing w:before="0" w:after="330"/>
              <w:outlineLvl w:val="2"/>
              <w:rPr>
                <w:rFonts w:ascii="inherit" w:hAnsi="inherit"/>
                <w:b w:val="0"/>
                <w:color w:val="030E43"/>
                <w:sz w:val="54"/>
                <w:szCs w:val="54"/>
              </w:rPr>
            </w:pPr>
            <w:r>
              <w:rPr>
                <w:rStyle w:val="Strong"/>
                <w:rFonts w:ascii="inherit" w:hAnsi="inherit"/>
                <w:b/>
                <w:bCs w:val="0"/>
                <w:color w:val="030E43"/>
                <w:szCs w:val="28"/>
              </w:rPr>
              <w:t>2. Các bước thực hiện</w:t>
            </w:r>
          </w:p>
          <w:p w14:paraId="0958B03C" w14:textId="77777777" w:rsidR="00884B3B" w:rsidRDefault="00884B3B" w:rsidP="00884B3B">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Bạn thực hiện khởi tạo mẫu và phát hành hóa đơn kinh doanh xe có số khung, số máy theo các bước sau:</w:t>
            </w:r>
          </w:p>
          <w:p w14:paraId="2A6DB548" w14:textId="77777777" w:rsidR="00884B3B" w:rsidRDefault="00884B3B" w:rsidP="00884B3B">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1. Khởi tạo hóa đơn kinh doanh xe có thông tin Số khung, Số máy</w:t>
            </w:r>
          </w:p>
          <w:p w14:paraId="4DD04992" w14:textId="77777777" w:rsidR="00884B3B" w:rsidRDefault="00884B3B" w:rsidP="00884B3B">
            <w:pPr>
              <w:pStyle w:val="NormalWeb"/>
              <w:shd w:val="clear" w:color="auto" w:fill="FFFFFF"/>
              <w:spacing w:before="0" w:beforeAutospacing="0" w:after="0" w:afterAutospacing="0"/>
              <w:rPr>
                <w:rFonts w:ascii="MISA Sans" w:hAnsi="MISA Sans"/>
                <w:color w:val="030E43"/>
                <w:spacing w:val="-3"/>
              </w:rPr>
            </w:pPr>
            <w:r>
              <w:rPr>
                <w:rFonts w:ascii="MISA Sans" w:hAnsi="MISA Sans"/>
                <w:color w:val="030E43"/>
                <w:spacing w:val="-3"/>
              </w:rPr>
              <w:t>Xem hướng dẫn </w:t>
            </w:r>
            <w:hyperlink r:id="rId122" w:tgtFrame="_blank" w:history="1">
              <w:r>
                <w:rPr>
                  <w:rStyle w:val="Hyperlink"/>
                  <w:rFonts w:ascii="MISA Sans" w:hAnsi="MISA Sans"/>
                  <w:color w:val="337AB7"/>
                  <w:spacing w:val="-3"/>
                </w:rPr>
                <w:t>tạo mẫu hóa đơn kinh doanh doanh xe tại đây</w:t>
              </w:r>
            </w:hyperlink>
          </w:p>
          <w:p w14:paraId="4AA34BA4" w14:textId="77777777" w:rsidR="00884B3B" w:rsidRDefault="00884B3B" w:rsidP="00884B3B">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2. Phát hành hóa đơn kinh doanh xe có thông tin Số khung, Số máy, tính chất HHDV đặc trưng</w:t>
            </w:r>
          </w:p>
          <w:p w14:paraId="7599B81A" w14:textId="77777777" w:rsidR="00884B3B" w:rsidRDefault="00884B3B" w:rsidP="00884B3B">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t>
            </w:r>
            <w:hyperlink r:id="rId123" w:tgtFrame="_blank" w:history="1">
              <w:r>
                <w:rPr>
                  <w:rStyle w:val="Hyperlink"/>
                  <w:rFonts w:ascii="MISA Sans" w:hAnsi="MISA Sans"/>
                  <w:color w:val="337AB7"/>
                  <w:spacing w:val="-3"/>
                </w:rPr>
                <w:t>meinvocie</w:t>
              </w:r>
            </w:hyperlink>
            <w:r>
              <w:rPr>
                <w:rFonts w:ascii="MISA Sans" w:hAnsi="MISA Sans"/>
                <w:color w:val="030E43"/>
                <w:spacing w:val="-3"/>
              </w:rPr>
              <w:t>, vào mục </w:t>
            </w:r>
            <w:r>
              <w:rPr>
                <w:rStyle w:val="Strong"/>
                <w:rFonts w:ascii="MISA Sans" w:hAnsi="MISA Sans"/>
                <w:color w:val="030E43"/>
                <w:spacing w:val="-3"/>
              </w:rPr>
              <w:t>Hóa đơn</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2538C25F" w14:textId="05F67BB3" w:rsidR="00884B3B" w:rsidRDefault="00884B3B" w:rsidP="00884B3B">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305068A2" wp14:editId="0C0D253F">
                  <wp:extent cx="5581973" cy="1241765"/>
                  <wp:effectExtent l="0" t="0" r="0" b="0"/>
                  <wp:docPr id="132" name="Picture 132" descr="https://helpv4.meinvoice.vn/wp-content/uploads/2025/05/ND_70_hoa_don_KD_van_tai_06-1024x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helpv4.meinvoice.vn/wp-content/uploads/2025/05/ND_70_hoa_don_KD_van_tai_06-1024x228.jp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10579" cy="1248129"/>
                          </a:xfrm>
                          <a:prstGeom prst="rect">
                            <a:avLst/>
                          </a:prstGeom>
                          <a:noFill/>
                          <a:ln>
                            <a:noFill/>
                          </a:ln>
                        </pic:spPr>
                      </pic:pic>
                    </a:graphicData>
                  </a:graphic>
                </wp:inline>
              </w:drawing>
            </w:r>
          </w:p>
          <w:p w14:paraId="0D8572FB" w14:textId="77777777" w:rsidR="00884B3B" w:rsidRDefault="00884B3B" w:rsidP="00884B3B">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Chọn mẫu hóa đơn Kinh doanh xe mới tạo</w:t>
            </w:r>
          </w:p>
          <w:p w14:paraId="5398D110" w14:textId="77777777" w:rsidR="00884B3B" w:rsidRDefault="00884B3B" w:rsidP="00884B3B">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các thông tin trên hóa đơn.</w:t>
            </w:r>
          </w:p>
          <w:p w14:paraId="28993066" w14:textId="77777777" w:rsidR="00884B3B" w:rsidRDefault="00884B3B" w:rsidP="00BD52F5">
            <w:pPr>
              <w:numPr>
                <w:ilvl w:val="0"/>
                <w:numId w:val="25"/>
              </w:numPr>
              <w:shd w:val="clear" w:color="auto" w:fill="FFFFFF"/>
              <w:spacing w:after="330"/>
              <w:ind w:left="0"/>
              <w:rPr>
                <w:rFonts w:ascii="MISA Sans" w:hAnsi="MISA Sans"/>
                <w:color w:val="030E43"/>
                <w:spacing w:val="-3"/>
              </w:rPr>
            </w:pPr>
          </w:p>
          <w:p w14:paraId="17E28DE0" w14:textId="77777777" w:rsidR="00884B3B" w:rsidRDefault="00884B3B" w:rsidP="00BD52F5">
            <w:pPr>
              <w:numPr>
                <w:ilvl w:val="1"/>
                <w:numId w:val="25"/>
              </w:numPr>
              <w:shd w:val="clear" w:color="auto" w:fill="FFFFFF"/>
              <w:spacing w:after="150"/>
              <w:ind w:left="0"/>
              <w:rPr>
                <w:rFonts w:ascii="MISA Sans" w:hAnsi="MISA Sans"/>
                <w:color w:val="030E43"/>
                <w:spacing w:val="-3"/>
              </w:rPr>
            </w:pPr>
            <w:r>
              <w:rPr>
                <w:rFonts w:ascii="MISA Sans" w:hAnsi="MISA Sans"/>
                <w:color w:val="030E43"/>
                <w:spacing w:val="-3"/>
              </w:rPr>
              <w:t>Tại cột </w:t>
            </w:r>
            <w:r>
              <w:rPr>
                <w:rStyle w:val="Strong"/>
                <w:rFonts w:ascii="MISA Sans" w:hAnsi="MISA Sans"/>
                <w:color w:val="030E43"/>
                <w:spacing w:val="-3"/>
              </w:rPr>
              <w:t>Tính chất HHDV</w:t>
            </w:r>
            <w:r>
              <w:rPr>
                <w:rFonts w:ascii="MISA Sans" w:hAnsi="MISA Sans"/>
                <w:color w:val="030E43"/>
                <w:spacing w:val="-3"/>
              </w:rPr>
              <w:t>: Chương trình đã ngầm định tính chất </w:t>
            </w:r>
            <w:r>
              <w:rPr>
                <w:rStyle w:val="Strong"/>
                <w:rFonts w:ascii="MISA Sans" w:hAnsi="MISA Sans"/>
                <w:color w:val="030E43"/>
                <w:spacing w:val="-3"/>
              </w:rPr>
              <w:t>Hàng hóa đặc trưng</w:t>
            </w:r>
            <w:r>
              <w:rPr>
                <w:rFonts w:ascii="MISA Sans" w:hAnsi="MISA Sans"/>
                <w:color w:val="030E43"/>
                <w:spacing w:val="-3"/>
              </w:rPr>
              <w:t>.</w:t>
            </w:r>
          </w:p>
          <w:p w14:paraId="69699587" w14:textId="77777777" w:rsidR="00884B3B" w:rsidRDefault="00884B3B" w:rsidP="00BD52F5">
            <w:pPr>
              <w:numPr>
                <w:ilvl w:val="1"/>
                <w:numId w:val="25"/>
              </w:numPr>
              <w:shd w:val="clear" w:color="auto" w:fill="FFFFFF"/>
              <w:spacing w:after="150"/>
              <w:ind w:left="0"/>
              <w:rPr>
                <w:rFonts w:ascii="MISA Sans" w:hAnsi="MISA Sans"/>
                <w:color w:val="030E43"/>
                <w:spacing w:val="-3"/>
              </w:rPr>
            </w:pPr>
            <w:r>
              <w:rPr>
                <w:rFonts w:ascii="MISA Sans" w:hAnsi="MISA Sans"/>
                <w:color w:val="030E43"/>
                <w:spacing w:val="-3"/>
              </w:rPr>
              <w:t>Khai báo thông tin </w:t>
            </w:r>
            <w:r>
              <w:rPr>
                <w:rStyle w:val="Strong"/>
                <w:rFonts w:ascii="MISA Sans" w:hAnsi="MISA Sans"/>
                <w:color w:val="030E43"/>
                <w:spacing w:val="-3"/>
              </w:rPr>
              <w:t>Số khung</w:t>
            </w:r>
            <w:r>
              <w:rPr>
                <w:rFonts w:ascii="MISA Sans" w:hAnsi="MISA Sans"/>
                <w:color w:val="030E43"/>
                <w:spacing w:val="-3"/>
              </w:rPr>
              <w:t>, </w:t>
            </w:r>
            <w:r>
              <w:rPr>
                <w:rStyle w:val="Strong"/>
                <w:rFonts w:ascii="MISA Sans" w:hAnsi="MISA Sans"/>
                <w:color w:val="030E43"/>
                <w:spacing w:val="-3"/>
              </w:rPr>
              <w:t>Số máy</w:t>
            </w:r>
            <w:r>
              <w:rPr>
                <w:rFonts w:ascii="MISA Sans" w:hAnsi="MISA Sans"/>
                <w:color w:val="030E43"/>
                <w:spacing w:val="-3"/>
              </w:rPr>
              <w:t> và các thông tin khác của hóa đơn.</w:t>
            </w:r>
          </w:p>
          <w:p w14:paraId="129A3D01" w14:textId="77777777" w:rsidR="00884B3B" w:rsidRDefault="00884B3B" w:rsidP="00884B3B">
            <w:pPr>
              <w:pStyle w:val="NormalWeb"/>
              <w:shd w:val="clear" w:color="auto" w:fill="FFFFFF"/>
              <w:spacing w:before="0" w:beforeAutospacing="0" w:after="330" w:afterAutospacing="0"/>
              <w:rPr>
                <w:rFonts w:ascii="MISA Sans" w:hAnsi="MISA Sans"/>
                <w:color w:val="030E43"/>
                <w:spacing w:val="-3"/>
              </w:rPr>
            </w:pPr>
            <w:r>
              <w:rPr>
                <w:rStyle w:val="Strong"/>
                <w:rFonts w:ascii="MISA Sans" w:hAnsi="MISA Sans"/>
                <w:color w:val="030E43"/>
                <w:spacing w:val="-3"/>
              </w:rPr>
              <w:lastRenderedPageBreak/>
              <w:t>Bước 4: </w:t>
            </w: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4223047D" w14:textId="351C6EDA" w:rsidR="00884B3B" w:rsidRDefault="00884B3B" w:rsidP="00884B3B">
            <w:pPr>
              <w:pStyle w:val="NormalWeb"/>
              <w:shd w:val="clear" w:color="auto" w:fill="FFFFFF"/>
              <w:spacing w:before="0" w:beforeAutospacing="0" w:after="330" w:afterAutospacing="0"/>
              <w:rPr>
                <w:rFonts w:ascii="MISA Sans" w:hAnsi="MISA Sans"/>
                <w:color w:val="030E43"/>
                <w:spacing w:val="-3"/>
              </w:rPr>
            </w:pPr>
            <w:r w:rsidRPr="00884B3B">
              <w:rPr>
                <w:rFonts w:ascii="MISA Sans" w:hAnsi="MISA Sans"/>
                <w:color w:val="030E43"/>
                <w:spacing w:val="-3"/>
              </w:rPr>
              <w:drawing>
                <wp:inline distT="0" distB="0" distL="0" distR="0" wp14:anchorId="1ED56934" wp14:editId="7D454F8A">
                  <wp:extent cx="5592739" cy="4511668"/>
                  <wp:effectExtent l="0" t="0" r="8255"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09087" cy="4524856"/>
                          </a:xfrm>
                          <a:prstGeom prst="rect">
                            <a:avLst/>
                          </a:prstGeom>
                        </pic:spPr>
                      </pic:pic>
                    </a:graphicData>
                  </a:graphic>
                </wp:inline>
              </w:drawing>
            </w:r>
          </w:p>
          <w:p w14:paraId="547000EE" w14:textId="77777777" w:rsidR="00884B3B" w:rsidRDefault="00884B3B" w:rsidP="00884B3B">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Khai báo thông tin để chương trình gửi hóa đơn cho khách hàng, nhấn </w:t>
            </w:r>
            <w:r>
              <w:rPr>
                <w:rStyle w:val="Strong"/>
                <w:rFonts w:ascii="MISA Sans" w:hAnsi="MISA Sans"/>
                <w:color w:val="030E43"/>
                <w:spacing w:val="-3"/>
              </w:rPr>
              <w:t>Phát hành</w:t>
            </w:r>
            <w:r>
              <w:rPr>
                <w:rFonts w:ascii="MISA Sans" w:hAnsi="MISA Sans"/>
                <w:color w:val="030E43"/>
                <w:spacing w:val="-3"/>
              </w:rPr>
              <w:t>.</w:t>
            </w:r>
          </w:p>
          <w:p w14:paraId="67E09C46" w14:textId="095504FA" w:rsidR="00884B3B" w:rsidRDefault="00884B3B" w:rsidP="00884B3B">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5A5CAD5D" wp14:editId="0AD1DDE9">
                  <wp:extent cx="5568286" cy="4325096"/>
                  <wp:effectExtent l="0" t="0" r="0" b="0"/>
                  <wp:docPr id="130" name="Picture 130" descr="https://helpv4.meinvoice.vn/wp-content/uploads/2025/05/ND_70_mau_KD_xe_07-300x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5/05/ND_70_mau_KD_xe_07-300x233.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576918" cy="4331801"/>
                          </a:xfrm>
                          <a:prstGeom prst="rect">
                            <a:avLst/>
                          </a:prstGeom>
                          <a:noFill/>
                          <a:ln>
                            <a:noFill/>
                          </a:ln>
                        </pic:spPr>
                      </pic:pic>
                    </a:graphicData>
                  </a:graphic>
                </wp:inline>
              </w:drawing>
            </w:r>
          </w:p>
          <w:p w14:paraId="2ED82643" w14:textId="77777777" w:rsidR="00884B3B" w:rsidRDefault="00884B3B" w:rsidP="00BD52F5">
            <w:pPr>
              <w:numPr>
                <w:ilvl w:val="0"/>
                <w:numId w:val="26"/>
              </w:numPr>
              <w:shd w:val="clear" w:color="auto" w:fill="FFFFFF"/>
              <w:spacing w:after="150"/>
              <w:ind w:left="0"/>
              <w:jc w:val="both"/>
              <w:rPr>
                <w:rFonts w:ascii="MISA Sans" w:hAnsi="MISA Sans"/>
                <w:color w:val="030E43"/>
                <w:spacing w:val="-3"/>
              </w:rPr>
            </w:pPr>
            <w:r>
              <w:rPr>
                <w:rFonts w:ascii="MISA Sans" w:hAnsi="MISA Sans"/>
                <w:color w:val="030E43"/>
                <w:spacing w:val="-3"/>
              </w:rPr>
              <w:t>Chọn chứng thư số ký điện tử (ở lần phát hành đầu tiên). Ở những lần sau, chương trình mặc định ký theo chứng thư số ở lần phát hành gần nhất.</w:t>
            </w:r>
          </w:p>
          <w:p w14:paraId="3540A358" w14:textId="77777777" w:rsidR="00884B3B" w:rsidRDefault="00884B3B" w:rsidP="00BD52F5">
            <w:pPr>
              <w:numPr>
                <w:ilvl w:val="0"/>
                <w:numId w:val="26"/>
              </w:numPr>
              <w:shd w:val="clear" w:color="auto" w:fill="FFFFFF"/>
              <w:spacing w:after="150"/>
              <w:ind w:left="0"/>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0BC739FE" w14:textId="1CB3DEE3" w:rsidR="00884B3B" w:rsidRDefault="00884B3B" w:rsidP="00884B3B">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3073BD3A" wp14:editId="5F3E4124">
                  <wp:extent cx="5628353" cy="4353636"/>
                  <wp:effectExtent l="0" t="0" r="0" b="8890"/>
                  <wp:docPr id="129" name="Picture 129" descr="https://helpv4.meinvoice.vn/wp-content/uploads/2025/04/ND_70_lap_hoa_don_co_ma_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5/04/ND_70_lap_hoa_don_co_ma_06-1.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42293" cy="4364419"/>
                          </a:xfrm>
                          <a:prstGeom prst="rect">
                            <a:avLst/>
                          </a:prstGeom>
                          <a:noFill/>
                          <a:ln>
                            <a:noFill/>
                          </a:ln>
                        </pic:spPr>
                      </pic:pic>
                    </a:graphicData>
                  </a:graphic>
                </wp:inline>
              </w:drawing>
            </w:r>
          </w:p>
          <w:p w14:paraId="750882A3" w14:textId="77777777" w:rsidR="00884B3B" w:rsidRDefault="00884B3B" w:rsidP="00BD52F5">
            <w:pPr>
              <w:numPr>
                <w:ilvl w:val="0"/>
                <w:numId w:val="27"/>
              </w:numPr>
              <w:shd w:val="clear" w:color="auto" w:fill="FFFFFF"/>
              <w:spacing w:after="150"/>
              <w:ind w:left="0"/>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6B637D6B" w14:textId="77777777" w:rsidR="00884B3B" w:rsidRDefault="00884B3B" w:rsidP="00CE10D2">
            <w:pPr>
              <w:rPr>
                <w:b/>
                <w:bCs/>
                <w:color w:val="000000" w:themeColor="text1"/>
                <w:sz w:val="28"/>
                <w:szCs w:val="28"/>
              </w:rPr>
            </w:pPr>
          </w:p>
        </w:tc>
      </w:tr>
    </w:tbl>
    <w:p w14:paraId="30F04302" w14:textId="7CAD641B" w:rsidR="00884B3B" w:rsidRPr="00884B3B" w:rsidRDefault="00884B3B" w:rsidP="00884B3B">
      <w:pPr>
        <w:rPr>
          <w:b/>
          <w:bCs/>
          <w:color w:val="000000" w:themeColor="text1"/>
          <w:sz w:val="28"/>
          <w:szCs w:val="28"/>
        </w:rPr>
      </w:pPr>
    </w:p>
    <w:p w14:paraId="3F499413" w14:textId="38446943" w:rsidR="00884B3B" w:rsidRDefault="00884B3B" w:rsidP="00BD52F5">
      <w:pPr>
        <w:pStyle w:val="ListParagraph"/>
        <w:numPr>
          <w:ilvl w:val="1"/>
          <w:numId w:val="5"/>
        </w:numPr>
        <w:rPr>
          <w:b/>
          <w:bCs/>
          <w:color w:val="000000" w:themeColor="text1"/>
          <w:sz w:val="28"/>
          <w:szCs w:val="28"/>
        </w:rPr>
      </w:pPr>
      <w:r w:rsidRPr="00884B3B">
        <w:rPr>
          <w:b/>
          <w:bCs/>
          <w:color w:val="000000" w:themeColor="text1"/>
          <w:sz w:val="28"/>
          <w:szCs w:val="28"/>
        </w:rPr>
        <w:t>Khởi tạo hóa đơn từ máy tính tiền và phát hành hóa đơn có thông tin Họ và tên người mua hàng, MSĐVCQHVNS, Số căn cước công dân,…</w:t>
      </w:r>
    </w:p>
    <w:tbl>
      <w:tblPr>
        <w:tblStyle w:val="TableGrid"/>
        <w:tblW w:w="0" w:type="auto"/>
        <w:tblLook w:val="04A0" w:firstRow="1" w:lastRow="0" w:firstColumn="1" w:lastColumn="0" w:noHBand="0" w:noVBand="1"/>
      </w:tblPr>
      <w:tblGrid>
        <w:gridCol w:w="9026"/>
      </w:tblGrid>
      <w:tr w:rsidR="00884B3B" w14:paraId="30558B19" w14:textId="77777777" w:rsidTr="00CE10D2">
        <w:tc>
          <w:tcPr>
            <w:tcW w:w="9026" w:type="dxa"/>
          </w:tcPr>
          <w:p w14:paraId="0001EEA6" w14:textId="77777777" w:rsidR="00884B3B" w:rsidRDefault="00884B3B" w:rsidP="00884B3B">
            <w:pPr>
              <w:pStyle w:val="Heading1"/>
              <w:spacing w:before="0" w:after="450"/>
              <w:outlineLvl w:val="0"/>
              <w:rPr>
                <w:rFonts w:ascii="inherit" w:hAnsi="inherit"/>
              </w:rPr>
            </w:pPr>
            <w:r>
              <w:rPr>
                <w:rFonts w:ascii="inherit" w:hAnsi="inherit"/>
              </w:rPr>
              <w:lastRenderedPageBreak/>
              <w:t>Khởi tạo hóa đơn từ máy tính tiền và phát hành hóa đơn có thông tin Họ và tên người mua hàng, MSĐVCQHVNS, Số căn cước công dân,…</w:t>
            </w:r>
          </w:p>
          <w:p w14:paraId="652D043C" w14:textId="77777777" w:rsidR="00884B3B" w:rsidRDefault="00884B3B" w:rsidP="00884B3B">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0B0858E7" w14:textId="77777777" w:rsidR="00884B3B" w:rsidRDefault="00884B3B" w:rsidP="00884B3B">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Giúp Anh/Chị hiểu tổng thể quy trình khởi tạo và phát hành hóa đơn máy tính tiền với các trường thông tin bắt buộc như Họ và tên người mua hàng, Mã số đơn vị có quan hệ với ngân sách (MSĐVCQHVNS), Số căn cước công dân, đảm bảo tuân thủ quy định về hóa đơn điện tử theo Nghị định 70/2025/NĐ-CP.</w:t>
            </w:r>
          </w:p>
          <w:p w14:paraId="5A4754DB" w14:textId="77777777" w:rsidR="00884B3B" w:rsidRDefault="00884B3B" w:rsidP="00884B3B">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tổng quan gồm: </w:t>
            </w:r>
          </w:p>
          <w:p w14:paraId="7D8F4593" w14:textId="77777777" w:rsidR="00884B3B" w:rsidRDefault="00884B3B" w:rsidP="00BD52F5">
            <w:pPr>
              <w:numPr>
                <w:ilvl w:val="0"/>
                <w:numId w:val="28"/>
              </w:numPr>
              <w:shd w:val="clear" w:color="auto" w:fill="FFFFFF"/>
              <w:spacing w:after="150"/>
              <w:ind w:left="0"/>
              <w:rPr>
                <w:rFonts w:ascii="MISA Sans" w:hAnsi="MISA Sans"/>
                <w:color w:val="030E43"/>
                <w:spacing w:val="-3"/>
              </w:rPr>
            </w:pPr>
            <w:r>
              <w:rPr>
                <w:rFonts w:ascii="MISA Sans" w:hAnsi="MISA Sans"/>
                <w:color w:val="030E43"/>
                <w:spacing w:val="-3"/>
              </w:rPr>
              <w:t>Tạo mẫu hóa đơn máy tính tiền với các trường thông tin cần thiết</w:t>
            </w:r>
          </w:p>
          <w:p w14:paraId="7C6D0771" w14:textId="77777777" w:rsidR="00884B3B" w:rsidRDefault="00884B3B" w:rsidP="00BD52F5">
            <w:pPr>
              <w:numPr>
                <w:ilvl w:val="0"/>
                <w:numId w:val="28"/>
              </w:numPr>
              <w:shd w:val="clear" w:color="auto" w:fill="FFFFFF"/>
              <w:spacing w:after="150"/>
              <w:ind w:left="0"/>
              <w:rPr>
                <w:rFonts w:ascii="MISA Sans" w:hAnsi="MISA Sans"/>
                <w:color w:val="030E43"/>
                <w:spacing w:val="-3"/>
              </w:rPr>
            </w:pPr>
            <w:r>
              <w:rPr>
                <w:rFonts w:ascii="MISA Sans" w:hAnsi="MISA Sans"/>
                <w:color w:val="030E43"/>
                <w:spacing w:val="-3"/>
              </w:rPr>
              <w:t>Xuất và phát hành hóa đơn máy tính tiền từ mẫu đã tạo, đảm bảo các thông tin hiển thị đúng quy định.</w:t>
            </w:r>
          </w:p>
          <w:p w14:paraId="7DC381BE" w14:textId="77777777" w:rsidR="00884B3B" w:rsidRDefault="00884B3B" w:rsidP="00884B3B">
            <w:pPr>
              <w:pStyle w:val="Heading3"/>
              <w:shd w:val="clear" w:color="auto" w:fill="FAFAFA"/>
              <w:spacing w:before="0" w:after="330"/>
              <w:outlineLvl w:val="2"/>
              <w:rPr>
                <w:rFonts w:ascii="inherit" w:hAnsi="inherit"/>
                <w:b w:val="0"/>
                <w:color w:val="030E43"/>
                <w:sz w:val="54"/>
                <w:szCs w:val="54"/>
              </w:rPr>
            </w:pPr>
            <w:r>
              <w:rPr>
                <w:rStyle w:val="Strong"/>
                <w:rFonts w:ascii="inherit" w:hAnsi="inherit"/>
                <w:b/>
                <w:bCs w:val="0"/>
                <w:color w:val="030E43"/>
                <w:szCs w:val="28"/>
              </w:rPr>
              <w:t>2. Các bước thực hiện</w:t>
            </w:r>
          </w:p>
          <w:p w14:paraId="5055546D" w14:textId="77777777" w:rsidR="00884B3B" w:rsidRDefault="00884B3B" w:rsidP="00884B3B">
            <w:pPr>
              <w:pStyle w:val="Heading4"/>
              <w:shd w:val="clear" w:color="auto" w:fill="8DB3E2"/>
              <w:outlineLvl w:val="3"/>
              <w:rPr>
                <w:rFonts w:ascii="inherit" w:hAnsi="inherit"/>
                <w:b/>
                <w:bCs/>
                <w:color w:val="030E43"/>
                <w:sz w:val="28"/>
                <w:szCs w:val="28"/>
              </w:rPr>
            </w:pPr>
            <w:r>
              <w:rPr>
                <w:rStyle w:val="Strong"/>
                <w:rFonts w:ascii="inherit" w:hAnsi="inherit"/>
                <w:b w:val="0"/>
                <w:bCs w:val="0"/>
                <w:color w:val="030E43"/>
                <w:sz w:val="28"/>
                <w:szCs w:val="28"/>
              </w:rPr>
              <w:t>Bước 1: Tạo mẫu hóa đơn máy tính tiền có các thông tin cần thể hiện</w:t>
            </w:r>
          </w:p>
          <w:p w14:paraId="7494C3EB" w14:textId="77777777" w:rsidR="00884B3B" w:rsidRDefault="00884B3B" w:rsidP="00BD52F5">
            <w:pPr>
              <w:numPr>
                <w:ilvl w:val="0"/>
                <w:numId w:val="29"/>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Đăng ký phát hành\Mẫu hóa đơn</w:t>
            </w:r>
            <w:r>
              <w:rPr>
                <w:rFonts w:ascii="MISA Sans" w:hAnsi="MISA Sans"/>
                <w:color w:val="030E43"/>
                <w:spacing w:val="-3"/>
              </w:rPr>
              <w:t> -&gt; nhấn </w:t>
            </w:r>
            <w:r>
              <w:rPr>
                <w:rStyle w:val="Strong"/>
                <w:rFonts w:ascii="MISA Sans" w:hAnsi="MISA Sans"/>
                <w:color w:val="030E43"/>
                <w:spacing w:val="-3"/>
              </w:rPr>
              <w:t>Thêm mới</w:t>
            </w:r>
            <w:r>
              <w:rPr>
                <w:rFonts w:ascii="MISA Sans" w:hAnsi="MISA Sans"/>
                <w:color w:val="030E43"/>
                <w:spacing w:val="-3"/>
              </w:rPr>
              <w:t> -&gt; Chọn mẫu hóa đơn máy tính tiền cần khởi tạo.</w:t>
            </w:r>
          </w:p>
          <w:p w14:paraId="0A2D04E9" w14:textId="6BAE1C79" w:rsidR="00884B3B" w:rsidRDefault="00884B3B" w:rsidP="00884B3B">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BF01CBE" wp14:editId="7AE6EAC4">
                  <wp:extent cx="5587327" cy="2074460"/>
                  <wp:effectExtent l="0" t="0" r="0" b="2540"/>
                  <wp:docPr id="140" name="Picture 140" descr="https://helpv4.meinvoice.vn/wp-content/uploads/2025/05/KTM-HDMTT_ND_70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helpv4.meinvoice.vn/wp-content/uploads/2025/05/KTM-HDMTT_ND_70_01.jp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01476" cy="2079713"/>
                          </a:xfrm>
                          <a:prstGeom prst="rect">
                            <a:avLst/>
                          </a:prstGeom>
                          <a:noFill/>
                          <a:ln>
                            <a:noFill/>
                          </a:ln>
                        </pic:spPr>
                      </pic:pic>
                    </a:graphicData>
                  </a:graphic>
                </wp:inline>
              </w:drawing>
            </w:r>
          </w:p>
          <w:p w14:paraId="7C221FE7" w14:textId="77777777" w:rsidR="00884B3B" w:rsidRDefault="00884B3B" w:rsidP="00BD52F5">
            <w:pPr>
              <w:numPr>
                <w:ilvl w:val="0"/>
                <w:numId w:val="30"/>
              </w:numPr>
              <w:shd w:val="clear" w:color="auto" w:fill="FFFFFF"/>
              <w:spacing w:after="150"/>
              <w:ind w:left="0"/>
              <w:jc w:val="both"/>
              <w:rPr>
                <w:rFonts w:ascii="MISA Sans" w:hAnsi="MISA Sans"/>
                <w:color w:val="030E43"/>
                <w:spacing w:val="-3"/>
              </w:rPr>
            </w:pPr>
            <w:r>
              <w:rPr>
                <w:rFonts w:ascii="MISA Sans" w:hAnsi="MISA Sans"/>
                <w:color w:val="030E43"/>
                <w:spacing w:val="-3"/>
              </w:rPr>
              <w:t>Khai báo các thông tin cần thiết để tạo mẫu hóa đơn.</w:t>
            </w:r>
          </w:p>
          <w:p w14:paraId="442EE923" w14:textId="1C269F58" w:rsidR="00884B3B" w:rsidRDefault="00884B3B" w:rsidP="00884B3B">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58B9784" wp14:editId="65E12294">
                  <wp:extent cx="5595620" cy="1975122"/>
                  <wp:effectExtent l="0" t="0" r="5080" b="6350"/>
                  <wp:docPr id="139" name="Picture 139" descr="https://helpv4.meinvoice.vn/wp-content/uploads/2025/05/KTM-HDMTT_ND_70_02-1024x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helpv4.meinvoice.vn/wp-content/uploads/2025/05/KTM-HDMTT_ND_70_02-1024x361.jp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18081" cy="1983050"/>
                          </a:xfrm>
                          <a:prstGeom prst="rect">
                            <a:avLst/>
                          </a:prstGeom>
                          <a:noFill/>
                          <a:ln>
                            <a:noFill/>
                          </a:ln>
                        </pic:spPr>
                      </pic:pic>
                    </a:graphicData>
                  </a:graphic>
                </wp:inline>
              </w:drawing>
            </w:r>
          </w:p>
          <w:p w14:paraId="56B2C63F" w14:textId="77777777" w:rsidR="00884B3B" w:rsidRDefault="00884B3B" w:rsidP="00BD52F5">
            <w:pPr>
              <w:numPr>
                <w:ilvl w:val="0"/>
                <w:numId w:val="31"/>
              </w:numPr>
              <w:shd w:val="clear" w:color="auto" w:fill="FFFFFF"/>
              <w:spacing w:after="150"/>
              <w:ind w:left="0"/>
              <w:jc w:val="both"/>
              <w:rPr>
                <w:rFonts w:ascii="MISA Sans" w:hAnsi="MISA Sans"/>
                <w:color w:val="030E43"/>
                <w:spacing w:val="-3"/>
              </w:rPr>
            </w:pPr>
            <w:r>
              <w:rPr>
                <w:rFonts w:ascii="MISA Sans" w:hAnsi="MISA Sans"/>
                <w:color w:val="030E43"/>
                <w:spacing w:val="-3"/>
              </w:rPr>
              <w:t>Thiết lập hiển thị các thông tin nêu trên tại bước </w:t>
            </w:r>
            <w:r>
              <w:rPr>
                <w:rStyle w:val="Strong"/>
                <w:rFonts w:ascii="MISA Sans" w:hAnsi="MISA Sans"/>
                <w:color w:val="030E43"/>
                <w:spacing w:val="-3"/>
              </w:rPr>
              <w:t>Tùy chỉnh nội dung chi tiết hóa đơn</w:t>
            </w:r>
            <w:r>
              <w:rPr>
                <w:rFonts w:ascii="MISA Sans" w:hAnsi="MISA Sans"/>
                <w:color w:val="030E43"/>
                <w:spacing w:val="-3"/>
              </w:rPr>
              <w:t>.</w:t>
            </w:r>
          </w:p>
          <w:p w14:paraId="236C3342" w14:textId="77777777" w:rsidR="00884B3B" w:rsidRDefault="00884B3B" w:rsidP="00BD52F5">
            <w:pPr>
              <w:numPr>
                <w:ilvl w:val="0"/>
                <w:numId w:val="32"/>
              </w:numPr>
              <w:shd w:val="clear" w:color="auto" w:fill="FFFFFF"/>
              <w:spacing w:after="330"/>
              <w:ind w:left="0"/>
              <w:jc w:val="both"/>
              <w:rPr>
                <w:rFonts w:ascii="MISA Sans" w:hAnsi="MISA Sans"/>
                <w:color w:val="030E43"/>
                <w:spacing w:val="-3"/>
              </w:rPr>
            </w:pPr>
          </w:p>
          <w:p w14:paraId="08F732B0" w14:textId="77777777" w:rsidR="00884B3B" w:rsidRDefault="00884B3B" w:rsidP="00BD52F5">
            <w:pPr>
              <w:numPr>
                <w:ilvl w:val="1"/>
                <w:numId w:val="32"/>
              </w:numPr>
              <w:shd w:val="clear" w:color="auto" w:fill="FFFFFF"/>
              <w:spacing w:after="150"/>
              <w:ind w:left="0"/>
              <w:jc w:val="both"/>
              <w:rPr>
                <w:rFonts w:ascii="MISA Sans" w:hAnsi="MISA Sans"/>
                <w:color w:val="030E43"/>
                <w:spacing w:val="-3"/>
              </w:rPr>
            </w:pPr>
            <w:r>
              <w:rPr>
                <w:rFonts w:ascii="MISA Sans" w:hAnsi="MISA Sans"/>
                <w:color w:val="030E43"/>
                <w:spacing w:val="-3"/>
              </w:rPr>
              <w:t>Thông tin người bán: tích chọn hiển thị </w:t>
            </w:r>
            <w:r>
              <w:rPr>
                <w:rStyle w:val="Strong"/>
                <w:rFonts w:ascii="MISA Sans" w:hAnsi="MISA Sans"/>
                <w:color w:val="030E43"/>
                <w:spacing w:val="-3"/>
              </w:rPr>
              <w:t>Mã cửa hàng</w:t>
            </w:r>
            <w:r>
              <w:rPr>
                <w:rFonts w:ascii="MISA Sans" w:hAnsi="MISA Sans"/>
                <w:color w:val="030E43"/>
                <w:spacing w:val="-3"/>
              </w:rPr>
              <w:t>, </w:t>
            </w:r>
            <w:r>
              <w:rPr>
                <w:rStyle w:val="Strong"/>
                <w:rFonts w:ascii="MISA Sans" w:hAnsi="MISA Sans"/>
                <w:color w:val="030E43"/>
                <w:spacing w:val="-3"/>
              </w:rPr>
              <w:t>Tên cửa hàng</w:t>
            </w:r>
            <w:r>
              <w:rPr>
                <w:rFonts w:ascii="MISA Sans" w:hAnsi="MISA Sans"/>
                <w:color w:val="030E43"/>
                <w:spacing w:val="-3"/>
              </w:rPr>
              <w:t>.</w:t>
            </w:r>
          </w:p>
          <w:p w14:paraId="0E6036E6" w14:textId="186C8D1D" w:rsidR="00884B3B" w:rsidRDefault="00884B3B" w:rsidP="00884B3B">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7406B69" wp14:editId="0F6D8229">
                  <wp:extent cx="5531802" cy="3630304"/>
                  <wp:effectExtent l="0" t="0" r="0" b="8255"/>
                  <wp:docPr id="138" name="Picture 138" descr="https://helpv4.meinvoice.vn/wp-content/uploads/2025/05/KTM-HDMTT_ND_70_03-1024x6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helpv4.meinvoice.vn/wp-content/uploads/2025/05/KTM-HDMTT_ND_70_03-1024x670.jp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542574" cy="3637373"/>
                          </a:xfrm>
                          <a:prstGeom prst="rect">
                            <a:avLst/>
                          </a:prstGeom>
                          <a:noFill/>
                          <a:ln>
                            <a:noFill/>
                          </a:ln>
                        </pic:spPr>
                      </pic:pic>
                    </a:graphicData>
                  </a:graphic>
                </wp:inline>
              </w:drawing>
            </w:r>
          </w:p>
          <w:p w14:paraId="1C26C86F" w14:textId="77777777" w:rsidR="00884B3B" w:rsidRDefault="00884B3B" w:rsidP="00BD52F5">
            <w:pPr>
              <w:numPr>
                <w:ilvl w:val="0"/>
                <w:numId w:val="33"/>
              </w:numPr>
              <w:shd w:val="clear" w:color="auto" w:fill="FFFFFF"/>
              <w:spacing w:after="330"/>
              <w:ind w:left="0"/>
              <w:jc w:val="both"/>
              <w:rPr>
                <w:rFonts w:ascii="MISA Sans" w:hAnsi="MISA Sans"/>
                <w:color w:val="030E43"/>
                <w:spacing w:val="-3"/>
              </w:rPr>
            </w:pPr>
          </w:p>
          <w:p w14:paraId="16E40A9E" w14:textId="77777777" w:rsidR="00884B3B" w:rsidRDefault="00884B3B" w:rsidP="00BD52F5">
            <w:pPr>
              <w:numPr>
                <w:ilvl w:val="1"/>
                <w:numId w:val="33"/>
              </w:numPr>
              <w:shd w:val="clear" w:color="auto" w:fill="FFFFFF"/>
              <w:spacing w:after="150"/>
              <w:ind w:left="0"/>
              <w:jc w:val="both"/>
              <w:rPr>
                <w:rFonts w:ascii="MISA Sans" w:hAnsi="MISA Sans"/>
                <w:color w:val="030E43"/>
                <w:spacing w:val="-3"/>
              </w:rPr>
            </w:pPr>
            <w:r>
              <w:rPr>
                <w:rFonts w:ascii="MISA Sans" w:hAnsi="MISA Sans"/>
                <w:color w:val="030E43"/>
                <w:spacing w:val="-3"/>
              </w:rPr>
              <w:t>Thông tin người mua: tích chọn hiển thị: </w:t>
            </w:r>
            <w:r>
              <w:rPr>
                <w:rStyle w:val="Strong"/>
                <w:rFonts w:ascii="MISA Sans" w:hAnsi="MISA Sans"/>
                <w:color w:val="030E43"/>
                <w:spacing w:val="-3"/>
              </w:rPr>
              <w:t>MSĐVCQHVNS</w:t>
            </w:r>
            <w:r>
              <w:rPr>
                <w:rFonts w:ascii="MISA Sans" w:hAnsi="MISA Sans"/>
                <w:color w:val="030E43"/>
                <w:spacing w:val="-3"/>
              </w:rPr>
              <w:t>, </w:t>
            </w:r>
            <w:r>
              <w:rPr>
                <w:rStyle w:val="Strong"/>
                <w:rFonts w:ascii="MISA Sans" w:hAnsi="MISA Sans"/>
                <w:color w:val="030E43"/>
                <w:spacing w:val="-3"/>
              </w:rPr>
              <w:t>Họ và tên người mua hàng</w:t>
            </w:r>
            <w:r>
              <w:rPr>
                <w:rFonts w:ascii="MISA Sans" w:hAnsi="MISA Sans"/>
                <w:color w:val="030E43"/>
                <w:spacing w:val="-3"/>
              </w:rPr>
              <w:t>, </w:t>
            </w:r>
            <w:r>
              <w:rPr>
                <w:rStyle w:val="Strong"/>
                <w:rFonts w:ascii="MISA Sans" w:hAnsi="MISA Sans"/>
                <w:color w:val="030E43"/>
                <w:spacing w:val="-3"/>
              </w:rPr>
              <w:t>Số căn cước công dân</w:t>
            </w:r>
            <w:r>
              <w:rPr>
                <w:rFonts w:ascii="MISA Sans" w:hAnsi="MISA Sans"/>
                <w:color w:val="030E43"/>
                <w:spacing w:val="-3"/>
              </w:rPr>
              <w:t>, </w:t>
            </w:r>
            <w:r>
              <w:rPr>
                <w:rStyle w:val="Strong"/>
                <w:rFonts w:ascii="MISA Sans" w:hAnsi="MISA Sans"/>
                <w:color w:val="030E43"/>
                <w:spacing w:val="-3"/>
              </w:rPr>
              <w:t>Số hộ chiếu</w:t>
            </w:r>
            <w:r>
              <w:rPr>
                <w:rFonts w:ascii="MISA Sans" w:hAnsi="MISA Sans"/>
                <w:color w:val="030E43"/>
                <w:spacing w:val="-3"/>
              </w:rPr>
              <w:t>.</w:t>
            </w:r>
          </w:p>
          <w:p w14:paraId="4577FD08" w14:textId="73881D76" w:rsidR="00884B3B" w:rsidRDefault="00884B3B" w:rsidP="00884B3B">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D65676D" wp14:editId="7800F51E">
                  <wp:extent cx="5614988" cy="3684896"/>
                  <wp:effectExtent l="0" t="0" r="5080" b="0"/>
                  <wp:docPr id="137" name="Picture 137" descr="https://helpv4.meinvoice.vn/wp-content/uploads/2025/05/KTM-HDMTT_ND_70_05-1024x6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helpv4.meinvoice.vn/wp-content/uploads/2025/05/KTM-HDMTT_ND_70_05-1024x671.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626318" cy="3692331"/>
                          </a:xfrm>
                          <a:prstGeom prst="rect">
                            <a:avLst/>
                          </a:prstGeom>
                          <a:noFill/>
                          <a:ln>
                            <a:noFill/>
                          </a:ln>
                        </pic:spPr>
                      </pic:pic>
                    </a:graphicData>
                  </a:graphic>
                </wp:inline>
              </w:drawing>
            </w:r>
          </w:p>
          <w:p w14:paraId="2732E723" w14:textId="77777777" w:rsidR="00884B3B" w:rsidRDefault="00884B3B" w:rsidP="00BD52F5">
            <w:pPr>
              <w:numPr>
                <w:ilvl w:val="0"/>
                <w:numId w:val="34"/>
              </w:numPr>
              <w:shd w:val="clear" w:color="auto" w:fill="FFFFFF"/>
              <w:spacing w:after="330"/>
              <w:ind w:left="0"/>
              <w:jc w:val="both"/>
              <w:rPr>
                <w:rFonts w:ascii="MISA Sans" w:hAnsi="MISA Sans"/>
                <w:color w:val="030E43"/>
                <w:spacing w:val="-3"/>
              </w:rPr>
            </w:pPr>
          </w:p>
          <w:p w14:paraId="66D9EB46" w14:textId="77777777" w:rsidR="00884B3B" w:rsidRDefault="00884B3B" w:rsidP="00BD52F5">
            <w:pPr>
              <w:numPr>
                <w:ilvl w:val="1"/>
                <w:numId w:val="34"/>
              </w:numPr>
              <w:shd w:val="clear" w:color="auto" w:fill="FFFFFF"/>
              <w:spacing w:after="150"/>
              <w:ind w:left="0"/>
              <w:jc w:val="both"/>
              <w:rPr>
                <w:rFonts w:ascii="MISA Sans" w:hAnsi="MISA Sans"/>
                <w:color w:val="030E43"/>
                <w:spacing w:val="-3"/>
              </w:rPr>
            </w:pPr>
            <w:r>
              <w:rPr>
                <w:rFonts w:ascii="MISA Sans" w:hAnsi="MISA Sans"/>
                <w:color w:val="030E43"/>
                <w:spacing w:val="-3"/>
              </w:rPr>
              <w:t>Thông tin </w:t>
            </w:r>
            <w:r>
              <w:rPr>
                <w:rStyle w:val="Strong"/>
                <w:rFonts w:ascii="MISA Sans" w:hAnsi="MISA Sans"/>
                <w:color w:val="030E43"/>
                <w:spacing w:val="-3"/>
              </w:rPr>
              <w:t>Hình thức thanh toán</w:t>
            </w:r>
            <w:r>
              <w:rPr>
                <w:rFonts w:ascii="MISA Sans" w:hAnsi="MISA Sans"/>
                <w:color w:val="030E43"/>
                <w:spacing w:val="-3"/>
              </w:rPr>
              <w:t>, chương trình mặc định hiển thị trên mẫu hóa đơn.</w:t>
            </w:r>
          </w:p>
          <w:p w14:paraId="5123DA29" w14:textId="77777777" w:rsidR="00884B3B" w:rsidRDefault="00884B3B" w:rsidP="00BD52F5">
            <w:pPr>
              <w:numPr>
                <w:ilvl w:val="0"/>
                <w:numId w:val="34"/>
              </w:numPr>
              <w:shd w:val="clear" w:color="auto" w:fill="FFFFFF"/>
              <w:spacing w:after="150"/>
              <w:ind w:left="0"/>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 để hoàn thành việc tạo mẫu hóa đơn.</w:t>
            </w:r>
          </w:p>
          <w:p w14:paraId="677528CA" w14:textId="77777777" w:rsidR="00884B3B" w:rsidRDefault="00884B3B" w:rsidP="00884B3B">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Bước 2: Xuất hóa đơn máy tính tiền có các thông tin cần thể hiện</w:t>
            </w:r>
          </w:p>
          <w:p w14:paraId="14AABBAE" w14:textId="77777777" w:rsidR="00884B3B" w:rsidRDefault="00884B3B" w:rsidP="00BD52F5">
            <w:pPr>
              <w:numPr>
                <w:ilvl w:val="0"/>
                <w:numId w:val="35"/>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Hóa đơn</w:t>
            </w:r>
            <w:r>
              <w:rPr>
                <w:rFonts w:ascii="MISA Sans" w:hAnsi="MISA Sans"/>
                <w:color w:val="030E43"/>
                <w:spacing w:val="-3"/>
              </w:rPr>
              <w:t> -&gt; </w:t>
            </w:r>
            <w:r>
              <w:rPr>
                <w:rStyle w:val="Strong"/>
                <w:rFonts w:ascii="MISA Sans" w:hAnsi="MISA Sans"/>
                <w:color w:val="030E43"/>
                <w:spacing w:val="-3"/>
              </w:rPr>
              <w:t>Hóa đơn máy tính tiền </w:t>
            </w:r>
            <w:r>
              <w:rPr>
                <w:rFonts w:ascii="MISA Sans" w:hAnsi="MISA Sans"/>
                <w:color w:val="030E43"/>
                <w:spacing w:val="-3"/>
              </w:rPr>
              <w:t>-&gt; nhấn </w:t>
            </w:r>
            <w:r>
              <w:rPr>
                <w:rStyle w:val="Strong"/>
                <w:rFonts w:ascii="MISA Sans" w:hAnsi="MISA Sans"/>
                <w:color w:val="030E43"/>
                <w:spacing w:val="-3"/>
              </w:rPr>
              <w:t>Thêm mới</w:t>
            </w:r>
            <w:r>
              <w:rPr>
                <w:rFonts w:ascii="MISA Sans" w:hAnsi="MISA Sans"/>
                <w:color w:val="030E43"/>
                <w:spacing w:val="-3"/>
              </w:rPr>
              <w:t>.</w:t>
            </w:r>
          </w:p>
          <w:p w14:paraId="74EEC412" w14:textId="2F8B02ED" w:rsidR="00884B3B" w:rsidRDefault="00CE10D2" w:rsidP="00884B3B">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fldChar w:fldCharType="begin"/>
            </w:r>
            <w:r>
              <w:rPr>
                <w:rFonts w:ascii="MISA Sans" w:hAnsi="MISA Sans"/>
                <w:noProof/>
                <w:color w:val="030E43"/>
                <w:spacing w:val="-3"/>
                <w:lang w:eastAsia="en-US"/>
              </w:rPr>
              <w:instrText xml:space="preserve"> DATE \@ "M/d/yyyy" </w:instrText>
            </w:r>
            <w:r>
              <w:rPr>
                <w:rFonts w:ascii="MISA Sans" w:hAnsi="MISA Sans"/>
                <w:noProof/>
                <w:color w:val="030E43"/>
                <w:spacing w:val="-3"/>
                <w:lang w:eastAsia="en-US"/>
              </w:rPr>
              <w:fldChar w:fldCharType="separate"/>
            </w:r>
            <w:r>
              <w:rPr>
                <w:rFonts w:ascii="MISA Sans" w:hAnsi="MISA Sans"/>
                <w:noProof/>
                <w:color w:val="030E43"/>
                <w:spacing w:val="-3"/>
                <w:lang w:eastAsia="en-US"/>
              </w:rPr>
              <w:t>12/29/2025</w:t>
            </w:r>
            <w:r>
              <w:rPr>
                <w:rFonts w:ascii="MISA Sans" w:hAnsi="MISA Sans"/>
                <w:noProof/>
                <w:color w:val="030E43"/>
                <w:spacing w:val="-3"/>
                <w:lang w:eastAsia="en-US"/>
              </w:rPr>
              <w:fldChar w:fldCharType="end"/>
            </w:r>
            <w:r>
              <w:rPr>
                <w:noProof/>
              </w:rPr>
              <w:t xml:space="preserve"> </w:t>
            </w:r>
            <w:r w:rsidRPr="00CE10D2">
              <w:rPr>
                <w:rFonts w:ascii="MISA Sans" w:hAnsi="MISA Sans"/>
                <w:noProof/>
                <w:color w:val="030E43"/>
                <w:spacing w:val="-3"/>
                <w:lang w:eastAsia="en-US"/>
              </w:rPr>
              <w:drawing>
                <wp:inline distT="0" distB="0" distL="0" distR="0" wp14:anchorId="73F38844" wp14:editId="4A5C17A3">
                  <wp:extent cx="5566467" cy="181515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569810" cy="1816242"/>
                          </a:xfrm>
                          <a:prstGeom prst="rect">
                            <a:avLst/>
                          </a:prstGeom>
                        </pic:spPr>
                      </pic:pic>
                    </a:graphicData>
                  </a:graphic>
                </wp:inline>
              </w:drawing>
            </w:r>
          </w:p>
          <w:p w14:paraId="06E4D9C8" w14:textId="77777777" w:rsidR="00884B3B" w:rsidRDefault="00884B3B" w:rsidP="00BD52F5">
            <w:pPr>
              <w:numPr>
                <w:ilvl w:val="0"/>
                <w:numId w:val="36"/>
              </w:numPr>
              <w:shd w:val="clear" w:color="auto" w:fill="FFFFFF"/>
              <w:spacing w:after="150"/>
              <w:ind w:left="0"/>
              <w:jc w:val="both"/>
              <w:rPr>
                <w:rFonts w:ascii="MISA Sans" w:hAnsi="MISA Sans"/>
                <w:color w:val="030E43"/>
                <w:spacing w:val="-3"/>
              </w:rPr>
            </w:pPr>
            <w:r>
              <w:rPr>
                <w:rFonts w:ascii="MISA Sans" w:hAnsi="MISA Sans"/>
                <w:color w:val="030E43"/>
                <w:spacing w:val="-3"/>
              </w:rPr>
              <w:t>Chọn mẫu hóa đơn máy tính tiền cần phát hành.</w:t>
            </w:r>
          </w:p>
          <w:p w14:paraId="14838F39" w14:textId="77777777" w:rsidR="00884B3B" w:rsidRDefault="00884B3B" w:rsidP="00BD52F5">
            <w:pPr>
              <w:numPr>
                <w:ilvl w:val="0"/>
                <w:numId w:val="36"/>
              </w:numPr>
              <w:shd w:val="clear" w:color="auto" w:fill="FFFFFF"/>
              <w:spacing w:after="150"/>
              <w:ind w:left="0"/>
              <w:jc w:val="both"/>
              <w:rPr>
                <w:rFonts w:ascii="MISA Sans" w:hAnsi="MISA Sans"/>
                <w:color w:val="030E43"/>
                <w:spacing w:val="-3"/>
              </w:rPr>
            </w:pPr>
            <w:r>
              <w:rPr>
                <w:rFonts w:ascii="MISA Sans" w:hAnsi="MISA Sans"/>
                <w:color w:val="030E43"/>
                <w:spacing w:val="-3"/>
              </w:rPr>
              <w:t>Khai báo chi tiết thông tin trên hóa đơn.</w:t>
            </w:r>
          </w:p>
          <w:p w14:paraId="161A2EB7" w14:textId="48546A2B" w:rsidR="00884B3B" w:rsidRDefault="00CE10D2" w:rsidP="00884B3B">
            <w:pPr>
              <w:pStyle w:val="NormalWeb"/>
              <w:shd w:val="clear" w:color="auto" w:fill="FFFFFF"/>
              <w:spacing w:before="0" w:beforeAutospacing="0" w:after="330" w:afterAutospacing="0"/>
              <w:jc w:val="both"/>
              <w:rPr>
                <w:rFonts w:ascii="MISA Sans" w:hAnsi="MISA Sans"/>
                <w:color w:val="030E43"/>
                <w:spacing w:val="-3"/>
              </w:rPr>
            </w:pPr>
            <w:r w:rsidRPr="00CE10D2">
              <w:rPr>
                <w:rFonts w:ascii="MISA Sans" w:hAnsi="MISA Sans"/>
                <w:color w:val="030E43"/>
                <w:spacing w:val="-3"/>
              </w:rPr>
              <w:lastRenderedPageBreak/>
              <w:drawing>
                <wp:inline distT="0" distB="0" distL="0" distR="0" wp14:anchorId="6979DB78" wp14:editId="03C876BF">
                  <wp:extent cx="5525142" cy="3425588"/>
                  <wp:effectExtent l="0" t="0" r="0"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531854" cy="3429749"/>
                          </a:xfrm>
                          <a:prstGeom prst="rect">
                            <a:avLst/>
                          </a:prstGeom>
                        </pic:spPr>
                      </pic:pic>
                    </a:graphicData>
                  </a:graphic>
                </wp:inline>
              </w:drawing>
            </w:r>
          </w:p>
          <w:p w14:paraId="057ECE05" w14:textId="77777777" w:rsidR="00884B3B" w:rsidRDefault="00884B3B" w:rsidP="00BD52F5">
            <w:pPr>
              <w:numPr>
                <w:ilvl w:val="0"/>
                <w:numId w:val="37"/>
              </w:numPr>
              <w:shd w:val="clear" w:color="auto" w:fill="FFFFFF"/>
              <w:spacing w:after="150"/>
              <w:ind w:left="0"/>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6CB23762" w14:textId="77777777" w:rsidR="00884B3B" w:rsidRDefault="00884B3B" w:rsidP="00BD52F5">
            <w:pPr>
              <w:numPr>
                <w:ilvl w:val="1"/>
                <w:numId w:val="37"/>
              </w:numPr>
              <w:shd w:val="clear" w:color="auto" w:fill="FFFFFF"/>
              <w:spacing w:after="150"/>
              <w:ind w:left="0"/>
              <w:jc w:val="both"/>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Gửi hóa đơn đơn cho khách hàng</w:t>
            </w:r>
            <w:r>
              <w:rPr>
                <w:rFonts w:ascii="MISA Sans" w:hAnsi="MISA Sans"/>
                <w:color w:val="030E43"/>
                <w:spacing w:val="-3"/>
              </w:rPr>
              <w:t>: Chương trình tự động gửi hóa đơn cho khách hàng ngay sau khi phát hành và cấp mã hóa đơn.</w:t>
            </w:r>
          </w:p>
          <w:p w14:paraId="0C0392D5" w14:textId="77777777" w:rsidR="00884B3B" w:rsidRDefault="00884B3B" w:rsidP="00BD52F5">
            <w:pPr>
              <w:numPr>
                <w:ilvl w:val="1"/>
                <w:numId w:val="37"/>
              </w:numPr>
              <w:shd w:val="clear" w:color="auto" w:fill="FFFFFF"/>
              <w:spacing w:after="150"/>
              <w:ind w:left="0"/>
              <w:jc w:val="both"/>
              <w:rPr>
                <w:rFonts w:ascii="MISA Sans" w:hAnsi="MISA Sans"/>
                <w:color w:val="030E43"/>
                <w:spacing w:val="-3"/>
              </w:rPr>
            </w:pPr>
            <w:r>
              <w:rPr>
                <w:rFonts w:ascii="MISA Sans" w:hAnsi="MISA Sans"/>
                <w:color w:val="030E43"/>
                <w:spacing w:val="-3"/>
              </w:rPr>
              <w:t>Lựa chọn ký số/không ký số lên hóa đơn theo nhu cầu của đơn vị.</w:t>
            </w:r>
          </w:p>
          <w:p w14:paraId="00249BF9" w14:textId="77777777" w:rsidR="00884B3B" w:rsidRDefault="00884B3B" w:rsidP="00BD52F5">
            <w:pPr>
              <w:numPr>
                <w:ilvl w:val="1"/>
                <w:numId w:val="37"/>
              </w:numPr>
              <w:shd w:val="clear" w:color="auto" w:fill="FFFFFF"/>
              <w:spacing w:after="150"/>
              <w:ind w:left="0"/>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1780417A" w14:textId="728F874C" w:rsidR="00884B3B" w:rsidRDefault="00884B3B" w:rsidP="00884B3B">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34CAFD3" wp14:editId="0D1ED2F4">
                  <wp:extent cx="4653915" cy="3903345"/>
                  <wp:effectExtent l="0" t="0" r="0" b="1905"/>
                  <wp:docPr id="134" name="Picture 134" descr="https://helpv4.meinvoice.vn/wp-content/uploads/2025/05/KTM-HDMTT_ND_70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helpv4.meinvoice.vn/wp-content/uploads/2025/05/KTM-HDMTT_ND_70_08.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653915" cy="3903345"/>
                          </a:xfrm>
                          <a:prstGeom prst="rect">
                            <a:avLst/>
                          </a:prstGeom>
                          <a:noFill/>
                          <a:ln>
                            <a:noFill/>
                          </a:ln>
                        </pic:spPr>
                      </pic:pic>
                    </a:graphicData>
                  </a:graphic>
                </wp:inline>
              </w:drawing>
            </w:r>
          </w:p>
          <w:p w14:paraId="2E5CAAA2" w14:textId="77777777" w:rsidR="00884B3B" w:rsidRDefault="00884B3B" w:rsidP="00BD52F5">
            <w:pPr>
              <w:numPr>
                <w:ilvl w:val="0"/>
                <w:numId w:val="38"/>
              </w:numPr>
              <w:shd w:val="clear" w:color="auto" w:fill="FFFFFF"/>
              <w:spacing w:after="150"/>
              <w:ind w:left="0"/>
              <w:rPr>
                <w:rFonts w:ascii="MISA Sans" w:hAnsi="MISA Sans"/>
                <w:color w:val="030E43"/>
                <w:spacing w:val="-3"/>
              </w:rPr>
            </w:pPr>
            <w:r>
              <w:rPr>
                <w:rFonts w:ascii="MISA Sans" w:hAnsi="MISA Sans"/>
                <w:color w:val="030E43"/>
                <w:spacing w:val="-3"/>
              </w:rPr>
              <w:t>Sau khi phát hành hóa đơn, tại mục </w:t>
            </w:r>
            <w:r>
              <w:rPr>
                <w:rStyle w:val="Strong"/>
                <w:rFonts w:ascii="MISA Sans" w:hAnsi="MISA Sans"/>
                <w:color w:val="030E43"/>
                <w:spacing w:val="-3"/>
              </w:rPr>
              <w:t>Hóa đơn/Hóa đơn máy tính tiền</w:t>
            </w:r>
            <w:r>
              <w:rPr>
                <w:rFonts w:ascii="MISA Sans" w:hAnsi="MISA Sans"/>
                <w:color w:val="030E43"/>
                <w:spacing w:val="-3"/>
              </w:rPr>
              <w:t>/nhấn </w:t>
            </w:r>
            <w:r>
              <w:rPr>
                <w:rStyle w:val="Strong"/>
                <w:rFonts w:ascii="MISA Sans" w:hAnsi="MISA Sans"/>
                <w:color w:val="030E43"/>
                <w:spacing w:val="-3"/>
              </w:rPr>
              <w:t>Gửi dữ liệu MTT lên CQT</w:t>
            </w:r>
            <w:r>
              <w:rPr>
                <w:rFonts w:ascii="MISA Sans" w:hAnsi="MISA Sans"/>
                <w:color w:val="030E43"/>
                <w:spacing w:val="-3"/>
              </w:rPr>
              <w:t>, Anh/Chị có thể xem hướng dẫn chi tiết </w:t>
            </w:r>
            <w:hyperlink r:id="rId135" w:tgtFrame="_blank" w:history="1">
              <w:r>
                <w:rPr>
                  <w:rStyle w:val="Hyperlink"/>
                  <w:rFonts w:ascii="MISA Sans" w:hAnsi="MISA Sans"/>
                  <w:color w:val="337AB7"/>
                  <w:spacing w:val="-3"/>
                </w:rPr>
                <w:t>tại đây.</w:t>
              </w:r>
            </w:hyperlink>
          </w:p>
          <w:p w14:paraId="340ACB5F" w14:textId="77777777" w:rsidR="00884B3B" w:rsidRDefault="00884B3B" w:rsidP="00884B3B">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3. Lưu ý</w:t>
            </w:r>
          </w:p>
          <w:p w14:paraId="1D28C23F" w14:textId="77777777" w:rsidR="00884B3B" w:rsidRDefault="00884B3B" w:rsidP="00BD52F5">
            <w:pPr>
              <w:numPr>
                <w:ilvl w:val="0"/>
                <w:numId w:val="39"/>
              </w:numPr>
              <w:shd w:val="clear" w:color="auto" w:fill="FFFFFF"/>
              <w:spacing w:after="150"/>
              <w:ind w:left="0"/>
              <w:rPr>
                <w:rFonts w:ascii="MISA Sans" w:hAnsi="MISA Sans"/>
                <w:color w:val="030E43"/>
                <w:spacing w:val="-3"/>
                <w:sz w:val="24"/>
                <w:szCs w:val="24"/>
              </w:rPr>
            </w:pPr>
            <w:r>
              <w:rPr>
                <w:rFonts w:ascii="MISA Sans" w:hAnsi="MISA Sans"/>
                <w:color w:val="030E43"/>
                <w:spacing w:val="-3"/>
              </w:rPr>
              <w:t>Người bán phải chuyển dữ liệu hóa đơn điện tử có mã của cơ quan thuế đã khởi tạo từ máy tính tiền cho cơ quan thuế </w:t>
            </w:r>
            <w:r>
              <w:rPr>
                <w:rStyle w:val="Strong"/>
                <w:rFonts w:ascii="MISA Sans" w:hAnsi="MISA Sans"/>
                <w:color w:val="030E43"/>
                <w:spacing w:val="-3"/>
              </w:rPr>
              <w:t>ngay trong ngày, </w:t>
            </w:r>
            <w:r>
              <w:rPr>
                <w:rFonts w:ascii="MISA Sans" w:hAnsi="MISA Sans"/>
                <w:color w:val="030E43"/>
                <w:spacing w:val="-3"/>
              </w:rPr>
              <w:t>chi tiết xem </w:t>
            </w:r>
            <w:hyperlink r:id="rId136" w:tgtFrame="_blank" w:history="1">
              <w:r>
                <w:rPr>
                  <w:rStyle w:val="Hyperlink"/>
                  <w:rFonts w:ascii="MISA Sans" w:hAnsi="MISA Sans"/>
                  <w:color w:val="337AB7"/>
                  <w:spacing w:val="-3"/>
                </w:rPr>
                <w:t>tại đây</w:t>
              </w:r>
            </w:hyperlink>
          </w:p>
          <w:p w14:paraId="3FB0B058" w14:textId="77777777" w:rsidR="00884B3B" w:rsidRDefault="00884B3B" w:rsidP="00BD52F5">
            <w:pPr>
              <w:numPr>
                <w:ilvl w:val="0"/>
                <w:numId w:val="39"/>
              </w:numPr>
              <w:shd w:val="clear" w:color="auto" w:fill="FFFFFF"/>
              <w:spacing w:after="150"/>
              <w:ind w:left="0"/>
              <w:rPr>
                <w:rFonts w:ascii="MISA Sans" w:hAnsi="MISA Sans"/>
                <w:color w:val="030E43"/>
                <w:spacing w:val="-3"/>
              </w:rPr>
            </w:pPr>
            <w:r>
              <w:rPr>
                <w:rFonts w:ascii="MISA Sans" w:hAnsi="MISA Sans"/>
                <w:color w:val="030E43"/>
                <w:spacing w:val="-3"/>
              </w:rPr>
              <w:t>Căn cứ </w:t>
            </w:r>
            <w:r>
              <w:rPr>
                <w:rStyle w:val="Strong"/>
                <w:rFonts w:ascii="MISA Sans" w:hAnsi="MISA Sans"/>
                <w:color w:val="030E43"/>
                <w:spacing w:val="-3"/>
              </w:rPr>
              <w:t>khoản 8 Điều 1 Nghị định 70/2025/NĐ-CP sửa đổi Điều 11 Nghị định 123/2020/NĐ-CP</w:t>
            </w:r>
            <w:r>
              <w:rPr>
                <w:rFonts w:ascii="MISA Sans" w:hAnsi="MISA Sans"/>
                <w:color w:val="030E43"/>
                <w:spacing w:val="-3"/>
              </w:rPr>
              <w:t> quy định hóa đơn khởi tạo từ máy tính tiền </w:t>
            </w:r>
            <w:r>
              <w:rPr>
                <w:rStyle w:val="Strong"/>
                <w:rFonts w:ascii="MISA Sans" w:hAnsi="MISA Sans"/>
                <w:color w:val="030E43"/>
                <w:spacing w:val="-3"/>
              </w:rPr>
              <w:t>không bắt buộc </w:t>
            </w:r>
            <w:r>
              <w:rPr>
                <w:rFonts w:ascii="MISA Sans" w:hAnsi="MISA Sans"/>
                <w:color w:val="030E43"/>
                <w:spacing w:val="-3"/>
              </w:rPr>
              <w:t>phải có chữ ký số</w:t>
            </w:r>
          </w:p>
          <w:p w14:paraId="786A086A" w14:textId="77777777" w:rsidR="00884B3B" w:rsidRDefault="00884B3B" w:rsidP="00BD52F5">
            <w:pPr>
              <w:numPr>
                <w:ilvl w:val="0"/>
                <w:numId w:val="39"/>
              </w:numPr>
              <w:shd w:val="clear" w:color="auto" w:fill="FFFFFF"/>
              <w:spacing w:after="150"/>
              <w:ind w:left="0"/>
              <w:rPr>
                <w:rFonts w:ascii="MISA Sans" w:hAnsi="MISA Sans"/>
                <w:color w:val="030E43"/>
                <w:spacing w:val="-3"/>
              </w:rPr>
            </w:pPr>
            <w:r>
              <w:rPr>
                <w:rFonts w:ascii="MISA Sans" w:hAnsi="MISA Sans"/>
                <w:color w:val="030E43"/>
                <w:spacing w:val="-3"/>
              </w:rPr>
              <w:t>Dự thảo quyết định thành phần dữ liệu xml hóa đơn điện tử của Nghị định 70/2025/NĐ-CP, bổ sung các thông tin trên định dạng dữ liệu của hóa đơn GTGT máy tính tiền, hóa đơn bán hàng máy tính tiền, hóa đơn khác máy tính tiền bao gồm:</w:t>
            </w:r>
          </w:p>
          <w:p w14:paraId="16D1D2A8" w14:textId="77777777" w:rsidR="00884B3B" w:rsidRDefault="00884B3B" w:rsidP="00BD52F5">
            <w:pPr>
              <w:numPr>
                <w:ilvl w:val="1"/>
                <w:numId w:val="39"/>
              </w:numPr>
              <w:shd w:val="clear" w:color="auto" w:fill="FFFFFF"/>
              <w:spacing w:after="150"/>
              <w:ind w:left="0"/>
              <w:rPr>
                <w:rFonts w:ascii="MISA Sans" w:hAnsi="MISA Sans"/>
                <w:color w:val="030E43"/>
                <w:spacing w:val="-3"/>
              </w:rPr>
            </w:pPr>
            <w:r>
              <w:rPr>
                <w:rFonts w:ascii="MISA Sans" w:hAnsi="MISA Sans"/>
                <w:color w:val="030E43"/>
                <w:spacing w:val="-3"/>
              </w:rPr>
              <w:t>Thông tin không bắt buộc </w:t>
            </w:r>
            <w:r>
              <w:rPr>
                <w:rStyle w:val="oypena"/>
                <w:rFonts w:ascii="MISA Sans" w:hAnsi="MISA Sans"/>
                <w:b/>
                <w:bCs/>
                <w:color w:val="030E43"/>
                <w:spacing w:val="-3"/>
              </w:rPr>
              <w:t>Họ và tên người mua hàng</w:t>
            </w:r>
            <w:r>
              <w:rPr>
                <w:rStyle w:val="oypena"/>
                <w:rFonts w:ascii="MISA Sans" w:hAnsi="MISA Sans"/>
                <w:color w:val="030E43"/>
                <w:spacing w:val="-3"/>
              </w:rPr>
              <w:t>, </w:t>
            </w:r>
            <w:r>
              <w:rPr>
                <w:rStyle w:val="Strong"/>
                <w:rFonts w:ascii="MISA Sans" w:hAnsi="MISA Sans"/>
                <w:color w:val="030E43"/>
                <w:spacing w:val="-3"/>
              </w:rPr>
              <w:t>MĐVCQHVNS</w:t>
            </w:r>
            <w:r>
              <w:rPr>
                <w:rStyle w:val="oypena"/>
                <w:rFonts w:ascii="MISA Sans" w:hAnsi="MISA Sans"/>
                <w:color w:val="030E43"/>
                <w:spacing w:val="-3"/>
              </w:rPr>
              <w:t>, </w:t>
            </w:r>
            <w:r>
              <w:rPr>
                <w:rStyle w:val="Strong"/>
                <w:rFonts w:ascii="MISA Sans" w:hAnsi="MISA Sans"/>
                <w:color w:val="030E43"/>
                <w:spacing w:val="-3"/>
              </w:rPr>
              <w:t>Số hộ chiếu, Số tài khoản, tên</w:t>
            </w:r>
            <w:r>
              <w:rPr>
                <w:rStyle w:val="oypena"/>
                <w:rFonts w:ascii="MISA Sans" w:hAnsi="MISA Sans"/>
                <w:color w:val="030E43"/>
                <w:spacing w:val="-3"/>
              </w:rPr>
              <w:t> </w:t>
            </w:r>
            <w:r>
              <w:rPr>
                <w:rStyle w:val="Strong"/>
                <w:rFonts w:ascii="MISA Sans" w:hAnsi="MISA Sans"/>
                <w:color w:val="030E43"/>
                <w:spacing w:val="-3"/>
              </w:rPr>
              <w:t>Ngân hàng người bán</w:t>
            </w:r>
            <w:r>
              <w:rPr>
                <w:rStyle w:val="oypena"/>
                <w:rFonts w:ascii="MISA Sans" w:hAnsi="MISA Sans"/>
                <w:color w:val="030E43"/>
                <w:spacing w:val="-3"/>
              </w:rPr>
              <w:t>,</w:t>
            </w:r>
            <w:r>
              <w:rPr>
                <w:rStyle w:val="oypena"/>
                <w:rFonts w:ascii="MISA Sans" w:hAnsi="MISA Sans"/>
                <w:b/>
                <w:bCs/>
                <w:color w:val="030E43"/>
                <w:spacing w:val="-3"/>
              </w:rPr>
              <w:t> Mã cửa hàng</w:t>
            </w:r>
            <w:r>
              <w:rPr>
                <w:rStyle w:val="oypena"/>
                <w:rFonts w:ascii="MISA Sans" w:hAnsi="MISA Sans"/>
                <w:color w:val="030E43"/>
                <w:spacing w:val="-3"/>
              </w:rPr>
              <w:t>,</w:t>
            </w:r>
            <w:r>
              <w:rPr>
                <w:rStyle w:val="Strong"/>
                <w:rFonts w:ascii="MISA Sans" w:hAnsi="MISA Sans"/>
                <w:color w:val="030E43"/>
                <w:spacing w:val="-3"/>
              </w:rPr>
              <w:t> Tên cửa hàng </w:t>
            </w:r>
            <w:r>
              <w:rPr>
                <w:rStyle w:val="oypena"/>
                <w:rFonts w:ascii="MISA Sans" w:hAnsi="MISA Sans"/>
                <w:color w:val="030E43"/>
                <w:spacing w:val="-3"/>
              </w:rPr>
              <w:t>trên hóa đơn khởi tạo từ máy tính tiền.</w:t>
            </w:r>
          </w:p>
          <w:p w14:paraId="0A8B2C29" w14:textId="77777777" w:rsidR="00884B3B" w:rsidRDefault="00884B3B" w:rsidP="00BD52F5">
            <w:pPr>
              <w:numPr>
                <w:ilvl w:val="1"/>
                <w:numId w:val="39"/>
              </w:numPr>
              <w:shd w:val="clear" w:color="auto" w:fill="FFFFFF"/>
              <w:spacing w:after="150"/>
              <w:ind w:left="0"/>
              <w:rPr>
                <w:rFonts w:ascii="MISA Sans" w:hAnsi="MISA Sans"/>
                <w:color w:val="030E43"/>
                <w:spacing w:val="-3"/>
              </w:rPr>
            </w:pPr>
            <w:r>
              <w:rPr>
                <w:rFonts w:ascii="MISA Sans" w:hAnsi="MISA Sans"/>
                <w:color w:val="030E43"/>
                <w:spacing w:val="-3"/>
              </w:rPr>
              <w:t>Thông tin bắt buộc: </w:t>
            </w:r>
            <w:r>
              <w:rPr>
                <w:rStyle w:val="Strong"/>
                <w:rFonts w:ascii="MISA Sans" w:hAnsi="MISA Sans"/>
                <w:color w:val="030E43"/>
                <w:spacing w:val="-3"/>
              </w:rPr>
              <w:t>Hình thức thanh toán</w:t>
            </w:r>
            <w:r>
              <w:rPr>
                <w:rFonts w:ascii="MISA Sans" w:hAnsi="MISA Sans"/>
                <w:color w:val="030E43"/>
                <w:spacing w:val="-3"/>
              </w:rPr>
              <w:t>.</w:t>
            </w:r>
          </w:p>
          <w:p w14:paraId="04C262D0" w14:textId="77777777" w:rsidR="00884B3B" w:rsidRDefault="00884B3B" w:rsidP="00CE10D2">
            <w:pPr>
              <w:rPr>
                <w:b/>
                <w:bCs/>
                <w:color w:val="000000" w:themeColor="text1"/>
                <w:sz w:val="28"/>
                <w:szCs w:val="28"/>
              </w:rPr>
            </w:pPr>
          </w:p>
        </w:tc>
      </w:tr>
    </w:tbl>
    <w:p w14:paraId="548364BA" w14:textId="6F3F212F" w:rsidR="00884B3B" w:rsidRDefault="00884B3B" w:rsidP="00884B3B">
      <w:pPr>
        <w:pStyle w:val="ListParagraph"/>
        <w:ind w:left="2430"/>
        <w:rPr>
          <w:b/>
          <w:bCs/>
          <w:color w:val="000000" w:themeColor="text1"/>
          <w:sz w:val="28"/>
          <w:szCs w:val="28"/>
        </w:rPr>
      </w:pPr>
    </w:p>
    <w:p w14:paraId="2BACBFD1" w14:textId="77777777" w:rsidR="00CE10D2" w:rsidRDefault="00CE10D2" w:rsidP="00CE10D2">
      <w:pPr>
        <w:pStyle w:val="ListParagraph"/>
        <w:ind w:left="2430"/>
        <w:rPr>
          <w:b/>
          <w:bCs/>
          <w:color w:val="000000" w:themeColor="text1"/>
          <w:sz w:val="28"/>
          <w:szCs w:val="28"/>
        </w:rPr>
      </w:pPr>
    </w:p>
    <w:p w14:paraId="4928CB4E" w14:textId="24174487" w:rsidR="00CE10D2" w:rsidRPr="00CE10D2" w:rsidRDefault="00CE10D2" w:rsidP="00BD52F5">
      <w:pPr>
        <w:pStyle w:val="ListParagraph"/>
        <w:numPr>
          <w:ilvl w:val="1"/>
          <w:numId w:val="5"/>
        </w:numPr>
        <w:rPr>
          <w:b/>
          <w:bCs/>
          <w:color w:val="000000" w:themeColor="text1"/>
          <w:sz w:val="28"/>
          <w:szCs w:val="28"/>
        </w:rPr>
      </w:pPr>
      <w:r>
        <w:rPr>
          <w:b/>
          <w:bCs/>
          <w:color w:val="000000" w:themeColor="text1"/>
          <w:sz w:val="28"/>
          <w:szCs w:val="28"/>
        </w:rPr>
        <w:lastRenderedPageBreak/>
        <w:t>Khởi tạo mẫu và phát hành hóa đơn GTGT máy tính tiền dịch vụ vận chuyển có thông tin Biển kiểm soát</w:t>
      </w:r>
    </w:p>
    <w:tbl>
      <w:tblPr>
        <w:tblStyle w:val="TableGrid"/>
        <w:tblW w:w="0" w:type="auto"/>
        <w:tblLook w:val="04A0" w:firstRow="1" w:lastRow="0" w:firstColumn="1" w:lastColumn="0" w:noHBand="0" w:noVBand="1"/>
      </w:tblPr>
      <w:tblGrid>
        <w:gridCol w:w="9026"/>
      </w:tblGrid>
      <w:tr w:rsidR="00884B3B" w14:paraId="3E58F9DA" w14:textId="77777777" w:rsidTr="00CE10D2">
        <w:tc>
          <w:tcPr>
            <w:tcW w:w="9026" w:type="dxa"/>
          </w:tcPr>
          <w:p w14:paraId="5650DA13" w14:textId="77777777" w:rsidR="00CE10D2" w:rsidRDefault="00CE10D2" w:rsidP="00CE10D2">
            <w:pPr>
              <w:pStyle w:val="Heading1"/>
              <w:spacing w:before="0" w:after="450"/>
              <w:outlineLvl w:val="0"/>
              <w:rPr>
                <w:rFonts w:ascii="inherit" w:hAnsi="inherit"/>
              </w:rPr>
            </w:pPr>
            <w:r>
              <w:rPr>
                <w:rFonts w:ascii="inherit" w:hAnsi="inherit"/>
              </w:rPr>
              <w:lastRenderedPageBreak/>
              <w:t>Khởi tạo mẫu và phát hành hóa đơn GTGT máy tính tiền dịch vụ vận chuyển có thông tin Biển kiểm soát</w:t>
            </w:r>
          </w:p>
          <w:p w14:paraId="76CAE26A" w14:textId="77777777" w:rsidR="00CE10D2" w:rsidRDefault="00CE10D2" w:rsidP="00CE10D2">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605D02B4" w14:textId="77777777" w:rsidR="00CE10D2" w:rsidRDefault="00CE10D2" w:rsidP="00CE10D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máy tính tiền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6B3D9984" w14:textId="77777777" w:rsidR="00CE10D2" w:rsidRDefault="00CE10D2" w:rsidP="00CE10D2">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bài viết gồm:</w:t>
            </w:r>
          </w:p>
          <w:p w14:paraId="35374CE6" w14:textId="77777777" w:rsidR="00CE10D2" w:rsidRDefault="00CE10D2" w:rsidP="00BD52F5">
            <w:pPr>
              <w:numPr>
                <w:ilvl w:val="0"/>
                <w:numId w:val="40"/>
              </w:numPr>
              <w:shd w:val="clear" w:color="auto" w:fill="FFFFFF"/>
              <w:spacing w:after="150"/>
              <w:ind w:left="0"/>
              <w:rPr>
                <w:rFonts w:ascii="MISA Sans" w:hAnsi="MISA Sans"/>
                <w:color w:val="030E43"/>
                <w:spacing w:val="-3"/>
              </w:rPr>
            </w:pPr>
            <w:r>
              <w:rPr>
                <w:rFonts w:ascii="MISA Sans" w:hAnsi="MISA Sans"/>
                <w:color w:val="030E43"/>
                <w:spacing w:val="-3"/>
              </w:rPr>
              <w:t>Hướng dẫn các bước khởi tạo và phát hành hóa đơn GTGT máy tính tiền dịch vụ vận chuyển có thông tin Biển kiểm soát.</w:t>
            </w:r>
          </w:p>
          <w:p w14:paraId="258DD56B" w14:textId="77777777" w:rsidR="00CE10D2" w:rsidRDefault="00CE10D2" w:rsidP="00BD52F5">
            <w:pPr>
              <w:numPr>
                <w:ilvl w:val="0"/>
                <w:numId w:val="40"/>
              </w:numPr>
              <w:shd w:val="clear" w:color="auto" w:fill="FFFFFF"/>
              <w:spacing w:after="150"/>
              <w:ind w:left="0"/>
              <w:rPr>
                <w:rFonts w:ascii="MISA Sans" w:hAnsi="MISA Sans"/>
                <w:color w:val="030E43"/>
                <w:spacing w:val="-3"/>
              </w:rPr>
            </w:pPr>
            <w:r>
              <w:rPr>
                <w:rFonts w:ascii="MISA Sans" w:hAnsi="MISA Sans"/>
                <w:color w:val="030E43"/>
                <w:spacing w:val="-3"/>
              </w:rPr>
              <w:t>Lưu ý nhập khẩu hóa đơn GTGT – máy tính tiền dịch vụ vận có thông tin </w:t>
            </w:r>
            <w:r>
              <w:rPr>
                <w:rStyle w:val="Strong"/>
                <w:rFonts w:ascii="MISA Sans" w:hAnsi="MISA Sans"/>
                <w:color w:val="030E43"/>
                <w:spacing w:val="-3"/>
              </w:rPr>
              <w:t>Biển kiểm soát.</w:t>
            </w:r>
          </w:p>
          <w:p w14:paraId="4D4136BF" w14:textId="77777777" w:rsidR="00CE10D2" w:rsidRDefault="00CE10D2" w:rsidP="00CE10D2">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59DE2529" w14:textId="77777777" w:rsidR="00CE10D2" w:rsidRDefault="00CE10D2" w:rsidP="00CE10D2">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Để khởi tạo và phát hành hóa đơn GTGT máy tính tiền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CE10D2" w14:paraId="12882B65" w14:textId="77777777" w:rsidTr="00CE10D2">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A4485B0" w14:textId="77777777" w:rsidR="00CE10D2" w:rsidRDefault="00CE10D2" w:rsidP="00CE10D2">
                  <w:pPr>
                    <w:pStyle w:val="Heading4"/>
                    <w:shd w:val="clear" w:color="auto" w:fill="8DB3E2"/>
                    <w:rPr>
                      <w:rFonts w:ascii="inherit" w:hAnsi="inherit"/>
                      <w:color w:val="auto"/>
                      <w:sz w:val="28"/>
                      <w:szCs w:val="28"/>
                    </w:rPr>
                  </w:pPr>
                  <w:r>
                    <w:rPr>
                      <w:rStyle w:val="Strong"/>
                      <w:rFonts w:ascii="inherit" w:hAnsi="inherit"/>
                      <w:b w:val="0"/>
                      <w:bCs w:val="0"/>
                      <w:sz w:val="28"/>
                      <w:szCs w:val="28"/>
                    </w:rPr>
                    <w:t>2.1. Khởi tạo mẫu hóa đơn GTGT máy tính tiền dịch vụ vận chuyển có thông tin Biển kiểm soát</w:t>
                  </w:r>
                </w:p>
                <w:p w14:paraId="71C98B13" w14:textId="77777777" w:rsidR="00CE10D2" w:rsidRDefault="00CE10D2" w:rsidP="00CE10D2">
                  <w:pPr>
                    <w:pStyle w:val="NormalWeb"/>
                    <w:spacing w:before="0" w:beforeAutospacing="0" w:after="330" w:afterAutospacing="0"/>
                    <w:jc w:val="both"/>
                  </w:pPr>
                  <w:r>
                    <w:rPr>
                      <w:rStyle w:val="Strong"/>
                      <w:rFonts w:eastAsia="MS Mincho"/>
                    </w:rPr>
                    <w:t>Bước 1:</w:t>
                  </w:r>
                  <w:r>
                    <w:t>  Truy cập </w:t>
                  </w:r>
                  <w:hyperlink r:id="rId137"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5BE94572" w14:textId="686E1699" w:rsidR="00CE10D2" w:rsidRDefault="00CE10D2" w:rsidP="00CE10D2">
                  <w:pPr>
                    <w:pStyle w:val="NormalWeb"/>
                    <w:spacing w:before="0" w:beforeAutospacing="0" w:after="330" w:afterAutospacing="0"/>
                  </w:pPr>
                  <w:r>
                    <w:rPr>
                      <w:noProof/>
                      <w:lang w:eastAsia="en-US"/>
                    </w:rPr>
                    <w:drawing>
                      <wp:inline distT="0" distB="0" distL="0" distR="0" wp14:anchorId="4B4ABC66" wp14:editId="78EB3EAB">
                        <wp:extent cx="5541029" cy="1181473"/>
                        <wp:effectExtent l="0" t="0" r="2540" b="0"/>
                        <wp:docPr id="149" name="Picture 149"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helpv4.meinvoice.vn/wp-content/uploads/2025/05/ND_70_Hoa_don_bantSan_cong_01-1024x218.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71645" cy="1188001"/>
                                </a:xfrm>
                                <a:prstGeom prst="rect">
                                  <a:avLst/>
                                </a:prstGeom>
                                <a:noFill/>
                                <a:ln>
                                  <a:noFill/>
                                </a:ln>
                              </pic:spPr>
                            </pic:pic>
                          </a:graphicData>
                        </a:graphic>
                      </wp:inline>
                    </w:drawing>
                  </w:r>
                </w:p>
                <w:p w14:paraId="1F1A15D6" w14:textId="77777777" w:rsidR="00CE10D2" w:rsidRDefault="00CE10D2" w:rsidP="00CE10D2">
                  <w:pPr>
                    <w:pStyle w:val="NormalWeb"/>
                    <w:spacing w:before="0" w:beforeAutospacing="0" w:after="330" w:afterAutospacing="0"/>
                  </w:pPr>
                  <w:r>
                    <w:rPr>
                      <w:rStyle w:val="Strong"/>
                      <w:rFonts w:eastAsia="MS Mincho"/>
                    </w:rPr>
                    <w:t>Bước 2:</w:t>
                  </w:r>
                  <w:r>
                    <w:t> Chọn mẫu hóa đơn GTGT khởi tạo từ máy tính tiền – loại cơ bản.</w:t>
                  </w:r>
                </w:p>
                <w:p w14:paraId="46C46A0A" w14:textId="58C3F3F2" w:rsidR="00CE10D2" w:rsidRDefault="00CE10D2" w:rsidP="00CE10D2">
                  <w:pPr>
                    <w:pStyle w:val="NormalWeb"/>
                    <w:spacing w:before="0" w:beforeAutospacing="0" w:after="330" w:afterAutospacing="0"/>
                  </w:pPr>
                  <w:r w:rsidRPr="00CE10D2">
                    <w:lastRenderedPageBreak/>
                    <w:drawing>
                      <wp:inline distT="0" distB="0" distL="0" distR="0" wp14:anchorId="707260A1" wp14:editId="0C068D2F">
                        <wp:extent cx="5737860" cy="1807845"/>
                        <wp:effectExtent l="0" t="0" r="0" b="190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745015" cy="1810099"/>
                                </a:xfrm>
                                <a:prstGeom prst="rect">
                                  <a:avLst/>
                                </a:prstGeom>
                              </pic:spPr>
                            </pic:pic>
                          </a:graphicData>
                        </a:graphic>
                      </wp:inline>
                    </w:drawing>
                  </w:r>
                </w:p>
                <w:p w14:paraId="7824DD6B" w14:textId="77777777" w:rsidR="00CE10D2" w:rsidRDefault="00CE10D2" w:rsidP="00CE10D2">
                  <w:pPr>
                    <w:pStyle w:val="NormalWeb"/>
                    <w:spacing w:before="0" w:beforeAutospacing="0" w:after="330" w:afterAutospacing="0"/>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394F3F44" w14:textId="77777777" w:rsidR="00CE10D2" w:rsidRDefault="00CE10D2" w:rsidP="00CE10D2">
                  <w:pPr>
                    <w:pStyle w:val="NormalWeb"/>
                    <w:spacing w:before="0" w:beforeAutospacing="0" w:after="330" w:afterAutospacing="0"/>
                    <w:jc w:val="both"/>
                  </w:pPr>
                  <w:r>
                    <w:rPr>
                      <w:rStyle w:val="Strong"/>
                      <w:rFonts w:eastAsia="MS Mincho"/>
                    </w:rPr>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303AF509" w14:textId="77777777" w:rsidR="00CE10D2" w:rsidRDefault="00CE10D2" w:rsidP="00CE10D2">
                  <w:pPr>
                    <w:pStyle w:val="NormalWeb"/>
                    <w:spacing w:before="0" w:beforeAutospacing="0" w:after="330" w:afterAutospacing="0"/>
                    <w:jc w:val="both"/>
                  </w:pPr>
                  <w:r>
                    <w:rPr>
                      <w:rStyle w:val="Strong"/>
                      <w:rFonts w:eastAsia="MS Mincho"/>
                    </w:rPr>
                    <w:t>Bước 5:</w:t>
                  </w:r>
                  <w:r>
                    <w:t> Nhấn </w:t>
                  </w:r>
                  <w:r>
                    <w:rPr>
                      <w:rStyle w:val="Strong"/>
                      <w:rFonts w:eastAsia="MS Mincho"/>
                    </w:rPr>
                    <w:t>Tiếp tục</w:t>
                  </w:r>
                  <w:r>
                    <w:t>.</w:t>
                  </w:r>
                </w:p>
                <w:p w14:paraId="60D7323C" w14:textId="5EA2EF4E" w:rsidR="00CE10D2" w:rsidRDefault="00CE10D2" w:rsidP="00CE10D2">
                  <w:pPr>
                    <w:pStyle w:val="NormalWeb"/>
                    <w:spacing w:before="0" w:beforeAutospacing="0" w:after="330" w:afterAutospacing="0"/>
                  </w:pPr>
                  <w:r w:rsidRPr="00CE10D2">
                    <w:drawing>
                      <wp:inline distT="0" distB="0" distL="0" distR="0" wp14:anchorId="2BC36A10" wp14:editId="7FBACB06">
                        <wp:extent cx="5431809" cy="4133145"/>
                        <wp:effectExtent l="0" t="0" r="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439814" cy="4139236"/>
                                </a:xfrm>
                                <a:prstGeom prst="rect">
                                  <a:avLst/>
                                </a:prstGeom>
                              </pic:spPr>
                            </pic:pic>
                          </a:graphicData>
                        </a:graphic>
                      </wp:inline>
                    </w:drawing>
                  </w:r>
                </w:p>
                <w:p w14:paraId="3AAF0B14" w14:textId="77777777" w:rsidR="00CE10D2" w:rsidRDefault="00CE10D2" w:rsidP="00CE10D2">
                  <w:pPr>
                    <w:pStyle w:val="NormalWeb"/>
                    <w:spacing w:before="0" w:beforeAutospacing="0" w:after="330" w:afterAutospacing="0"/>
                    <w:jc w:val="both"/>
                  </w:pPr>
                  <w:r>
                    <w:rPr>
                      <w:rStyle w:val="Strong"/>
                      <w:rFonts w:eastAsia="MS Mincho"/>
                    </w:rPr>
                    <w:t>Bước 6:</w:t>
                  </w:r>
                  <w:r>
                    <w:t> Thiết lập hiển thị các thông tin cần bổ sung trên hóa đơn theo Nghị định 70/2025/NĐ-CP (nếu cần)</w:t>
                  </w:r>
                </w:p>
                <w:p w14:paraId="6848CB97" w14:textId="77777777" w:rsidR="00CE10D2" w:rsidRDefault="00CE10D2" w:rsidP="00BD52F5">
                  <w:pPr>
                    <w:numPr>
                      <w:ilvl w:val="0"/>
                      <w:numId w:val="41"/>
                    </w:numPr>
                    <w:spacing w:after="150" w:line="240" w:lineRule="auto"/>
                    <w:ind w:left="0"/>
                    <w:jc w:val="both"/>
                  </w:pPr>
                  <w:r>
                    <w:lastRenderedPageBreak/>
                    <w:t>Tại bước </w:t>
                  </w:r>
                  <w:r>
                    <w:rPr>
                      <w:rStyle w:val="Strong"/>
                    </w:rPr>
                    <w:t>Tùy chỉnh nội dung hóa đơn</w:t>
                  </w:r>
                  <w:r>
                    <w:t>, nhấn vào mục </w:t>
                  </w:r>
                  <w:r>
                    <w:rPr>
                      <w:rStyle w:val="Strong"/>
                    </w:rPr>
                    <w:t>Thiết lập thông tin cần bổ sung theo Nghị định 70.</w:t>
                  </w:r>
                </w:p>
                <w:p w14:paraId="4BB74B14" w14:textId="77777777" w:rsidR="00CE10D2" w:rsidRDefault="00CE10D2" w:rsidP="00BD52F5">
                  <w:pPr>
                    <w:numPr>
                      <w:ilvl w:val="0"/>
                      <w:numId w:val="41"/>
                    </w:numPr>
                    <w:spacing w:after="150" w:line="240" w:lineRule="auto"/>
                    <w:ind w:left="0"/>
                    <w:jc w:val="both"/>
                  </w:pPr>
                  <w:r>
                    <w:t>Chương trình đã tự động tích chọn các thông tin bắt buộc trên hóa đơn, tích chọn các thông tin cần bổ sung thêm, nhấn </w:t>
                  </w:r>
                  <w:r>
                    <w:rPr>
                      <w:rStyle w:val="Strong"/>
                    </w:rPr>
                    <w:t>Đồng ý</w:t>
                  </w:r>
                  <w:r>
                    <w:t>.</w:t>
                  </w:r>
                </w:p>
                <w:p w14:paraId="51C81555" w14:textId="6D39DB20" w:rsidR="00CE10D2" w:rsidRDefault="00CE10D2" w:rsidP="00CE10D2">
                  <w:pPr>
                    <w:pStyle w:val="NormalWeb"/>
                    <w:spacing w:before="0" w:beforeAutospacing="0" w:after="330" w:afterAutospacing="0"/>
                  </w:pPr>
                  <w:r w:rsidRPr="00CE10D2">
                    <w:drawing>
                      <wp:inline distT="0" distB="0" distL="0" distR="0" wp14:anchorId="5F984D30" wp14:editId="74E4BCB6">
                        <wp:extent cx="5441333" cy="4049891"/>
                        <wp:effectExtent l="0" t="0" r="6985"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445664" cy="4053114"/>
                                </a:xfrm>
                                <a:prstGeom prst="rect">
                                  <a:avLst/>
                                </a:prstGeom>
                              </pic:spPr>
                            </pic:pic>
                          </a:graphicData>
                        </a:graphic>
                      </wp:inline>
                    </w:drawing>
                  </w:r>
                </w:p>
                <w:p w14:paraId="03E73A45" w14:textId="77777777" w:rsidR="00CE10D2" w:rsidRDefault="00CE10D2" w:rsidP="00CE10D2">
                  <w:pPr>
                    <w:pStyle w:val="NormalWeb"/>
                    <w:spacing w:before="0" w:beforeAutospacing="0" w:after="0" w:afterAutospacing="0"/>
                  </w:pPr>
                  <w:r>
                    <w:rPr>
                      <w:rStyle w:val="Strong"/>
                      <w:rFonts w:eastAsia="MS Mincho"/>
                    </w:rPr>
                    <w:t>Bước 7:</w:t>
                  </w:r>
                  <w:r>
                    <w:t> Nhấn </w:t>
                  </w:r>
                  <w:r>
                    <w:rPr>
                      <w:rStyle w:val="Strong"/>
                      <w:rFonts w:eastAsia="MS Mincho"/>
                    </w:rPr>
                    <w:t>Lưu</w:t>
                  </w:r>
                  <w:r>
                    <w:t> để hoàn thiện việc khởi tạo mẫu hóa đơn.</w:t>
                  </w:r>
                </w:p>
                <w:p w14:paraId="58B31B1E" w14:textId="77777777" w:rsidR="00CE10D2" w:rsidRDefault="00CE10D2" w:rsidP="00CE10D2">
                  <w:pPr>
                    <w:pStyle w:val="Heading4"/>
                    <w:shd w:val="clear" w:color="auto" w:fill="8DB3E2"/>
                    <w:rPr>
                      <w:rFonts w:ascii="inherit" w:hAnsi="inherit"/>
                      <w:sz w:val="28"/>
                      <w:szCs w:val="28"/>
                    </w:rPr>
                  </w:pPr>
                  <w:r>
                    <w:rPr>
                      <w:rStyle w:val="Strong"/>
                      <w:rFonts w:ascii="inherit" w:hAnsi="inherit"/>
                      <w:b w:val="0"/>
                      <w:bCs w:val="0"/>
                      <w:sz w:val="28"/>
                      <w:szCs w:val="28"/>
                    </w:rPr>
                    <w:t>2.2. Phát hành hóa đơn GTGT máy tính tiền dịch vụ vận chuyển có thông tin Biển kiểm soát</w:t>
                  </w:r>
                </w:p>
                <w:p w14:paraId="6A24349F" w14:textId="77777777" w:rsidR="00CE10D2" w:rsidRDefault="00CE10D2" w:rsidP="00CE10D2">
                  <w:pPr>
                    <w:pStyle w:val="NormalWeb"/>
                    <w:spacing w:before="0" w:beforeAutospacing="0" w:after="330" w:afterAutospacing="0"/>
                  </w:pPr>
                  <w:r>
                    <w:rPr>
                      <w:rStyle w:val="Strong"/>
                      <w:rFonts w:eastAsia="MS Mincho"/>
                    </w:rPr>
                    <w:t>Bước 1:</w:t>
                  </w:r>
                  <w:r>
                    <w:t> Vào mục </w:t>
                  </w:r>
                  <w:r>
                    <w:rPr>
                      <w:rStyle w:val="Strong"/>
                      <w:rFonts w:eastAsia="MS Mincho"/>
                    </w:rPr>
                    <w:t>Hóa đơn\Hóa đơn khởi tạo từ máy tính tiền</w:t>
                  </w:r>
                  <w:r>
                    <w:t>, nhấn </w:t>
                  </w:r>
                  <w:r>
                    <w:rPr>
                      <w:rStyle w:val="Strong"/>
                      <w:rFonts w:eastAsia="MS Mincho"/>
                    </w:rPr>
                    <w:t>Thêm mới</w:t>
                  </w:r>
                  <w:r>
                    <w:t>.</w:t>
                  </w:r>
                </w:p>
                <w:p w14:paraId="0A03B917" w14:textId="6FF3DAA2" w:rsidR="00CE10D2" w:rsidRDefault="00CE10D2" w:rsidP="00CE10D2">
                  <w:pPr>
                    <w:pStyle w:val="NormalWeb"/>
                    <w:spacing w:before="0" w:beforeAutospacing="0" w:after="330" w:afterAutospacing="0"/>
                  </w:pPr>
                  <w:r w:rsidRPr="00CE10D2">
                    <w:drawing>
                      <wp:inline distT="0" distB="0" distL="0" distR="0" wp14:anchorId="79176FE9" wp14:editId="606CDD75">
                        <wp:extent cx="5466058" cy="1787857"/>
                        <wp:effectExtent l="0" t="0" r="1905" b="317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485647" cy="1794264"/>
                                </a:xfrm>
                                <a:prstGeom prst="rect">
                                  <a:avLst/>
                                </a:prstGeom>
                              </pic:spPr>
                            </pic:pic>
                          </a:graphicData>
                        </a:graphic>
                      </wp:inline>
                    </w:drawing>
                  </w:r>
                </w:p>
                <w:p w14:paraId="4BE06E76" w14:textId="77777777" w:rsidR="00CE10D2" w:rsidRDefault="00CE10D2" w:rsidP="00CE10D2">
                  <w:pPr>
                    <w:pStyle w:val="NormalWeb"/>
                    <w:spacing w:before="0" w:beforeAutospacing="0" w:after="330" w:afterAutospacing="0"/>
                  </w:pPr>
                  <w:r>
                    <w:rPr>
                      <w:rStyle w:val="Strong"/>
                      <w:rFonts w:eastAsia="MS Mincho"/>
                    </w:rPr>
                    <w:lastRenderedPageBreak/>
                    <w:t>Bước 2:</w:t>
                  </w:r>
                  <w:r>
                    <w:t> Chọn mẫu hóa đơn dịch vụ vận chuyển.</w:t>
                  </w:r>
                </w:p>
                <w:p w14:paraId="56067E77" w14:textId="417D3C75" w:rsidR="00CE10D2" w:rsidRDefault="00CE10D2" w:rsidP="00CE10D2">
                  <w:pPr>
                    <w:pStyle w:val="NormalWeb"/>
                    <w:spacing w:before="0" w:beforeAutospacing="0" w:after="330" w:afterAutospacing="0"/>
                  </w:pPr>
                  <w:r>
                    <w:rPr>
                      <w:rStyle w:val="Strong"/>
                      <w:rFonts w:eastAsia="MS Mincho"/>
                    </w:rPr>
                    <w:t>Bước 3:</w:t>
                  </w:r>
                  <w:r>
                    <w:t> Khai báo các thông tin trên hóa đơn.</w:t>
                  </w:r>
                </w:p>
                <w:p w14:paraId="522E7EF6" w14:textId="77777777" w:rsidR="00CE10D2" w:rsidRDefault="00CE10D2" w:rsidP="00BD52F5">
                  <w:pPr>
                    <w:numPr>
                      <w:ilvl w:val="1"/>
                      <w:numId w:val="42"/>
                    </w:numPr>
                    <w:spacing w:after="150" w:line="240" w:lineRule="auto"/>
                    <w:ind w:left="0"/>
                  </w:pPr>
                  <w:r>
                    <w:t>Tại cột </w:t>
                  </w:r>
                  <w:r>
                    <w:rPr>
                      <w:rStyle w:val="Strong"/>
                    </w:rPr>
                    <w:t>Tính chất HHDV</w:t>
                  </w:r>
                  <w:r>
                    <w:t>: Chọn tính chất </w:t>
                  </w:r>
                  <w:r>
                    <w:rPr>
                      <w:rStyle w:val="Strong"/>
                    </w:rPr>
                    <w:t>Hàng hóa đặc trưng</w:t>
                  </w:r>
                </w:p>
                <w:p w14:paraId="5CC97423" w14:textId="77777777" w:rsidR="00CE10D2" w:rsidRDefault="00CE10D2" w:rsidP="00BD52F5">
                  <w:pPr>
                    <w:numPr>
                      <w:ilvl w:val="1"/>
                      <w:numId w:val="42"/>
                    </w:numPr>
                    <w:spacing w:after="150" w:line="240" w:lineRule="auto"/>
                    <w:ind w:left="0"/>
                  </w:pPr>
                  <w:r>
                    <w:t>Khai báo thông tin </w:t>
                  </w:r>
                  <w:r>
                    <w:rPr>
                      <w:rStyle w:val="Strong"/>
                    </w:rPr>
                    <w:t>Biển kiểm soát</w:t>
                  </w:r>
                  <w:r>
                    <w:t> và các thông tin khác của hóa đơn.</w:t>
                  </w:r>
                </w:p>
                <w:p w14:paraId="37795B93" w14:textId="77777777" w:rsidR="00CE10D2" w:rsidRDefault="00CE10D2" w:rsidP="00CE10D2">
                  <w:pPr>
                    <w:pStyle w:val="NormalWeb"/>
                    <w:spacing w:before="0" w:beforeAutospacing="0" w:after="330" w:afterAutospacing="0"/>
                  </w:pPr>
                  <w:r>
                    <w:rPr>
                      <w:rStyle w:val="Strong"/>
                      <w:rFonts w:eastAsia="MS Mincho"/>
                    </w:rPr>
                    <w:t>Bước 4:</w:t>
                  </w:r>
                  <w:r>
                    <w:t> Nhấn </w:t>
                  </w:r>
                  <w:r>
                    <w:rPr>
                      <w:rStyle w:val="Strong"/>
                      <w:rFonts w:eastAsia="MS Mincho"/>
                    </w:rPr>
                    <w:t>Lưu và phát hành</w:t>
                  </w:r>
                  <w:r>
                    <w:t> để phát hành hóa đơn.</w:t>
                  </w:r>
                </w:p>
                <w:p w14:paraId="45BAEFB8" w14:textId="023AA39B" w:rsidR="00CE10D2" w:rsidRDefault="00CE10D2" w:rsidP="00CE10D2">
                  <w:pPr>
                    <w:pStyle w:val="NormalWeb"/>
                    <w:spacing w:before="0" w:beforeAutospacing="0" w:after="330" w:afterAutospacing="0"/>
                  </w:pPr>
                  <w:r w:rsidRPr="00CE10D2">
                    <w:drawing>
                      <wp:inline distT="0" distB="0" distL="0" distR="0" wp14:anchorId="1EA313EE" wp14:editId="5CBA461D">
                        <wp:extent cx="5437609" cy="4378491"/>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445602" cy="4384927"/>
                                </a:xfrm>
                                <a:prstGeom prst="rect">
                                  <a:avLst/>
                                </a:prstGeom>
                              </pic:spPr>
                            </pic:pic>
                          </a:graphicData>
                        </a:graphic>
                      </wp:inline>
                    </w:drawing>
                  </w:r>
                </w:p>
                <w:p w14:paraId="2F8B2D1A" w14:textId="77777777" w:rsidR="00CE10D2" w:rsidRDefault="00CE10D2" w:rsidP="00CE10D2">
                  <w:pPr>
                    <w:pStyle w:val="NormalWeb"/>
                    <w:spacing w:before="0" w:beforeAutospacing="0" w:after="330" w:afterAutospacing="0"/>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094E0E53" w14:textId="4CC33F39" w:rsidR="00CE10D2" w:rsidRDefault="00CE10D2" w:rsidP="00CE10D2">
                  <w:pPr>
                    <w:pStyle w:val="NormalWeb"/>
                    <w:spacing w:before="0" w:beforeAutospacing="0" w:after="330" w:afterAutospacing="0"/>
                  </w:pPr>
                  <w:r>
                    <w:rPr>
                      <w:noProof/>
                      <w:lang w:eastAsia="en-US"/>
                    </w:rPr>
                    <w:lastRenderedPageBreak/>
                    <w:drawing>
                      <wp:inline distT="0" distB="0" distL="0" distR="0" wp14:anchorId="4BCB6E3C" wp14:editId="364B43B2">
                        <wp:extent cx="5253505" cy="4524503"/>
                        <wp:effectExtent l="0" t="0" r="4445" b="0"/>
                        <wp:docPr id="143" name="Picture 143" descr="https://helpv4.meinvoice.vn/wp-content/uploads/2025/05/ND70_hoa_don_van_tai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helpv4.meinvoice.vn/wp-content/uploads/2025/05/ND70_hoa_don_van_tai_05.jp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259554" cy="4529713"/>
                                </a:xfrm>
                                <a:prstGeom prst="rect">
                                  <a:avLst/>
                                </a:prstGeom>
                                <a:noFill/>
                                <a:ln>
                                  <a:noFill/>
                                </a:ln>
                              </pic:spPr>
                            </pic:pic>
                          </a:graphicData>
                        </a:graphic>
                      </wp:inline>
                    </w:drawing>
                  </w:r>
                </w:p>
              </w:tc>
            </w:tr>
          </w:tbl>
          <w:p w14:paraId="0CF57FBC" w14:textId="77777777" w:rsidR="00CE10D2" w:rsidRDefault="00CE10D2" w:rsidP="00CE10D2">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4132120F" w14:textId="77777777" w:rsidR="00CE10D2" w:rsidRDefault="00CE10D2" w:rsidP="00CE10D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rường hợp nhập khẩu hóa đơn GTGT – máy tính tiền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chuyển tương tự hóa đơn GTGT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Xem hướng dẫn chi tiết </w:t>
            </w:r>
            <w:hyperlink r:id="rId144" w:tgtFrame="_blank" w:history="1">
              <w:r>
                <w:rPr>
                  <w:rStyle w:val="Strong"/>
                  <w:rFonts w:ascii="MISA Sans" w:eastAsia="MS Mincho" w:hAnsi="MISA Sans"/>
                  <w:i/>
                  <w:iCs/>
                  <w:color w:val="337AB7"/>
                  <w:spacing w:val="-3"/>
                </w:rPr>
                <w:t>tại đây</w:t>
              </w:r>
            </w:hyperlink>
            <w:r>
              <w:rPr>
                <w:rStyle w:val="Emphasis"/>
                <w:rFonts w:ascii="MISA Sans" w:hAnsi="MISA Sans"/>
                <w:color w:val="030E43"/>
                <w:spacing w:val="-3"/>
              </w:rPr>
              <w:t>.</w:t>
            </w:r>
          </w:p>
          <w:p w14:paraId="54FB0E1B" w14:textId="77777777" w:rsidR="00884B3B" w:rsidRDefault="00884B3B" w:rsidP="00CE10D2">
            <w:pPr>
              <w:rPr>
                <w:b/>
                <w:bCs/>
                <w:color w:val="000000" w:themeColor="text1"/>
                <w:sz w:val="28"/>
                <w:szCs w:val="28"/>
              </w:rPr>
            </w:pPr>
          </w:p>
        </w:tc>
      </w:tr>
    </w:tbl>
    <w:p w14:paraId="7C387DBE" w14:textId="63D0F5E7" w:rsidR="00884B3B" w:rsidRDefault="00884B3B" w:rsidP="00884B3B">
      <w:pPr>
        <w:pStyle w:val="ListParagraph"/>
        <w:ind w:left="2430"/>
        <w:rPr>
          <w:b/>
          <w:bCs/>
          <w:color w:val="000000" w:themeColor="text1"/>
          <w:sz w:val="28"/>
          <w:szCs w:val="28"/>
        </w:rPr>
      </w:pPr>
    </w:p>
    <w:p w14:paraId="14E80809" w14:textId="20732739" w:rsidR="00884B3B" w:rsidRDefault="00CE10D2" w:rsidP="00BD52F5">
      <w:pPr>
        <w:pStyle w:val="ListParagraph"/>
        <w:numPr>
          <w:ilvl w:val="1"/>
          <w:numId w:val="5"/>
        </w:numPr>
        <w:rPr>
          <w:b/>
          <w:bCs/>
          <w:color w:val="000000" w:themeColor="text1"/>
          <w:sz w:val="28"/>
          <w:szCs w:val="28"/>
        </w:rPr>
      </w:pPr>
      <w:r w:rsidRPr="00CE10D2">
        <w:rPr>
          <w:b/>
          <w:bCs/>
          <w:color w:val="000000" w:themeColor="text1"/>
          <w:sz w:val="28"/>
          <w:szCs w:val="28"/>
        </w:rPr>
        <w:t>Hóa đơn bán tài sản công sử dụng hàng hóa đặc trưng là xe ô tô, mô tô</w:t>
      </w:r>
    </w:p>
    <w:tbl>
      <w:tblPr>
        <w:tblStyle w:val="TableGrid"/>
        <w:tblW w:w="0" w:type="auto"/>
        <w:tblLook w:val="04A0" w:firstRow="1" w:lastRow="0" w:firstColumn="1" w:lastColumn="0" w:noHBand="0" w:noVBand="1"/>
      </w:tblPr>
      <w:tblGrid>
        <w:gridCol w:w="9026"/>
      </w:tblGrid>
      <w:tr w:rsidR="00884B3B" w14:paraId="37D9B5C3" w14:textId="77777777" w:rsidTr="00CE10D2">
        <w:tc>
          <w:tcPr>
            <w:tcW w:w="9026" w:type="dxa"/>
          </w:tcPr>
          <w:p w14:paraId="2FDCB6B1" w14:textId="77777777" w:rsidR="00CE10D2" w:rsidRDefault="00CE10D2" w:rsidP="00CE10D2">
            <w:pPr>
              <w:pStyle w:val="Heading1"/>
              <w:spacing w:before="0" w:after="450"/>
              <w:outlineLvl w:val="0"/>
              <w:rPr>
                <w:rFonts w:ascii="inherit" w:hAnsi="inherit"/>
              </w:rPr>
            </w:pPr>
            <w:r>
              <w:rPr>
                <w:rFonts w:ascii="inherit" w:hAnsi="inherit"/>
              </w:rPr>
              <w:lastRenderedPageBreak/>
              <w:t>Hóa đơn bán tài sản công sử dụng hàng hóa đặc trưng là xe ô tô, mô tô</w:t>
            </w:r>
          </w:p>
          <w:p w14:paraId="41597DD7" w14:textId="77777777" w:rsidR="00CE10D2" w:rsidRDefault="00CE10D2" w:rsidP="00CE10D2">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213D7D45" w14:textId="77777777" w:rsidR="00CE10D2" w:rsidRDefault="00CE10D2" w:rsidP="00CE10D2">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Mục đích: Bài viết này giúp Anh/Chị thực hiện đúng quy trình khởi tạo và phát hành hóa đơn bán tài sản công khi hàng hóa là xe ô tô, mô tô – có bổ sung thông tin Số khung, Số máy theo quy định.</w:t>
            </w:r>
          </w:p>
          <w:p w14:paraId="4EFB8394" w14:textId="77777777" w:rsidR="00CE10D2" w:rsidRDefault="00CE10D2" w:rsidP="00CE10D2">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bài viết: </w:t>
            </w:r>
          </w:p>
          <w:p w14:paraId="21F3917F" w14:textId="77777777" w:rsidR="00CE10D2" w:rsidRDefault="00CE10D2" w:rsidP="00BD52F5">
            <w:pPr>
              <w:numPr>
                <w:ilvl w:val="0"/>
                <w:numId w:val="43"/>
              </w:numPr>
              <w:shd w:val="clear" w:color="auto" w:fill="FFFFFF"/>
              <w:spacing w:after="150"/>
              <w:ind w:left="0"/>
              <w:rPr>
                <w:rFonts w:ascii="MISA Sans" w:hAnsi="MISA Sans"/>
                <w:color w:val="030E43"/>
                <w:spacing w:val="-3"/>
              </w:rPr>
            </w:pPr>
            <w:r>
              <w:rPr>
                <w:rFonts w:ascii="MISA Sans" w:hAnsi="MISA Sans"/>
                <w:color w:val="030E43"/>
                <w:spacing w:val="-3"/>
              </w:rPr>
              <w:t>Khởi tạo mẫu hóa đơn bán tài sản công sử dụng hàng hóa đặc trưng xe ô tô, mô tô</w:t>
            </w:r>
          </w:p>
          <w:p w14:paraId="1821689D" w14:textId="77777777" w:rsidR="00CE10D2" w:rsidRDefault="00CE10D2" w:rsidP="00BD52F5">
            <w:pPr>
              <w:numPr>
                <w:ilvl w:val="0"/>
                <w:numId w:val="43"/>
              </w:numPr>
              <w:shd w:val="clear" w:color="auto" w:fill="FFFFFF"/>
              <w:spacing w:after="150"/>
              <w:ind w:left="0"/>
              <w:rPr>
                <w:rFonts w:ascii="MISA Sans" w:hAnsi="MISA Sans"/>
                <w:color w:val="030E43"/>
                <w:spacing w:val="-3"/>
              </w:rPr>
            </w:pPr>
            <w:r>
              <w:rPr>
                <w:rFonts w:ascii="MISA Sans" w:hAnsi="MISA Sans"/>
                <w:color w:val="030E43"/>
                <w:spacing w:val="-3"/>
              </w:rPr>
              <w:t>Phát hành hóa đơn bán tài sản công sử dụng hàng hóa đặc trưng xe ô tô, mô tô</w:t>
            </w:r>
          </w:p>
          <w:p w14:paraId="54B720B5" w14:textId="77777777" w:rsidR="00CE10D2" w:rsidRDefault="00CE10D2" w:rsidP="00BD52F5">
            <w:pPr>
              <w:numPr>
                <w:ilvl w:val="0"/>
                <w:numId w:val="43"/>
              </w:numPr>
              <w:shd w:val="clear" w:color="auto" w:fill="FFFFFF"/>
              <w:spacing w:after="150"/>
              <w:ind w:left="0"/>
              <w:rPr>
                <w:rFonts w:ascii="MISA Sans" w:hAnsi="MISA Sans"/>
                <w:color w:val="030E43"/>
                <w:spacing w:val="-3"/>
              </w:rPr>
            </w:pPr>
            <w:r>
              <w:rPr>
                <w:rFonts w:ascii="MISA Sans" w:hAnsi="MISA Sans"/>
                <w:color w:val="030E43"/>
                <w:spacing w:val="-3"/>
              </w:rPr>
              <w:t>Xử lý hóa đơn bán tài sản công sử dụng hàng hóa đặc trưng xe ôtô, môtô lập sai</w:t>
            </w:r>
          </w:p>
          <w:p w14:paraId="106E9926" w14:textId="77777777" w:rsidR="00CE10D2" w:rsidRDefault="00CE10D2" w:rsidP="00CE10D2">
            <w:pPr>
              <w:pStyle w:val="NormalWeb"/>
              <w:shd w:val="clear" w:color="auto" w:fill="FFFFFF"/>
              <w:spacing w:before="0" w:beforeAutospacing="0" w:after="0" w:afterAutospacing="0"/>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Hóa đơn bán tài sản công sử dụng </w:t>
            </w:r>
            <w:r>
              <w:rPr>
                <w:rStyle w:val="Strong"/>
                <w:rFonts w:ascii="MISA Sans" w:eastAsia="MS Mincho" w:hAnsi="MISA Sans"/>
                <w:i/>
                <w:iCs/>
                <w:color w:val="030E43"/>
                <w:spacing w:val="-3"/>
              </w:rPr>
              <w:t>hàng hóa đặc trưng xe ô tô, mô tô </w:t>
            </w:r>
            <w:r>
              <w:rPr>
                <w:rStyle w:val="Emphasis"/>
                <w:rFonts w:ascii="MISA Sans" w:eastAsia="MS Mincho" w:hAnsi="MISA Sans"/>
                <w:color w:val="030E43"/>
                <w:spacing w:val="-3"/>
              </w:rPr>
              <w:t>sẽ có thêm thông tin </w:t>
            </w:r>
            <w:r>
              <w:rPr>
                <w:rStyle w:val="Strong"/>
                <w:rFonts w:ascii="MISA Sans" w:eastAsia="MS Mincho" w:hAnsi="MISA Sans"/>
                <w:i/>
                <w:iCs/>
                <w:color w:val="030E43"/>
                <w:spacing w:val="-3"/>
              </w:rPr>
              <w:t>Số khung</w:t>
            </w:r>
            <w:r>
              <w:rPr>
                <w:rStyle w:val="Emphasis"/>
                <w:rFonts w:ascii="MISA Sans" w:eastAsia="MS Mincho" w:hAnsi="MISA Sans"/>
                <w:color w:val="030E43"/>
                <w:spacing w:val="-3"/>
              </w:rPr>
              <w:t>,</w:t>
            </w:r>
            <w:r>
              <w:rPr>
                <w:rStyle w:val="Strong"/>
                <w:rFonts w:ascii="MISA Sans" w:eastAsia="MS Mincho" w:hAnsi="MISA Sans"/>
                <w:i/>
                <w:iCs/>
                <w:color w:val="030E43"/>
                <w:spacing w:val="-3"/>
              </w:rPr>
              <w:t> Số máy </w:t>
            </w:r>
            <w:r>
              <w:rPr>
                <w:rStyle w:val="Emphasis"/>
                <w:rFonts w:ascii="MISA Sans" w:eastAsia="MS Mincho" w:hAnsi="MISA Sans"/>
                <w:color w:val="030E43"/>
                <w:spacing w:val="-3"/>
              </w:rPr>
              <w:t>so với hóa đơn bán tài sản công thông thường</w:t>
            </w:r>
          </w:p>
          <w:p w14:paraId="7DF5EEAA" w14:textId="77777777" w:rsidR="00CE10D2" w:rsidRDefault="00CE10D2" w:rsidP="00CE10D2">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5ED1E1DF" w14:textId="77777777" w:rsidR="00CE10D2" w:rsidRDefault="00CE10D2" w:rsidP="00CE10D2">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Để lập hóa đơn bán tài sản công sử dụng </w:t>
            </w:r>
            <w:r>
              <w:rPr>
                <w:rStyle w:val="Strong"/>
                <w:rFonts w:ascii="MISA Sans" w:eastAsia="MS Mincho" w:hAnsi="MISA Sans"/>
                <w:color w:val="030E43"/>
                <w:spacing w:val="-3"/>
              </w:rPr>
              <w:t>hàng hóa đặc trưng xe ô tô, mô tô</w:t>
            </w:r>
            <w:r>
              <w:rPr>
                <w:rFonts w:ascii="MISA Sans" w:hAnsi="MISA Sans"/>
                <w:color w:val="030E43"/>
                <w:spacing w:val="-3"/>
              </w:rPr>
              <w:t>, bạn thực hiện theo các bước sau:</w:t>
            </w:r>
          </w:p>
          <w:tbl>
            <w:tblPr>
              <w:tblW w:w="11044"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CE10D2" w14:paraId="10F6EEB9" w14:textId="77777777" w:rsidTr="00CE10D2">
              <w:tc>
                <w:tcPr>
                  <w:tcW w:w="11031" w:type="dxa"/>
                  <w:tcBorders>
                    <w:top w:val="nil"/>
                    <w:left w:val="nil"/>
                    <w:bottom w:val="nil"/>
                    <w:right w:val="nil"/>
                  </w:tcBorders>
                  <w:shd w:val="clear" w:color="auto" w:fill="FAFCFD"/>
                  <w:tcMar>
                    <w:top w:w="60" w:type="dxa"/>
                    <w:left w:w="120" w:type="dxa"/>
                    <w:bottom w:w="60" w:type="dxa"/>
                    <w:right w:w="120" w:type="dxa"/>
                  </w:tcMar>
                  <w:vAlign w:val="center"/>
                  <w:hideMark/>
                </w:tcPr>
                <w:p w14:paraId="34D31A6E" w14:textId="77777777" w:rsidR="00CE10D2" w:rsidRDefault="00CE10D2" w:rsidP="00CE10D2">
                  <w:pPr>
                    <w:pStyle w:val="Heading4"/>
                    <w:shd w:val="clear" w:color="auto" w:fill="8DB3E2"/>
                    <w:rPr>
                      <w:rFonts w:ascii="inherit" w:hAnsi="inherit"/>
                      <w:color w:val="auto"/>
                      <w:sz w:val="28"/>
                      <w:szCs w:val="28"/>
                    </w:rPr>
                  </w:pPr>
                  <w:r>
                    <w:rPr>
                      <w:rStyle w:val="Strong"/>
                      <w:rFonts w:ascii="inherit" w:hAnsi="inherit"/>
                      <w:b w:val="0"/>
                      <w:bCs w:val="0"/>
                      <w:sz w:val="28"/>
                      <w:szCs w:val="28"/>
                    </w:rPr>
                    <w:t>2.1. Khởi tạo mẫu hóa đơn bán tài sản công sử dụng hàng hóa đặc trưng xe ô tô, mô tô</w:t>
                  </w:r>
                </w:p>
                <w:p w14:paraId="21A9AF73" w14:textId="77777777" w:rsidR="00CE10D2" w:rsidRDefault="00CE10D2" w:rsidP="00CE10D2">
                  <w:pPr>
                    <w:pStyle w:val="NormalWeb"/>
                    <w:spacing w:before="0" w:beforeAutospacing="0" w:after="330" w:afterAutospacing="0"/>
                  </w:pPr>
                  <w:r>
                    <w:rPr>
                      <w:rStyle w:val="Strong"/>
                      <w:rFonts w:eastAsia="MS Mincho"/>
                    </w:rPr>
                    <w:t>Bước 1.</w:t>
                  </w:r>
                  <w:r>
                    <w:t> Vào mục </w:t>
                  </w:r>
                  <w:r>
                    <w:rPr>
                      <w:rStyle w:val="Strong"/>
                      <w:rFonts w:eastAsia="MS Mincho"/>
                    </w:rPr>
                    <w:t>đăng ký phát hành </w:t>
                  </w:r>
                  <w:r>
                    <w:t>chọn</w:t>
                  </w:r>
                  <w:r>
                    <w:rPr>
                      <w:rStyle w:val="Strong"/>
                      <w:rFonts w:eastAsia="MS Mincho"/>
                    </w:rPr>
                    <w:t> Mẫu hóa đơn </w:t>
                  </w:r>
                  <w:r>
                    <w:t>nhấn</w:t>
                  </w:r>
                  <w:r>
                    <w:rPr>
                      <w:rStyle w:val="Strong"/>
                      <w:rFonts w:eastAsia="MS Mincho"/>
                    </w:rPr>
                    <w:t> Thêm mới. </w:t>
                  </w:r>
                </w:p>
                <w:p w14:paraId="05BC9F2E" w14:textId="63729EF3" w:rsidR="00CE10D2" w:rsidRDefault="00CE10D2" w:rsidP="00CE10D2">
                  <w:pPr>
                    <w:pStyle w:val="NormalWeb"/>
                    <w:spacing w:before="0" w:beforeAutospacing="0" w:after="330" w:afterAutospacing="0"/>
                  </w:pPr>
                  <w:r>
                    <w:rPr>
                      <w:noProof/>
                      <w:lang w:eastAsia="en-US"/>
                    </w:rPr>
                    <w:drawing>
                      <wp:inline distT="0" distB="0" distL="0" distR="0" wp14:anchorId="1DBC3134" wp14:editId="3B189E68">
                        <wp:extent cx="5499943" cy="1438425"/>
                        <wp:effectExtent l="0" t="0" r="5715" b="9525"/>
                        <wp:docPr id="166" name="Picture 166" descr="https://helpv4.meinvoice.vn/wp-content/uploads/2025/07/B1.-KHOI-TAO-HD-5-1-1024x2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helpv4.meinvoice.vn/wp-content/uploads/2025/07/B1.-KHOI-TAO-HD-5-1-1024x268.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552221" cy="1452097"/>
                                </a:xfrm>
                                <a:prstGeom prst="rect">
                                  <a:avLst/>
                                </a:prstGeom>
                                <a:noFill/>
                                <a:ln>
                                  <a:noFill/>
                                </a:ln>
                              </pic:spPr>
                            </pic:pic>
                          </a:graphicData>
                        </a:graphic>
                      </wp:inline>
                    </w:drawing>
                  </w:r>
                </w:p>
                <w:p w14:paraId="3033575E" w14:textId="77777777" w:rsidR="00CE10D2" w:rsidRDefault="00CE10D2" w:rsidP="00CE10D2">
                  <w:pPr>
                    <w:pStyle w:val="NormalWeb"/>
                    <w:spacing w:before="0" w:beforeAutospacing="0" w:after="330" w:afterAutospacing="0"/>
                    <w:jc w:val="both"/>
                  </w:pPr>
                  <w:r>
                    <w:rPr>
                      <w:rStyle w:val="Strong"/>
                      <w:rFonts w:eastAsia="MS Mincho"/>
                    </w:rPr>
                    <w:t>Bước 2.</w:t>
                  </w:r>
                  <w:r>
                    <w:t> Thiết lập điều kiện tìm kiếm mẫu </w:t>
                  </w:r>
                  <w:r>
                    <w:rPr>
                      <w:rStyle w:val="Strong"/>
                      <w:rFonts w:eastAsia="MS Mincho"/>
                    </w:rPr>
                    <w:t>hóa đơn bán tài sản công – lĩnh vực kinh doanh xe</w:t>
                  </w:r>
                  <w:r>
                    <w:t>.</w:t>
                  </w:r>
                </w:p>
                <w:p w14:paraId="3CAB78B5" w14:textId="77777777" w:rsidR="00CE10D2" w:rsidRDefault="00CE10D2" w:rsidP="00BD52F5">
                  <w:pPr>
                    <w:numPr>
                      <w:ilvl w:val="0"/>
                      <w:numId w:val="44"/>
                    </w:numPr>
                    <w:spacing w:after="150" w:line="240" w:lineRule="auto"/>
                    <w:ind w:left="0"/>
                  </w:pPr>
                  <w:r>
                    <w:t>Chọn </w:t>
                  </w:r>
                  <w:r>
                    <w:rPr>
                      <w:rStyle w:val="Strong"/>
                    </w:rPr>
                    <w:t>Hóa đơn bán tài sản công</w:t>
                  </w:r>
                  <w:r>
                    <w:t>.</w:t>
                  </w:r>
                </w:p>
                <w:p w14:paraId="19427D24" w14:textId="77777777" w:rsidR="00CE10D2" w:rsidRDefault="00CE10D2" w:rsidP="00BD52F5">
                  <w:pPr>
                    <w:numPr>
                      <w:ilvl w:val="0"/>
                      <w:numId w:val="44"/>
                    </w:numPr>
                    <w:spacing w:after="150" w:line="240" w:lineRule="auto"/>
                    <w:ind w:left="0"/>
                  </w:pPr>
                  <w:r>
                    <w:t>Loại </w:t>
                  </w:r>
                  <w:r>
                    <w:rPr>
                      <w:rStyle w:val="Strong"/>
                    </w:rPr>
                    <w:t>mẫu cơ bản</w:t>
                  </w:r>
                  <w:r>
                    <w:t>.</w:t>
                  </w:r>
                </w:p>
                <w:p w14:paraId="26C78933" w14:textId="77777777" w:rsidR="00CE10D2" w:rsidRDefault="00CE10D2" w:rsidP="00BD52F5">
                  <w:pPr>
                    <w:numPr>
                      <w:ilvl w:val="0"/>
                      <w:numId w:val="44"/>
                    </w:numPr>
                    <w:spacing w:after="150" w:line="240" w:lineRule="auto"/>
                    <w:ind w:left="0"/>
                  </w:pPr>
                  <w:r>
                    <w:t>Click chuột vào mẫu hóa đơn</w:t>
                  </w:r>
                </w:p>
                <w:p w14:paraId="4FE72911" w14:textId="025653D3" w:rsidR="00CE10D2" w:rsidRDefault="00CE10D2" w:rsidP="00CE10D2">
                  <w:pPr>
                    <w:pStyle w:val="NormalWeb"/>
                    <w:spacing w:before="0" w:beforeAutospacing="0" w:after="330" w:afterAutospacing="0"/>
                    <w:jc w:val="both"/>
                  </w:pPr>
                  <w:r>
                    <w:rPr>
                      <w:noProof/>
                      <w:lang w:eastAsia="en-US"/>
                    </w:rPr>
                    <w:lastRenderedPageBreak/>
                    <w:drawing>
                      <wp:inline distT="0" distB="0" distL="0" distR="0" wp14:anchorId="57B866F0" wp14:editId="2878CD10">
                        <wp:extent cx="6865220" cy="3207224"/>
                        <wp:effectExtent l="0" t="0" r="0" b="0"/>
                        <wp:docPr id="165" name="Picture 165" descr="https://helpv4.meinvoice.vn/wp-content/uploads/2025/07/B2.-KHOI-TAO-HD-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5/07/B2.-KHOI-TAO-HD-7-1.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6901889" cy="3224355"/>
                                </a:xfrm>
                                <a:prstGeom prst="rect">
                                  <a:avLst/>
                                </a:prstGeom>
                                <a:noFill/>
                                <a:ln>
                                  <a:noFill/>
                                </a:ln>
                              </pic:spPr>
                            </pic:pic>
                          </a:graphicData>
                        </a:graphic>
                      </wp:inline>
                    </w:drawing>
                  </w:r>
                </w:p>
                <w:p w14:paraId="721F4C36" w14:textId="77777777" w:rsidR="00CE10D2" w:rsidRDefault="00CE10D2" w:rsidP="00CE10D2">
                  <w:pPr>
                    <w:pStyle w:val="NormalWeb"/>
                    <w:spacing w:before="0" w:beforeAutospacing="0" w:after="330" w:afterAutospacing="0"/>
                  </w:pPr>
                  <w:r>
                    <w:rPr>
                      <w:rStyle w:val="Strong"/>
                      <w:rFonts w:eastAsia="MS Mincho"/>
                    </w:rPr>
                    <w:t>Bước 3.</w:t>
                  </w:r>
                  <w:r>
                    <w:t> Thiết lập mẫu hóa đơn</w:t>
                  </w:r>
                </w:p>
                <w:p w14:paraId="35BBA80F" w14:textId="77777777" w:rsidR="00CE10D2" w:rsidRDefault="00CE10D2" w:rsidP="00BD52F5">
                  <w:pPr>
                    <w:numPr>
                      <w:ilvl w:val="0"/>
                      <w:numId w:val="45"/>
                    </w:numPr>
                    <w:spacing w:after="150" w:line="240" w:lineRule="auto"/>
                    <w:ind w:left="0"/>
                  </w:pPr>
                  <w:r>
                    <w:t>Tích chọn </w:t>
                  </w:r>
                  <w:r>
                    <w:rPr>
                      <w:rStyle w:val="Strong"/>
                    </w:rPr>
                    <w:t>Có phát sinh hàng hóa là xe ô tô, mô tô</w:t>
                  </w:r>
                  <w:r>
                    <w:t>.</w:t>
                  </w:r>
                </w:p>
                <w:p w14:paraId="7B2B0569" w14:textId="77777777" w:rsidR="00CE10D2" w:rsidRDefault="00CE10D2" w:rsidP="00BD52F5">
                  <w:pPr>
                    <w:numPr>
                      <w:ilvl w:val="0"/>
                      <w:numId w:val="45"/>
                    </w:numPr>
                    <w:spacing w:after="150" w:line="240" w:lineRule="auto"/>
                    <w:ind w:left="0"/>
                  </w:pPr>
                  <w:r>
                    <w:t>Hóa đơn bán tài sản công lĩnh vực kinh doanh xe sẽ có thông tin </w:t>
                  </w:r>
                  <w:r>
                    <w:rPr>
                      <w:rStyle w:val="Strong"/>
                    </w:rPr>
                    <w:t>Số khung</w:t>
                  </w:r>
                  <w:r>
                    <w:t>,</w:t>
                  </w:r>
                  <w:r>
                    <w:rPr>
                      <w:rStyle w:val="Strong"/>
                    </w:rPr>
                    <w:t> Số máy</w:t>
                  </w:r>
                  <w:r>
                    <w:t> trên mẫu hóa đơn.</w:t>
                  </w:r>
                </w:p>
                <w:p w14:paraId="3C7B95AA" w14:textId="521680E6" w:rsidR="00CE10D2" w:rsidRDefault="00CE10D2" w:rsidP="00CE10D2">
                  <w:pPr>
                    <w:pStyle w:val="NormalWeb"/>
                    <w:spacing w:before="0" w:beforeAutospacing="0" w:after="330" w:afterAutospacing="0"/>
                  </w:pPr>
                  <w:r>
                    <w:rPr>
                      <w:noProof/>
                      <w:lang w:eastAsia="en-US"/>
                    </w:rPr>
                    <w:drawing>
                      <wp:inline distT="0" distB="0" distL="0" distR="0" wp14:anchorId="5851F73A" wp14:editId="6CA580FB">
                        <wp:extent cx="5513591" cy="2298077"/>
                        <wp:effectExtent l="0" t="0" r="0" b="6985"/>
                        <wp:docPr id="164" name="Picture 164" descr="https://helpv4.meinvoice.vn/wp-content/uploads/2025/07/B2.KTMHDFN-2-1024x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5/07/B2.KTMHDFN-2-1024x427.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534589" cy="2306829"/>
                                </a:xfrm>
                                <a:prstGeom prst="rect">
                                  <a:avLst/>
                                </a:prstGeom>
                                <a:noFill/>
                                <a:ln>
                                  <a:noFill/>
                                </a:ln>
                              </pic:spPr>
                            </pic:pic>
                          </a:graphicData>
                        </a:graphic>
                      </wp:inline>
                    </w:drawing>
                  </w:r>
                </w:p>
                <w:p w14:paraId="6C2972CC" w14:textId="77777777" w:rsidR="00CE10D2" w:rsidRDefault="00CE10D2" w:rsidP="00CE10D2">
                  <w:pPr>
                    <w:pStyle w:val="NormalWeb"/>
                    <w:spacing w:before="0" w:beforeAutospacing="0" w:after="330" w:afterAutospacing="0"/>
                    <w:jc w:val="both"/>
                  </w:pPr>
                  <w:r>
                    <w:rPr>
                      <w:rStyle w:val="Strong"/>
                      <w:rFonts w:eastAsia="MS Mincho"/>
                    </w:rPr>
                    <w:t>Bước 4.</w:t>
                  </w:r>
                  <w:r>
                    <w:t> Thiết lập các thông tin cần thiết để </w:t>
                  </w:r>
                  <w:r>
                    <w:rPr>
                      <w:rStyle w:val="Strong"/>
                      <w:rFonts w:eastAsia="MS Mincho"/>
                    </w:rPr>
                    <w:t>khởi tạo mẫu hóa đơn</w:t>
                  </w:r>
                  <w:r>
                    <w:t>.</w:t>
                  </w:r>
                </w:p>
                <w:p w14:paraId="0D25E65C" w14:textId="77777777" w:rsidR="00CE10D2" w:rsidRDefault="00CE10D2" w:rsidP="00BD52F5">
                  <w:pPr>
                    <w:numPr>
                      <w:ilvl w:val="0"/>
                      <w:numId w:val="46"/>
                    </w:numPr>
                    <w:spacing w:after="150" w:line="240" w:lineRule="auto"/>
                    <w:ind w:left="0"/>
                  </w:pPr>
                  <w:r>
                    <w:t>Chọn hình thức hóa đơn.</w:t>
                  </w:r>
                </w:p>
                <w:p w14:paraId="020320C8" w14:textId="77777777" w:rsidR="00CE10D2" w:rsidRDefault="00CE10D2" w:rsidP="00BD52F5">
                  <w:pPr>
                    <w:numPr>
                      <w:ilvl w:val="0"/>
                      <w:numId w:val="47"/>
                    </w:numPr>
                    <w:spacing w:after="330" w:line="240" w:lineRule="auto"/>
                    <w:ind w:left="0"/>
                  </w:pPr>
                </w:p>
                <w:p w14:paraId="4D0D4577" w14:textId="77777777" w:rsidR="00CE10D2" w:rsidRDefault="00CE10D2" w:rsidP="00BD52F5">
                  <w:pPr>
                    <w:numPr>
                      <w:ilvl w:val="1"/>
                      <w:numId w:val="47"/>
                    </w:numPr>
                    <w:spacing w:after="150" w:line="240" w:lineRule="auto"/>
                    <w:ind w:left="0"/>
                  </w:pPr>
                  <w:r>
                    <w:lastRenderedPageBreak/>
                    <w:t>HĐ có mã của CQT</w:t>
                  </w:r>
                </w:p>
                <w:p w14:paraId="112EB18A" w14:textId="77777777" w:rsidR="00CE10D2" w:rsidRDefault="00CE10D2" w:rsidP="00BD52F5">
                  <w:pPr>
                    <w:numPr>
                      <w:ilvl w:val="1"/>
                      <w:numId w:val="47"/>
                    </w:numPr>
                    <w:spacing w:after="150" w:line="240" w:lineRule="auto"/>
                    <w:ind w:left="0"/>
                  </w:pPr>
                  <w:r>
                    <w:t>HĐ không có mã của CQT</w:t>
                  </w:r>
                </w:p>
                <w:p w14:paraId="475DB44E" w14:textId="77777777" w:rsidR="00CE10D2" w:rsidRDefault="00CE10D2" w:rsidP="00CE10D2">
                  <w:pPr>
                    <w:pStyle w:val="NormalWeb"/>
                    <w:spacing w:before="0" w:beforeAutospacing="0" w:after="330" w:afterAutospacing="0"/>
                    <w:jc w:val="both"/>
                  </w:pPr>
                  <w:r>
                    <w:rPr>
                      <w:rStyle w:val="Strong"/>
                      <w:rFonts w:eastAsia="MS Mincho"/>
                      <w:i/>
                      <w:iCs/>
                    </w:rPr>
                    <w:t>Lưu ý</w:t>
                  </w:r>
                  <w:r>
                    <w:rPr>
                      <w:rStyle w:val="Emphasis"/>
                      <w:rFonts w:eastAsia="MS Mincho"/>
                    </w:rPr>
                    <w:t>: Trường hợp khởi tạo hóa đơn không mã thì cần thực hiện thêm bước chọn phương thức chuyển dữ liệu hóa đơn điện tử đến Cơ Quan Thuế.</w:t>
                  </w:r>
                </w:p>
                <w:p w14:paraId="70DADE83" w14:textId="0A52E09C" w:rsidR="00CE10D2" w:rsidRDefault="00CE10D2" w:rsidP="00CE10D2">
                  <w:pPr>
                    <w:pStyle w:val="NormalWeb"/>
                    <w:spacing w:before="0" w:beforeAutospacing="0" w:after="330" w:afterAutospacing="0"/>
                  </w:pPr>
                  <w:r>
                    <w:rPr>
                      <w:noProof/>
                      <w:lang w:eastAsia="en-US"/>
                    </w:rPr>
                    <w:drawing>
                      <wp:inline distT="0" distB="0" distL="0" distR="0" wp14:anchorId="5B865771" wp14:editId="36E97FEA">
                        <wp:extent cx="5513591" cy="2097511"/>
                        <wp:effectExtent l="0" t="0" r="0" b="0"/>
                        <wp:docPr id="163" name="Picture 163" descr="https://helpv4.meinvoice.vn/wp-content/uploads/2025/07/2025-07-29_13-43-30-1024x3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5/07/2025-07-29_13-43-30-1024x389.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538088" cy="2106830"/>
                                </a:xfrm>
                                <a:prstGeom prst="rect">
                                  <a:avLst/>
                                </a:prstGeom>
                                <a:noFill/>
                                <a:ln>
                                  <a:noFill/>
                                </a:ln>
                              </pic:spPr>
                            </pic:pic>
                          </a:graphicData>
                        </a:graphic>
                      </wp:inline>
                    </w:drawing>
                  </w:r>
                </w:p>
                <w:p w14:paraId="1797410D" w14:textId="77777777" w:rsidR="00CE10D2" w:rsidRDefault="00CE10D2" w:rsidP="00BD52F5">
                  <w:pPr>
                    <w:numPr>
                      <w:ilvl w:val="0"/>
                      <w:numId w:val="48"/>
                    </w:numPr>
                    <w:spacing w:after="150" w:line="240" w:lineRule="auto"/>
                    <w:ind w:left="0"/>
                  </w:pPr>
                  <w:r>
                    <w:t>Về ký hiệu hóa đơn:</w:t>
                  </w:r>
                </w:p>
                <w:p w14:paraId="20A75422" w14:textId="77777777" w:rsidR="00CE10D2" w:rsidRDefault="00CE10D2" w:rsidP="00BD52F5">
                  <w:pPr>
                    <w:numPr>
                      <w:ilvl w:val="0"/>
                      <w:numId w:val="49"/>
                    </w:numPr>
                    <w:spacing w:after="330" w:line="240" w:lineRule="auto"/>
                    <w:ind w:left="0"/>
                  </w:pPr>
                </w:p>
                <w:p w14:paraId="4E536FF9" w14:textId="77777777" w:rsidR="00CE10D2" w:rsidRDefault="00CE10D2" w:rsidP="00BD52F5">
                  <w:pPr>
                    <w:numPr>
                      <w:ilvl w:val="1"/>
                      <w:numId w:val="49"/>
                    </w:numPr>
                    <w:spacing w:after="150" w:line="240" w:lineRule="auto"/>
                    <w:ind w:left="0"/>
                    <w:jc w:val="both"/>
                  </w:pPr>
                  <w:r>
                    <w:t>Chương trình tự động điền thông tin 5 ký tự đầu.</w:t>
                  </w:r>
                </w:p>
                <w:p w14:paraId="71FB7234" w14:textId="77777777" w:rsidR="00CE10D2" w:rsidRDefault="00CE10D2" w:rsidP="00BD52F5">
                  <w:pPr>
                    <w:numPr>
                      <w:ilvl w:val="1"/>
                      <w:numId w:val="49"/>
                    </w:numPr>
                    <w:spacing w:after="150" w:line="240" w:lineRule="auto"/>
                    <w:ind w:left="0"/>
                    <w:jc w:val="both"/>
                  </w:pPr>
                  <w:r>
                    <w:t>Ký tự đầu tiên là số 3: thể hiện loại hóa đơn bán tài sản công,</w:t>
                  </w:r>
                </w:p>
                <w:p w14:paraId="5659316C" w14:textId="77777777" w:rsidR="00CE10D2" w:rsidRDefault="00CE10D2" w:rsidP="00BD52F5">
                  <w:pPr>
                    <w:numPr>
                      <w:ilvl w:val="1"/>
                      <w:numId w:val="49"/>
                    </w:numPr>
                    <w:spacing w:after="150" w:line="240" w:lineRule="auto"/>
                    <w:ind w:left="0"/>
                    <w:jc w:val="both"/>
                  </w:pPr>
                  <w:r>
                    <w:t>Ký tự thứ hai là chữ C: thể hiện hóa đơn có mã của Cơ quan thuế; chữ K thể hiện: hóa đơn không mã của Cơ quan thuế</w:t>
                  </w:r>
                </w:p>
                <w:p w14:paraId="36C9D1E1" w14:textId="77777777" w:rsidR="00CE10D2" w:rsidRDefault="00CE10D2" w:rsidP="00BD52F5">
                  <w:pPr>
                    <w:numPr>
                      <w:ilvl w:val="1"/>
                      <w:numId w:val="49"/>
                    </w:numPr>
                    <w:spacing w:after="150" w:line="240" w:lineRule="auto"/>
                    <w:ind w:left="0"/>
                    <w:jc w:val="both"/>
                  </w:pPr>
                  <w:r>
                    <w:t>Hai ký tự tiếp theo là 25: thể hiện hóa đơn được lập năm 2025</w:t>
                  </w:r>
                </w:p>
                <w:p w14:paraId="77856FD0" w14:textId="77777777" w:rsidR="00CE10D2" w:rsidRDefault="00CE10D2" w:rsidP="00BD52F5">
                  <w:pPr>
                    <w:numPr>
                      <w:ilvl w:val="1"/>
                      <w:numId w:val="49"/>
                    </w:numPr>
                    <w:spacing w:after="150" w:line="240" w:lineRule="auto"/>
                    <w:ind w:left="0"/>
                    <w:jc w:val="both"/>
                  </w:pPr>
                  <w:r>
                    <w:t>Ký tự thứ 5 là chữ D: thể hiện loại hóa đơn được sử dụng áp dụng đối với hóa đơn bán tài sản công.</w:t>
                  </w:r>
                </w:p>
                <w:p w14:paraId="551F7EEA" w14:textId="1D787E29" w:rsidR="00CE10D2" w:rsidRDefault="00CE10D2" w:rsidP="00CE10D2">
                  <w:pPr>
                    <w:pStyle w:val="NormalWeb"/>
                    <w:spacing w:before="0" w:beforeAutospacing="0" w:after="330" w:afterAutospacing="0"/>
                    <w:jc w:val="both"/>
                  </w:pPr>
                  <w:r>
                    <w:rPr>
                      <w:noProof/>
                      <w:lang w:eastAsia="en-US"/>
                    </w:rPr>
                    <w:drawing>
                      <wp:inline distT="0" distB="0" distL="0" distR="0" wp14:anchorId="4BD56F0E" wp14:editId="631AB737">
                        <wp:extent cx="5581257" cy="2224585"/>
                        <wp:effectExtent l="0" t="0" r="635" b="4445"/>
                        <wp:docPr id="162" name="Picture 162" descr="https://helpv4.meinvoice.vn/wp-content/uploads/2025/07/Tao_mau_hoa_don_04-1-1024x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5/07/Tao_mau_hoa_don_04-1-1024x408.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16294" cy="2238550"/>
                                </a:xfrm>
                                <a:prstGeom prst="rect">
                                  <a:avLst/>
                                </a:prstGeom>
                                <a:noFill/>
                                <a:ln>
                                  <a:noFill/>
                                </a:ln>
                              </pic:spPr>
                            </pic:pic>
                          </a:graphicData>
                        </a:graphic>
                      </wp:inline>
                    </w:drawing>
                  </w:r>
                </w:p>
                <w:p w14:paraId="3454B6B1" w14:textId="77777777" w:rsidR="00CE10D2" w:rsidRDefault="00CE10D2" w:rsidP="00BD52F5">
                  <w:pPr>
                    <w:numPr>
                      <w:ilvl w:val="0"/>
                      <w:numId w:val="50"/>
                    </w:numPr>
                    <w:spacing w:after="150" w:line="240" w:lineRule="auto"/>
                    <w:ind w:left="0"/>
                    <w:jc w:val="both"/>
                  </w:pPr>
                  <w:r>
                    <w:lastRenderedPageBreak/>
                    <w:t>Có thể thiết lập lại các thông tin hiển thị trên hóa đơn.</w:t>
                  </w:r>
                </w:p>
                <w:p w14:paraId="30F17C6B" w14:textId="77777777" w:rsidR="00CE10D2" w:rsidRDefault="00CE10D2" w:rsidP="00BD52F5">
                  <w:pPr>
                    <w:numPr>
                      <w:ilvl w:val="0"/>
                      <w:numId w:val="51"/>
                    </w:numPr>
                    <w:spacing w:after="150" w:line="240" w:lineRule="auto"/>
                    <w:ind w:left="0"/>
                    <w:jc w:val="both"/>
                  </w:pPr>
                  <w:r>
                    <w:t>Có thể thiết kế logo, hình nền hiển thị trên mẫu hóa đơn (nếu không có nhu cầu bỏ qua)</w:t>
                  </w:r>
                </w:p>
                <w:p w14:paraId="3B3EDFBA" w14:textId="77777777" w:rsidR="00CE10D2" w:rsidRDefault="00CE10D2" w:rsidP="00CE10D2">
                  <w:pPr>
                    <w:pStyle w:val="NormalWeb"/>
                    <w:spacing w:before="0" w:beforeAutospacing="0" w:after="330" w:afterAutospacing="0"/>
                  </w:pPr>
                  <w:r>
                    <w:rPr>
                      <w:rStyle w:val="Strong"/>
                      <w:rFonts w:eastAsia="MS Mincho"/>
                    </w:rPr>
                    <w:t>Bước 5.</w:t>
                  </w:r>
                  <w:r>
                    <w:t> ấn </w:t>
                  </w:r>
                  <w:r>
                    <w:rPr>
                      <w:rStyle w:val="Strong"/>
                      <w:rFonts w:eastAsia="MS Mincho"/>
                    </w:rPr>
                    <w:t>Tiếp tục</w:t>
                  </w:r>
                  <w:r>
                    <w:t>.</w:t>
                  </w:r>
                </w:p>
                <w:p w14:paraId="7619A7A7" w14:textId="27FCEA2D" w:rsidR="00CE10D2" w:rsidRDefault="00CE10D2" w:rsidP="00CE10D2">
                  <w:pPr>
                    <w:pStyle w:val="NormalWeb"/>
                    <w:spacing w:before="0" w:beforeAutospacing="0" w:after="330" w:afterAutospacing="0"/>
                  </w:pPr>
                  <w:r>
                    <w:rPr>
                      <w:noProof/>
                      <w:lang w:eastAsia="en-US"/>
                    </w:rPr>
                    <w:drawing>
                      <wp:inline distT="0" distB="0" distL="0" distR="0" wp14:anchorId="5612403B" wp14:editId="22F25466">
                        <wp:extent cx="5498227" cy="3029803"/>
                        <wp:effectExtent l="0" t="0" r="7620" b="0"/>
                        <wp:docPr id="161" name="Picture 161" descr="https://helpv4.meinvoice.vn/wp-content/uploads/2025/07/B2B.-KHOI-TAO-MAU-HD-1-1024x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5/07/B2B.-KHOI-TAO-MAU-HD-1-1024x565.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511142" cy="3036920"/>
                                </a:xfrm>
                                <a:prstGeom prst="rect">
                                  <a:avLst/>
                                </a:prstGeom>
                                <a:noFill/>
                                <a:ln>
                                  <a:noFill/>
                                </a:ln>
                              </pic:spPr>
                            </pic:pic>
                          </a:graphicData>
                        </a:graphic>
                      </wp:inline>
                    </w:drawing>
                  </w:r>
                </w:p>
                <w:p w14:paraId="51419DA4" w14:textId="77777777" w:rsidR="00CE10D2" w:rsidRDefault="00CE10D2" w:rsidP="00CE10D2">
                  <w:pPr>
                    <w:pStyle w:val="NormalWeb"/>
                    <w:spacing w:before="0" w:beforeAutospacing="0" w:after="330" w:afterAutospacing="0"/>
                  </w:pPr>
                  <w:r>
                    <w:rPr>
                      <w:rStyle w:val="Strong"/>
                      <w:rFonts w:eastAsia="MS Mincho"/>
                    </w:rPr>
                    <w:t>Bước 6.</w:t>
                  </w:r>
                  <w:r>
                    <w:t> Thiết lập các thông tin cần bổ sung trên mẫu hóa đơn theo quy định tại </w:t>
                  </w:r>
                  <w:r>
                    <w:rPr>
                      <w:rStyle w:val="Strong"/>
                      <w:rFonts w:eastAsia="MS Mincho"/>
                    </w:rPr>
                    <w:t>NĐ70.</w:t>
                  </w:r>
                </w:p>
                <w:p w14:paraId="5D496CAD" w14:textId="77777777" w:rsidR="00CE10D2" w:rsidRDefault="00CE10D2" w:rsidP="00BD52F5">
                  <w:pPr>
                    <w:numPr>
                      <w:ilvl w:val="0"/>
                      <w:numId w:val="52"/>
                    </w:numPr>
                    <w:spacing w:after="330" w:line="240" w:lineRule="auto"/>
                    <w:ind w:left="0"/>
                  </w:pPr>
                </w:p>
                <w:p w14:paraId="64DB095A" w14:textId="77777777" w:rsidR="00CE10D2" w:rsidRDefault="00CE10D2" w:rsidP="00BD52F5">
                  <w:pPr>
                    <w:numPr>
                      <w:ilvl w:val="1"/>
                      <w:numId w:val="52"/>
                    </w:numPr>
                    <w:spacing w:after="150" w:line="240" w:lineRule="auto"/>
                    <w:ind w:left="0"/>
                  </w:pPr>
                  <w:r>
                    <w:t>Nhấn vào dòng chữ </w:t>
                  </w:r>
                  <w:r>
                    <w:rPr>
                      <w:rStyle w:val="Strong"/>
                    </w:rPr>
                    <w:t>Thiết lập thông tin cần bổ sung theo NĐ70</w:t>
                  </w:r>
                  <w:r>
                    <w:t>.</w:t>
                  </w:r>
                </w:p>
                <w:p w14:paraId="4202C019" w14:textId="77777777" w:rsidR="00CE10D2" w:rsidRDefault="00CE10D2" w:rsidP="00BD52F5">
                  <w:pPr>
                    <w:numPr>
                      <w:ilvl w:val="2"/>
                      <w:numId w:val="52"/>
                    </w:numPr>
                    <w:spacing w:after="150" w:line="240" w:lineRule="auto"/>
                    <w:ind w:left="0"/>
                    <w:jc w:val="both"/>
                  </w:pPr>
                  <w:r>
                    <w:t>Chương trình sẽ tự động tích chọn những thông tin bắt buộc như </w:t>
                  </w:r>
                  <w:r>
                    <w:rPr>
                      <w:rStyle w:val="Strong"/>
                    </w:rPr>
                    <w:t>Hình thức thanh toán</w:t>
                  </w:r>
                  <w:r>
                    <w:t>.</w:t>
                  </w:r>
                </w:p>
                <w:p w14:paraId="7E906954" w14:textId="77777777" w:rsidR="00CE10D2" w:rsidRDefault="00CE10D2" w:rsidP="00BD52F5">
                  <w:pPr>
                    <w:numPr>
                      <w:ilvl w:val="2"/>
                      <w:numId w:val="52"/>
                    </w:numPr>
                    <w:spacing w:after="150" w:line="240" w:lineRule="auto"/>
                    <w:ind w:left="0"/>
                    <w:jc w:val="both"/>
                  </w:pPr>
                  <w:r>
                    <w:t>Tích chọn những thông tin cần bổ sung, ấn </w:t>
                  </w:r>
                  <w:r>
                    <w:rPr>
                      <w:rStyle w:val="Strong"/>
                    </w:rPr>
                    <w:t>Đồng ý</w:t>
                  </w:r>
                  <w:r>
                    <w:t>. Thông tin được tích chọn sẽ hiển thị trên mẫu hóa đơn.</w:t>
                  </w:r>
                </w:p>
                <w:p w14:paraId="0525AB16" w14:textId="50D87DEC" w:rsidR="00CE10D2" w:rsidRDefault="00CE10D2" w:rsidP="00CE10D2">
                  <w:pPr>
                    <w:pStyle w:val="NormalWeb"/>
                    <w:spacing w:before="0" w:beforeAutospacing="0" w:after="330" w:afterAutospacing="0"/>
                  </w:pPr>
                  <w:r>
                    <w:rPr>
                      <w:noProof/>
                      <w:lang w:eastAsia="en-US"/>
                    </w:rPr>
                    <w:lastRenderedPageBreak/>
                    <w:drawing>
                      <wp:inline distT="0" distB="0" distL="0" distR="0" wp14:anchorId="1536F09A" wp14:editId="429F5CD1">
                        <wp:extent cx="5429610" cy="2308653"/>
                        <wp:effectExtent l="0" t="0" r="0" b="0"/>
                        <wp:docPr id="160" name="Picture 160" descr="https://helpv4.meinvoice.vn/wp-content/uploads/2025/07/B5.KTMHDFN-3-1024x4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helpv4.meinvoice.vn/wp-content/uploads/2025/07/B5.KTMHDFN-3-1024x435.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470789" cy="2326162"/>
                                </a:xfrm>
                                <a:prstGeom prst="rect">
                                  <a:avLst/>
                                </a:prstGeom>
                                <a:noFill/>
                                <a:ln>
                                  <a:noFill/>
                                </a:ln>
                              </pic:spPr>
                            </pic:pic>
                          </a:graphicData>
                        </a:graphic>
                      </wp:inline>
                    </w:drawing>
                  </w:r>
                </w:p>
                <w:p w14:paraId="1121304E" w14:textId="77777777" w:rsidR="00CE10D2" w:rsidRDefault="00CE10D2" w:rsidP="00BD52F5">
                  <w:pPr>
                    <w:numPr>
                      <w:ilvl w:val="0"/>
                      <w:numId w:val="53"/>
                    </w:numPr>
                    <w:spacing w:after="150" w:line="240" w:lineRule="auto"/>
                    <w:ind w:left="0"/>
                  </w:pPr>
                  <w:hyperlink r:id="rId152" w:tgtFrame="_blank" w:history="1">
                    <w:r>
                      <w:rPr>
                        <w:rStyle w:val="Hyperlink"/>
                        <w:color w:val="337AB7"/>
                      </w:rPr>
                      <w:t>Thiết lập thêm một số thông tin hiển thị trên hóa đơn (nếu cần).</w:t>
                    </w:r>
                  </w:hyperlink>
                </w:p>
                <w:p w14:paraId="4146D47C" w14:textId="29EE3E9D" w:rsidR="00CE10D2" w:rsidRDefault="00CE10D2" w:rsidP="00CE10D2">
                  <w:pPr>
                    <w:pStyle w:val="NormalWeb"/>
                    <w:spacing w:before="0" w:beforeAutospacing="0" w:after="330" w:afterAutospacing="0"/>
                  </w:pPr>
                  <w:r>
                    <w:rPr>
                      <w:noProof/>
                      <w:lang w:eastAsia="en-US"/>
                    </w:rPr>
                    <w:drawing>
                      <wp:inline distT="0" distB="0" distL="0" distR="0" wp14:anchorId="77B8FD43" wp14:editId="2D330E73">
                        <wp:extent cx="5431704" cy="2597971"/>
                        <wp:effectExtent l="0" t="0" r="0" b="0"/>
                        <wp:docPr id="159" name="Picture 159" descr="https://helpv4.meinvoice.vn/wp-content/uploads/2025/07/Tao_mau_hoa_don_01-1024x4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helpv4.meinvoice.vn/wp-content/uploads/2025/07/Tao_mau_hoa_don_01-1024x490.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447161" cy="2605364"/>
                                </a:xfrm>
                                <a:prstGeom prst="rect">
                                  <a:avLst/>
                                </a:prstGeom>
                                <a:noFill/>
                                <a:ln>
                                  <a:noFill/>
                                </a:ln>
                              </pic:spPr>
                            </pic:pic>
                          </a:graphicData>
                        </a:graphic>
                      </wp:inline>
                    </w:drawing>
                  </w:r>
                </w:p>
                <w:p w14:paraId="55528312" w14:textId="77777777" w:rsidR="00CE10D2" w:rsidRDefault="00CE10D2" w:rsidP="00CE10D2">
                  <w:pPr>
                    <w:pStyle w:val="NormalWeb"/>
                    <w:spacing w:before="0" w:beforeAutospacing="0" w:after="0" w:afterAutospacing="0"/>
                  </w:pPr>
                  <w:r>
                    <w:rPr>
                      <w:rStyle w:val="Strong"/>
                      <w:rFonts w:eastAsia="MS Mincho"/>
                    </w:rPr>
                    <w:t>Bước 7.</w:t>
                  </w:r>
                  <w:r>
                    <w:t> Nhấn </w:t>
                  </w:r>
                  <w:r>
                    <w:rPr>
                      <w:rStyle w:val="Strong"/>
                      <w:rFonts w:eastAsia="MS Mincho"/>
                    </w:rPr>
                    <w:t>Lưu</w:t>
                  </w:r>
                  <w:r>
                    <w:t> để hoàn thành việc khởi tạo mẫu.</w:t>
                  </w:r>
                </w:p>
                <w:p w14:paraId="597B2433" w14:textId="77777777" w:rsidR="00CE10D2" w:rsidRDefault="00CE10D2" w:rsidP="00CE10D2">
                  <w:pPr>
                    <w:pStyle w:val="Heading4"/>
                    <w:shd w:val="clear" w:color="auto" w:fill="8DB3E2"/>
                    <w:rPr>
                      <w:rFonts w:ascii="inherit" w:hAnsi="inherit"/>
                      <w:sz w:val="28"/>
                      <w:szCs w:val="28"/>
                    </w:rPr>
                  </w:pPr>
                  <w:r>
                    <w:rPr>
                      <w:rStyle w:val="Strong"/>
                      <w:rFonts w:ascii="inherit" w:hAnsi="inherit"/>
                      <w:b w:val="0"/>
                      <w:bCs w:val="0"/>
                      <w:sz w:val="28"/>
                      <w:szCs w:val="28"/>
                    </w:rPr>
                    <w:t>2.2. Phát hành hóa đơn bán tài sản công sử dụng hàng hóa đặc trưng xe ô tô, mô tô</w:t>
                  </w:r>
                </w:p>
                <w:p w14:paraId="6428B07C" w14:textId="77777777" w:rsidR="00CE10D2" w:rsidRDefault="00CE10D2" w:rsidP="00CE10D2">
                  <w:pPr>
                    <w:pStyle w:val="NormalWeb"/>
                    <w:spacing w:before="0" w:beforeAutospacing="0" w:after="330" w:afterAutospacing="0"/>
                  </w:pPr>
                  <w:r>
                    <w:rPr>
                      <w:rStyle w:val="Strong"/>
                      <w:rFonts w:eastAsia="MS Mincho"/>
                    </w:rPr>
                    <w:t>Bước 1.</w:t>
                  </w:r>
                  <w:r>
                    <w:t> Vào mục</w:t>
                  </w:r>
                  <w:r>
                    <w:rPr>
                      <w:rStyle w:val="Strong"/>
                      <w:rFonts w:eastAsia="MS Mincho"/>
                    </w:rPr>
                    <w:t> Hóa đơn</w:t>
                  </w:r>
                  <w:r>
                    <w:t>, nhấn</w:t>
                  </w:r>
                  <w:r>
                    <w:rPr>
                      <w:rStyle w:val="Strong"/>
                      <w:rFonts w:eastAsia="MS Mincho"/>
                    </w:rPr>
                    <w:t> Thêm mới</w:t>
                  </w:r>
                  <w:r>
                    <w:t> để tạo hóa đơn.</w:t>
                  </w:r>
                </w:p>
                <w:p w14:paraId="08077DD6" w14:textId="71BEF53D" w:rsidR="00CE10D2" w:rsidRDefault="00CE10D2" w:rsidP="00CE10D2">
                  <w:pPr>
                    <w:pStyle w:val="NormalWeb"/>
                    <w:spacing w:before="0" w:beforeAutospacing="0" w:after="330" w:afterAutospacing="0"/>
                  </w:pPr>
                  <w:r>
                    <w:rPr>
                      <w:noProof/>
                      <w:lang w:eastAsia="en-US"/>
                    </w:rPr>
                    <w:drawing>
                      <wp:inline distT="0" distB="0" distL="0" distR="0" wp14:anchorId="0ED8F1D2" wp14:editId="7E3B8013">
                        <wp:extent cx="5540886" cy="1208993"/>
                        <wp:effectExtent l="0" t="0" r="3175" b="0"/>
                        <wp:docPr id="158" name="Picture 158" descr="https://helpv4.meinvoice.vn/wp-content/uploads/2025/07/PHHD1-1024x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s://helpv4.meinvoice.vn/wp-content/uploads/2025/07/PHHD1-1024x224.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00875" cy="1222082"/>
                                </a:xfrm>
                                <a:prstGeom prst="rect">
                                  <a:avLst/>
                                </a:prstGeom>
                                <a:noFill/>
                                <a:ln>
                                  <a:noFill/>
                                </a:ln>
                              </pic:spPr>
                            </pic:pic>
                          </a:graphicData>
                        </a:graphic>
                      </wp:inline>
                    </w:drawing>
                  </w:r>
                </w:p>
                <w:p w14:paraId="227326BA" w14:textId="77777777" w:rsidR="00CE10D2" w:rsidRDefault="00CE10D2" w:rsidP="00CE10D2">
                  <w:pPr>
                    <w:pStyle w:val="NormalWeb"/>
                    <w:spacing w:before="0" w:beforeAutospacing="0" w:after="330" w:afterAutospacing="0"/>
                  </w:pPr>
                  <w:r>
                    <w:rPr>
                      <w:rStyle w:val="Strong"/>
                      <w:rFonts w:eastAsia="MS Mincho"/>
                    </w:rPr>
                    <w:lastRenderedPageBreak/>
                    <w:t>Bước 2.</w:t>
                  </w:r>
                  <w:r>
                    <w:t> Chọn mẫu hóa đơn cần phát hành.</w:t>
                  </w:r>
                </w:p>
                <w:p w14:paraId="36A178F3" w14:textId="77777777" w:rsidR="00CE10D2" w:rsidRDefault="00CE10D2" w:rsidP="00CE10D2">
                  <w:pPr>
                    <w:pStyle w:val="NormalWeb"/>
                    <w:spacing w:before="0" w:beforeAutospacing="0" w:after="330" w:afterAutospacing="0"/>
                  </w:pPr>
                  <w:r>
                    <w:rPr>
                      <w:rStyle w:val="Strong"/>
                      <w:rFonts w:eastAsia="MS Mincho"/>
                    </w:rPr>
                    <w:t>Bước 3.</w:t>
                  </w:r>
                  <w:r>
                    <w:t> Khai báo thông tin hóa đơn.</w:t>
                  </w:r>
                </w:p>
                <w:p w14:paraId="6BA9D1C6" w14:textId="77777777" w:rsidR="00CE10D2" w:rsidRDefault="00CE10D2" w:rsidP="00BD52F5">
                  <w:pPr>
                    <w:numPr>
                      <w:ilvl w:val="0"/>
                      <w:numId w:val="54"/>
                    </w:numPr>
                    <w:spacing w:after="150" w:line="240" w:lineRule="auto"/>
                    <w:ind w:left="0"/>
                  </w:pPr>
                  <w:r>
                    <w:t>Thông tin người bán:</w:t>
                  </w:r>
                </w:p>
                <w:p w14:paraId="6CE18E6A" w14:textId="77777777" w:rsidR="00CE10D2" w:rsidRDefault="00CE10D2" w:rsidP="00BD52F5">
                  <w:pPr>
                    <w:numPr>
                      <w:ilvl w:val="0"/>
                      <w:numId w:val="55"/>
                    </w:numPr>
                    <w:spacing w:after="330" w:line="240" w:lineRule="auto"/>
                    <w:ind w:left="0"/>
                  </w:pPr>
                </w:p>
                <w:p w14:paraId="24217185" w14:textId="77777777" w:rsidR="00CE10D2" w:rsidRDefault="00CE10D2" w:rsidP="00BD52F5">
                  <w:pPr>
                    <w:numPr>
                      <w:ilvl w:val="1"/>
                      <w:numId w:val="55"/>
                    </w:numPr>
                    <w:spacing w:after="150" w:line="240" w:lineRule="auto"/>
                    <w:ind w:left="0"/>
                  </w:pPr>
                  <w:r>
                    <w:t>Chương trình tự động lấy lên MST, tên, địa chỉ người bán theo thông tin đơn vị đã khai báo tại Hồ sơ hóa đơn điện tử.</w:t>
                  </w:r>
                </w:p>
                <w:p w14:paraId="320CBC48" w14:textId="77777777" w:rsidR="00CE10D2" w:rsidRDefault="00CE10D2" w:rsidP="00BD52F5">
                  <w:pPr>
                    <w:numPr>
                      <w:ilvl w:val="1"/>
                      <w:numId w:val="55"/>
                    </w:numPr>
                    <w:spacing w:after="150" w:line="240" w:lineRule="auto"/>
                    <w:ind w:left="0"/>
                  </w:pPr>
                  <w:r>
                    <w:t>Khai báo các thông tin còn thiếu.</w:t>
                  </w:r>
                </w:p>
                <w:p w14:paraId="2D9FDC24" w14:textId="77777777" w:rsidR="00CE10D2" w:rsidRDefault="00CE10D2" w:rsidP="00BD52F5">
                  <w:pPr>
                    <w:numPr>
                      <w:ilvl w:val="0"/>
                      <w:numId w:val="56"/>
                    </w:numPr>
                    <w:spacing w:after="150" w:line="240" w:lineRule="auto"/>
                    <w:ind w:left="0"/>
                  </w:pPr>
                  <w:r>
                    <w:t>Thông tin người mua:</w:t>
                  </w:r>
                </w:p>
                <w:p w14:paraId="68CD1D94" w14:textId="77777777" w:rsidR="00CE10D2" w:rsidRDefault="00CE10D2" w:rsidP="00BD52F5">
                  <w:pPr>
                    <w:numPr>
                      <w:ilvl w:val="0"/>
                      <w:numId w:val="57"/>
                    </w:numPr>
                    <w:spacing w:after="330" w:line="240" w:lineRule="auto"/>
                    <w:ind w:left="0"/>
                  </w:pPr>
                </w:p>
                <w:p w14:paraId="1FF4A211" w14:textId="77777777" w:rsidR="00CE10D2" w:rsidRDefault="00CE10D2" w:rsidP="00BD52F5">
                  <w:pPr>
                    <w:numPr>
                      <w:ilvl w:val="1"/>
                      <w:numId w:val="57"/>
                    </w:numPr>
                    <w:spacing w:after="150" w:line="240" w:lineRule="auto"/>
                    <w:ind w:left="0"/>
                  </w:pPr>
                  <w:r>
                    <w:t>Chọn người mua từ danh mục khách hàng (nếu đã khai báo khách hàng trên danh mục)</w:t>
                  </w:r>
                </w:p>
                <w:p w14:paraId="06FA1DDA" w14:textId="77777777" w:rsidR="00CE10D2" w:rsidRDefault="00CE10D2" w:rsidP="00BD52F5">
                  <w:pPr>
                    <w:numPr>
                      <w:ilvl w:val="1"/>
                      <w:numId w:val="57"/>
                    </w:numPr>
                    <w:spacing w:after="150" w:line="240" w:lineRule="auto"/>
                    <w:ind w:left="0"/>
                  </w:pPr>
                  <w:r>
                    <w:t>Hoặc nhập trực tiếp thông tin người mua bằng cách nhập MST/CCCD, nhấn </w:t>
                  </w:r>
                  <w:r>
                    <w:rPr>
                      <w:rStyle w:val="Strong"/>
                    </w:rPr>
                    <w:t>Lấy dữ liệu</w:t>
                  </w:r>
                  <w:r>
                    <w:t>. Chương trình tự động lấy lên thông tin </w:t>
                  </w:r>
                  <w:r>
                    <w:rPr>
                      <w:rStyle w:val="Strong"/>
                    </w:rPr>
                    <w:t>Tên</w:t>
                  </w:r>
                  <w:r>
                    <w:t>,</w:t>
                  </w:r>
                  <w:r>
                    <w:rPr>
                      <w:rStyle w:val="Strong"/>
                    </w:rPr>
                    <w:t> Địa ch</w:t>
                  </w:r>
                  <w:r>
                    <w:t>ỉ của người mua.</w:t>
                  </w:r>
                </w:p>
                <w:p w14:paraId="4457E619" w14:textId="3FD373DE" w:rsidR="00CE10D2" w:rsidRDefault="00CE10D2" w:rsidP="00CE10D2">
                  <w:pPr>
                    <w:pStyle w:val="NormalWeb"/>
                    <w:spacing w:before="0" w:beforeAutospacing="0" w:after="330" w:afterAutospacing="0"/>
                  </w:pPr>
                  <w:r>
                    <w:rPr>
                      <w:noProof/>
                      <w:lang w:eastAsia="en-US"/>
                    </w:rPr>
                    <w:drawing>
                      <wp:inline distT="0" distB="0" distL="0" distR="0" wp14:anchorId="33C1D025" wp14:editId="00972569">
                        <wp:extent cx="5513591" cy="3277227"/>
                        <wp:effectExtent l="0" t="0" r="0" b="0"/>
                        <wp:docPr id="157" name="Picture 157" descr="https://helpv4.meinvoice.vn/wp-content/uploads/2025/07/Tao_ma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s://helpv4.meinvoice.vn/wp-content/uploads/2025/07/Tao_mau_hoa_don_02.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538581" cy="3292081"/>
                                </a:xfrm>
                                <a:prstGeom prst="rect">
                                  <a:avLst/>
                                </a:prstGeom>
                                <a:noFill/>
                                <a:ln>
                                  <a:noFill/>
                                </a:ln>
                              </pic:spPr>
                            </pic:pic>
                          </a:graphicData>
                        </a:graphic>
                      </wp:inline>
                    </w:drawing>
                  </w:r>
                </w:p>
                <w:p w14:paraId="7B2325DE" w14:textId="77777777" w:rsidR="00CE10D2" w:rsidRDefault="00CE10D2" w:rsidP="00CE10D2">
                  <w:pPr>
                    <w:pStyle w:val="NormalWeb"/>
                    <w:spacing w:before="0" w:beforeAutospacing="0" w:after="330" w:afterAutospacing="0"/>
                  </w:pPr>
                  <w:r>
                    <w:rPr>
                      <w:rStyle w:val="Strong"/>
                      <w:rFonts w:eastAsia="MS Mincho"/>
                      <w:i/>
                      <w:iCs/>
                    </w:rPr>
                    <w:t>Lưu ý</w:t>
                  </w:r>
                  <w:r>
                    <w:rPr>
                      <w:rStyle w:val="Emphasis"/>
                      <w:rFonts w:eastAsia="MS Mincho"/>
                    </w:rPr>
                    <w:t>: Bắt buộc phải khai báo hình thức thanh toán.</w:t>
                  </w:r>
                </w:p>
                <w:p w14:paraId="0E70BF38" w14:textId="77777777" w:rsidR="00CE10D2" w:rsidRDefault="00CE10D2" w:rsidP="00BD52F5">
                  <w:pPr>
                    <w:numPr>
                      <w:ilvl w:val="0"/>
                      <w:numId w:val="58"/>
                    </w:numPr>
                    <w:spacing w:after="150" w:line="240" w:lineRule="auto"/>
                    <w:ind w:left="0"/>
                  </w:pPr>
                  <w:r>
                    <w:t> Khai báo thông tin địa điểm, thời gian vận chuyển.</w:t>
                  </w:r>
                </w:p>
                <w:p w14:paraId="16648DB4" w14:textId="77777777" w:rsidR="00CE10D2" w:rsidRDefault="00CE10D2" w:rsidP="00BD52F5">
                  <w:pPr>
                    <w:numPr>
                      <w:ilvl w:val="0"/>
                      <w:numId w:val="58"/>
                    </w:numPr>
                    <w:spacing w:after="150" w:line="240" w:lineRule="auto"/>
                    <w:ind w:left="0"/>
                  </w:pPr>
                  <w:r>
                    <w:t> Thông tin hàng hóa, dịch vụ</w:t>
                  </w:r>
                </w:p>
                <w:p w14:paraId="2A9CFB5F" w14:textId="77777777" w:rsidR="00CE10D2" w:rsidRDefault="00CE10D2" w:rsidP="00BD52F5">
                  <w:pPr>
                    <w:numPr>
                      <w:ilvl w:val="0"/>
                      <w:numId w:val="59"/>
                    </w:numPr>
                    <w:spacing w:after="330" w:line="240" w:lineRule="auto"/>
                    <w:ind w:left="0"/>
                  </w:pPr>
                </w:p>
                <w:p w14:paraId="63644234" w14:textId="77777777" w:rsidR="00CE10D2" w:rsidRDefault="00CE10D2" w:rsidP="00BD52F5">
                  <w:pPr>
                    <w:numPr>
                      <w:ilvl w:val="1"/>
                      <w:numId w:val="59"/>
                    </w:numPr>
                    <w:spacing w:after="150" w:line="240" w:lineRule="auto"/>
                    <w:ind w:left="0"/>
                  </w:pPr>
                  <w:r>
                    <w:t>Cột Tính chất HHDV: Chọn </w:t>
                  </w:r>
                  <w:r>
                    <w:rPr>
                      <w:rStyle w:val="Strong"/>
                    </w:rPr>
                    <w:t>Hàng hóa đặc trưng</w:t>
                  </w:r>
                </w:p>
                <w:p w14:paraId="184CA4CD" w14:textId="77777777" w:rsidR="00CE10D2" w:rsidRDefault="00CE10D2" w:rsidP="00BD52F5">
                  <w:pPr>
                    <w:numPr>
                      <w:ilvl w:val="1"/>
                      <w:numId w:val="59"/>
                    </w:numPr>
                    <w:spacing w:after="150" w:line="240" w:lineRule="auto"/>
                    <w:ind w:left="0"/>
                  </w:pPr>
                  <w:r>
                    <w:t>Khai báo thông tin hàng hóa, thông tin </w:t>
                  </w:r>
                  <w:r>
                    <w:rPr>
                      <w:rStyle w:val="Strong"/>
                    </w:rPr>
                    <w:t>Số khung, Số máy</w:t>
                  </w:r>
                  <w:r>
                    <w:t>.</w:t>
                  </w:r>
                </w:p>
                <w:p w14:paraId="4F5B1321" w14:textId="098ACBC0" w:rsidR="00CE10D2" w:rsidRDefault="00CE10D2" w:rsidP="00CE10D2">
                  <w:pPr>
                    <w:pStyle w:val="NormalWeb"/>
                    <w:spacing w:before="0" w:beforeAutospacing="0" w:after="330" w:afterAutospacing="0"/>
                  </w:pPr>
                  <w:r>
                    <w:rPr>
                      <w:noProof/>
                      <w:lang w:eastAsia="en-US"/>
                    </w:rPr>
                    <w:drawing>
                      <wp:inline distT="0" distB="0" distL="0" distR="0" wp14:anchorId="2D5AE087" wp14:editId="4D4BB04D">
                        <wp:extent cx="5499943" cy="2146005"/>
                        <wp:effectExtent l="0" t="0" r="5715" b="6985"/>
                        <wp:docPr id="156" name="Picture 156" descr="https://helpv4.meinvoice.vn/wp-content/uploads/2025/07/2025-07-29_14-01-56-1024x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helpv4.meinvoice.vn/wp-content/uploads/2025/07/2025-07-29_14-01-56-1024x400.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540292" cy="2161748"/>
                                </a:xfrm>
                                <a:prstGeom prst="rect">
                                  <a:avLst/>
                                </a:prstGeom>
                                <a:noFill/>
                                <a:ln>
                                  <a:noFill/>
                                </a:ln>
                              </pic:spPr>
                            </pic:pic>
                          </a:graphicData>
                        </a:graphic>
                      </wp:inline>
                    </w:drawing>
                  </w:r>
                </w:p>
                <w:p w14:paraId="73F9BDD7" w14:textId="77777777" w:rsidR="00CE10D2" w:rsidRDefault="00CE10D2" w:rsidP="00CE10D2">
                  <w:pPr>
                    <w:pStyle w:val="NormalWeb"/>
                    <w:spacing w:before="0" w:beforeAutospacing="0" w:after="330" w:afterAutospacing="0"/>
                  </w:pPr>
                  <w:r>
                    <w:rPr>
                      <w:rStyle w:val="Strong"/>
                      <w:rFonts w:eastAsia="MS Mincho"/>
                    </w:rPr>
                    <w:t>Bước 4.</w:t>
                  </w:r>
                  <w:r>
                    <w:t> Nhấn</w:t>
                  </w:r>
                  <w:r>
                    <w:rPr>
                      <w:rStyle w:val="Strong"/>
                      <w:rFonts w:eastAsia="MS Mincho"/>
                    </w:rPr>
                    <w:t> Lưu/Lưu và phát hành</w:t>
                  </w:r>
                  <w:r>
                    <w:t> nếu muốn phát hành ngay hóa đơn.</w:t>
                  </w:r>
                </w:p>
                <w:p w14:paraId="4EF4CDAD" w14:textId="77777777" w:rsidR="00CE10D2" w:rsidRDefault="00CE10D2" w:rsidP="00BD52F5">
                  <w:pPr>
                    <w:numPr>
                      <w:ilvl w:val="0"/>
                      <w:numId w:val="60"/>
                    </w:numPr>
                    <w:spacing w:after="150" w:line="240" w:lineRule="auto"/>
                    <w:ind w:left="0"/>
                  </w:pPr>
                  <w:r>
                    <w:t>Gửi hóa đơn cho khách hàng (nếu cần).</w:t>
                  </w:r>
                </w:p>
                <w:p w14:paraId="20834755" w14:textId="77777777" w:rsidR="00CE10D2" w:rsidRDefault="00CE10D2" w:rsidP="00CE10D2">
                  <w:pPr>
                    <w:pStyle w:val="NormalWeb"/>
                    <w:spacing w:before="0" w:beforeAutospacing="0" w:after="330" w:afterAutospacing="0"/>
                  </w:pPr>
                  <w:r>
                    <w:rPr>
                      <w:rStyle w:val="Strong"/>
                      <w:rFonts w:eastAsia="MS Mincho"/>
                    </w:rPr>
                    <w:t>Bước 5.</w:t>
                  </w:r>
                  <w:r>
                    <w:t> Nhấn </w:t>
                  </w:r>
                  <w:r>
                    <w:rPr>
                      <w:rStyle w:val="Strong"/>
                      <w:rFonts w:eastAsia="MS Mincho"/>
                    </w:rPr>
                    <w:t>Phát hành</w:t>
                  </w:r>
                  <w:r>
                    <w:t> chương trình thực hiện phát hành hóa đơn đồng thời tự động gửi hóa đơn đến cơ quan thuế.</w:t>
                  </w:r>
                </w:p>
                <w:p w14:paraId="6754476B" w14:textId="77777777" w:rsidR="00CE10D2" w:rsidRDefault="00CE10D2" w:rsidP="00BD52F5">
                  <w:pPr>
                    <w:numPr>
                      <w:ilvl w:val="0"/>
                      <w:numId w:val="61"/>
                    </w:numPr>
                    <w:spacing w:after="150" w:line="240" w:lineRule="auto"/>
                    <w:ind w:left="0"/>
                  </w:pPr>
                </w:p>
                <w:p w14:paraId="2744AEE9" w14:textId="0BC6F463" w:rsidR="00CE10D2" w:rsidRDefault="00CE10D2" w:rsidP="00CE10D2">
                  <w:pPr>
                    <w:pStyle w:val="NormalWeb"/>
                    <w:spacing w:before="0" w:beforeAutospacing="0" w:after="0" w:afterAutospacing="0"/>
                  </w:pPr>
                  <w:r>
                    <w:rPr>
                      <w:noProof/>
                      <w:lang w:eastAsia="en-US"/>
                    </w:rPr>
                    <w:drawing>
                      <wp:inline distT="0" distB="0" distL="0" distR="0" wp14:anchorId="126460A8" wp14:editId="72052E85">
                        <wp:extent cx="5472648" cy="3559162"/>
                        <wp:effectExtent l="0" t="0" r="0" b="3810"/>
                        <wp:docPr id="155" name="Picture 155" descr="https://helpv4.meinvoice.vn/wp-content/uploads/2025/07/B4_P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7/B4_PHHD.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484823" cy="3567080"/>
                                </a:xfrm>
                                <a:prstGeom prst="rect">
                                  <a:avLst/>
                                </a:prstGeom>
                                <a:noFill/>
                                <a:ln>
                                  <a:noFill/>
                                </a:ln>
                              </pic:spPr>
                            </pic:pic>
                          </a:graphicData>
                        </a:graphic>
                      </wp:inline>
                    </w:drawing>
                  </w:r>
                </w:p>
              </w:tc>
            </w:tr>
          </w:tbl>
          <w:p w14:paraId="6C30ED05" w14:textId="77777777" w:rsidR="00CE10D2" w:rsidRDefault="00CE10D2" w:rsidP="00CE10D2">
            <w:pPr>
              <w:pStyle w:val="NormalWeb"/>
              <w:shd w:val="clear" w:color="auto" w:fill="FFFFFF"/>
              <w:spacing w:before="0" w:beforeAutospacing="0" w:after="0" w:afterAutospacing="0"/>
              <w:rPr>
                <w:rFonts w:ascii="MISA Sans" w:hAnsi="MISA Sans"/>
                <w:color w:val="030E43"/>
                <w:spacing w:val="-3"/>
              </w:rPr>
            </w:pPr>
            <w:r>
              <w:rPr>
                <w:rFonts w:ascii="MISA Sans" w:hAnsi="MISA Sans"/>
                <w:color w:val="030E43"/>
                <w:spacing w:val="-3"/>
              </w:rPr>
              <w:lastRenderedPageBreak/>
              <w:t> </w:t>
            </w:r>
          </w:p>
          <w:p w14:paraId="2C01D367" w14:textId="77777777" w:rsidR="00CE10D2" w:rsidRDefault="00CE10D2" w:rsidP="00CE10D2">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3. Lưu ý</w:t>
            </w:r>
          </w:p>
          <w:p w14:paraId="5D17D030" w14:textId="77777777" w:rsidR="00CE10D2" w:rsidRDefault="00CE10D2" w:rsidP="00BD52F5">
            <w:pPr>
              <w:numPr>
                <w:ilvl w:val="0"/>
                <w:numId w:val="62"/>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Xử lý </w:t>
            </w:r>
            <w:r>
              <w:rPr>
                <w:rStyle w:val="Strong"/>
                <w:rFonts w:ascii="MISA Sans" w:hAnsi="MISA Sans"/>
                <w:color w:val="030E43"/>
                <w:spacing w:val="-3"/>
              </w:rPr>
              <w:t>Hóa đơn bán tài sản công sử dụng hàng hóa đặc trưng là xe ô tô, mô tô</w:t>
            </w:r>
            <w:r>
              <w:rPr>
                <w:rFonts w:ascii="MISA Sans" w:hAnsi="MISA Sans"/>
                <w:color w:val="030E43"/>
                <w:spacing w:val="-3"/>
              </w:rPr>
              <w:t> sai sót tương tự xử lý hóa đơn thông thường sai sót, xem chi tiết </w:t>
            </w:r>
            <w:hyperlink r:id="rId158" w:tgtFrame="_blank" w:history="1">
              <w:r>
                <w:rPr>
                  <w:rStyle w:val="Hyperlink"/>
                  <w:rFonts w:ascii="MISA Sans" w:hAnsi="MISA Sans"/>
                  <w:color w:val="337AB7"/>
                  <w:spacing w:val="-3"/>
                </w:rPr>
                <w:t>tại đây</w:t>
              </w:r>
            </w:hyperlink>
            <w:r>
              <w:rPr>
                <w:rFonts w:ascii="MISA Sans" w:hAnsi="MISA Sans"/>
                <w:color w:val="030E43"/>
                <w:spacing w:val="-3"/>
              </w:rPr>
              <w:t>.</w:t>
            </w:r>
          </w:p>
          <w:p w14:paraId="759A9CFF" w14:textId="77777777" w:rsidR="00CE10D2" w:rsidRDefault="00CE10D2" w:rsidP="00BD52F5">
            <w:pPr>
              <w:numPr>
                <w:ilvl w:val="0"/>
                <w:numId w:val="62"/>
              </w:numPr>
              <w:shd w:val="clear" w:color="auto" w:fill="FFFFFF"/>
              <w:spacing w:after="150"/>
              <w:ind w:left="0"/>
              <w:jc w:val="both"/>
              <w:rPr>
                <w:rFonts w:ascii="MISA Sans" w:hAnsi="MISA Sans"/>
                <w:color w:val="030E43"/>
                <w:spacing w:val="-3"/>
              </w:rPr>
            </w:pPr>
            <w:r>
              <w:rPr>
                <w:rFonts w:ascii="MISA Sans" w:hAnsi="MISA Sans"/>
                <w:color w:val="030E43"/>
                <w:spacing w:val="-3"/>
              </w:rPr>
              <w:t>Với trường hợp điều chỉnh số lượng hàng hóa, điều chỉnh tiền thuế, đơn giá… loại hóa đơn này thành 0 sẽ gặp lỗi số lượng không khớp với số khung, số máy, khuyến nghị lập hóa đơn thay thế cho trường hợp này.</w:t>
            </w:r>
          </w:p>
          <w:p w14:paraId="248906E1" w14:textId="415D3A20" w:rsidR="00884B3B" w:rsidRPr="00CE10D2" w:rsidRDefault="00CE10D2" w:rsidP="00BD52F5">
            <w:pPr>
              <w:numPr>
                <w:ilvl w:val="0"/>
                <w:numId w:val="62"/>
              </w:numPr>
              <w:shd w:val="clear" w:color="auto" w:fill="FFFFFF"/>
              <w:spacing w:after="150"/>
              <w:ind w:left="0"/>
              <w:rPr>
                <w:rFonts w:ascii="MISA Sans" w:hAnsi="MISA Sans"/>
                <w:color w:val="030E43"/>
                <w:spacing w:val="-3"/>
              </w:rPr>
            </w:pPr>
            <w:r>
              <w:rPr>
                <w:rFonts w:ascii="MISA Sans" w:hAnsi="MISA Sans"/>
                <w:color w:val="030E43"/>
                <w:spacing w:val="-3"/>
              </w:rPr>
              <w:t>Quản lý báo cáo </w:t>
            </w:r>
            <w:r>
              <w:rPr>
                <w:rStyle w:val="Strong"/>
                <w:rFonts w:ascii="MISA Sans" w:hAnsi="MISA Sans"/>
                <w:color w:val="030E43"/>
                <w:spacing w:val="-3"/>
              </w:rPr>
              <w:t>Hóa đơn bán tài sản công sử dụng hàng hóa đặc trưng là xe ô tô, mô</w:t>
            </w:r>
            <w:r>
              <w:rPr>
                <w:rFonts w:ascii="MISA Sans" w:hAnsi="MISA Sans"/>
                <w:color w:val="030E43"/>
                <w:spacing w:val="-3"/>
              </w:rPr>
              <w:t> </w:t>
            </w:r>
            <w:r>
              <w:rPr>
                <w:rStyle w:val="Strong"/>
                <w:rFonts w:ascii="MISA Sans" w:hAnsi="MISA Sans"/>
                <w:color w:val="030E43"/>
                <w:spacing w:val="-3"/>
              </w:rPr>
              <w:t>tô </w:t>
            </w:r>
            <w:r>
              <w:rPr>
                <w:rFonts w:ascii="MISA Sans" w:hAnsi="MISA Sans"/>
                <w:color w:val="030E43"/>
                <w:spacing w:val="-3"/>
              </w:rPr>
              <w:t>tương tự hóa đơn thông thường, xem chi tiết </w:t>
            </w:r>
            <w:hyperlink r:id="rId159" w:tgtFrame="_blank" w:history="1">
              <w:r>
                <w:rPr>
                  <w:rStyle w:val="Hyperlink"/>
                  <w:rFonts w:ascii="MISA Sans" w:hAnsi="MISA Sans"/>
                  <w:color w:val="337AB7"/>
                  <w:spacing w:val="-3"/>
                </w:rPr>
                <w:t>tại đây</w:t>
              </w:r>
            </w:hyperlink>
            <w:r>
              <w:rPr>
                <w:rFonts w:ascii="MISA Sans" w:hAnsi="MISA Sans"/>
                <w:color w:val="030E43"/>
                <w:spacing w:val="-3"/>
              </w:rPr>
              <w:t>.</w:t>
            </w:r>
            <w:r w:rsidRPr="00CE10D2">
              <w:rPr>
                <w:rFonts w:ascii="MISA Sans" w:hAnsi="MISA Sans"/>
                <w:color w:val="030E43"/>
                <w:spacing w:val="-3"/>
              </w:rPr>
              <w:t>.</w:t>
            </w:r>
          </w:p>
        </w:tc>
      </w:tr>
    </w:tbl>
    <w:p w14:paraId="7778F957" w14:textId="25F015F6" w:rsidR="00884B3B" w:rsidRDefault="00884B3B" w:rsidP="00884B3B">
      <w:pPr>
        <w:pStyle w:val="ListParagraph"/>
        <w:ind w:left="2430"/>
        <w:rPr>
          <w:b/>
          <w:bCs/>
          <w:color w:val="000000" w:themeColor="text1"/>
          <w:sz w:val="28"/>
          <w:szCs w:val="28"/>
        </w:rPr>
      </w:pPr>
    </w:p>
    <w:p w14:paraId="095B4BA8" w14:textId="54E440A5" w:rsidR="00884B3B" w:rsidRDefault="00CE10D2" w:rsidP="00BD52F5">
      <w:pPr>
        <w:pStyle w:val="ListParagraph"/>
        <w:numPr>
          <w:ilvl w:val="1"/>
          <w:numId w:val="5"/>
        </w:numPr>
        <w:rPr>
          <w:b/>
          <w:bCs/>
          <w:color w:val="000000" w:themeColor="text1"/>
          <w:sz w:val="28"/>
          <w:szCs w:val="28"/>
        </w:rPr>
      </w:pPr>
      <w:r>
        <w:rPr>
          <w:b/>
          <w:bCs/>
          <w:color w:val="000000" w:themeColor="text1"/>
          <w:sz w:val="28"/>
          <w:szCs w:val="28"/>
        </w:rPr>
        <w:t>Hóa đơn bán tài sản công sử dụng hàng hóa đặc trưng là xe ô tô, mô tô</w:t>
      </w:r>
    </w:p>
    <w:tbl>
      <w:tblPr>
        <w:tblStyle w:val="TableGrid"/>
        <w:tblW w:w="0" w:type="auto"/>
        <w:tblLook w:val="04A0" w:firstRow="1" w:lastRow="0" w:firstColumn="1" w:lastColumn="0" w:noHBand="0" w:noVBand="1"/>
      </w:tblPr>
      <w:tblGrid>
        <w:gridCol w:w="9026"/>
      </w:tblGrid>
      <w:tr w:rsidR="00884B3B" w14:paraId="4E180E67" w14:textId="77777777" w:rsidTr="00CE10D2">
        <w:tc>
          <w:tcPr>
            <w:tcW w:w="9026" w:type="dxa"/>
          </w:tcPr>
          <w:p w14:paraId="7C4CBFCB" w14:textId="77777777" w:rsidR="00CE10D2" w:rsidRDefault="00CE10D2" w:rsidP="00CE10D2">
            <w:pPr>
              <w:pStyle w:val="Heading1"/>
              <w:spacing w:before="0" w:after="450"/>
              <w:outlineLvl w:val="0"/>
              <w:rPr>
                <w:rFonts w:ascii="inherit" w:hAnsi="inherit"/>
              </w:rPr>
            </w:pPr>
            <w:r>
              <w:rPr>
                <w:rFonts w:ascii="inherit" w:hAnsi="inherit"/>
              </w:rPr>
              <w:lastRenderedPageBreak/>
              <w:t>Hóa đơn bán tài sản công sử dụng hàng hóa đặc trưng là xe ô tô, mô tô</w:t>
            </w:r>
          </w:p>
          <w:p w14:paraId="2766DA1D" w14:textId="77777777" w:rsidR="00CE10D2" w:rsidRDefault="00CE10D2" w:rsidP="00CE10D2">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1. Tổng quan</w:t>
            </w:r>
          </w:p>
          <w:p w14:paraId="2FCA5EAE" w14:textId="77777777" w:rsidR="00CE10D2" w:rsidRDefault="00CE10D2" w:rsidP="00CE10D2">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Mục đích: Bài viết này giúp Anh/Chị thực hiện đúng quy trình khởi tạo và phát hành hóa đơn bán tài sản công khi hàng hóa là xe ô tô, mô tô – có bổ sung thông tin Số khung, Số máy theo quy định.</w:t>
            </w:r>
          </w:p>
          <w:p w14:paraId="019F1261" w14:textId="77777777" w:rsidR="00CE10D2" w:rsidRDefault="00CE10D2" w:rsidP="00CE10D2">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MS Mincho" w:hAnsi="MISA Sans"/>
                <w:color w:val="030E43"/>
                <w:spacing w:val="-3"/>
              </w:rPr>
              <w:t>Nội dung bài viết: </w:t>
            </w:r>
          </w:p>
          <w:p w14:paraId="4E90CC8F" w14:textId="77777777" w:rsidR="00CE10D2" w:rsidRDefault="00CE10D2" w:rsidP="00BD52F5">
            <w:pPr>
              <w:numPr>
                <w:ilvl w:val="0"/>
                <w:numId w:val="63"/>
              </w:numPr>
              <w:shd w:val="clear" w:color="auto" w:fill="FFFFFF"/>
              <w:spacing w:after="150"/>
              <w:ind w:left="0"/>
              <w:rPr>
                <w:rFonts w:ascii="MISA Sans" w:hAnsi="MISA Sans"/>
                <w:color w:val="030E43"/>
                <w:spacing w:val="-3"/>
              </w:rPr>
            </w:pPr>
            <w:r>
              <w:rPr>
                <w:rFonts w:ascii="MISA Sans" w:hAnsi="MISA Sans"/>
                <w:color w:val="030E43"/>
                <w:spacing w:val="-3"/>
              </w:rPr>
              <w:t>Khởi tạo mẫu hóa đơn bán tài sản công sử dụng hàng hóa đặc trưng xe ô tô, mô tô</w:t>
            </w:r>
          </w:p>
          <w:p w14:paraId="24046211" w14:textId="77777777" w:rsidR="00CE10D2" w:rsidRDefault="00CE10D2" w:rsidP="00BD52F5">
            <w:pPr>
              <w:numPr>
                <w:ilvl w:val="0"/>
                <w:numId w:val="63"/>
              </w:numPr>
              <w:shd w:val="clear" w:color="auto" w:fill="FFFFFF"/>
              <w:spacing w:after="150"/>
              <w:ind w:left="0"/>
              <w:rPr>
                <w:rFonts w:ascii="MISA Sans" w:hAnsi="MISA Sans"/>
                <w:color w:val="030E43"/>
                <w:spacing w:val="-3"/>
              </w:rPr>
            </w:pPr>
            <w:r>
              <w:rPr>
                <w:rFonts w:ascii="MISA Sans" w:hAnsi="MISA Sans"/>
                <w:color w:val="030E43"/>
                <w:spacing w:val="-3"/>
              </w:rPr>
              <w:t>Phát hành hóa đơn bán tài sản công sử dụng hàng hóa đặc trưng xe ô tô, mô tô</w:t>
            </w:r>
          </w:p>
          <w:p w14:paraId="5732FC7E" w14:textId="77777777" w:rsidR="00CE10D2" w:rsidRDefault="00CE10D2" w:rsidP="00BD52F5">
            <w:pPr>
              <w:numPr>
                <w:ilvl w:val="0"/>
                <w:numId w:val="63"/>
              </w:numPr>
              <w:shd w:val="clear" w:color="auto" w:fill="FFFFFF"/>
              <w:spacing w:after="150"/>
              <w:ind w:left="0"/>
              <w:rPr>
                <w:rFonts w:ascii="MISA Sans" w:hAnsi="MISA Sans"/>
                <w:color w:val="030E43"/>
                <w:spacing w:val="-3"/>
              </w:rPr>
            </w:pPr>
            <w:r>
              <w:rPr>
                <w:rFonts w:ascii="MISA Sans" w:hAnsi="MISA Sans"/>
                <w:color w:val="030E43"/>
                <w:spacing w:val="-3"/>
              </w:rPr>
              <w:t>Xử lý hóa đơn bán tài sản công sử dụng hàng hóa đặc trưng xe ôtô, môtô lập sai</w:t>
            </w:r>
          </w:p>
          <w:p w14:paraId="5A0D5134" w14:textId="77777777" w:rsidR="00CE10D2" w:rsidRDefault="00CE10D2" w:rsidP="00CE10D2">
            <w:pPr>
              <w:pStyle w:val="NormalWeb"/>
              <w:shd w:val="clear" w:color="auto" w:fill="FFFFFF"/>
              <w:spacing w:before="0" w:beforeAutospacing="0" w:after="0" w:afterAutospacing="0"/>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Hóa đơn bán tài sản công sử dụng </w:t>
            </w:r>
            <w:r>
              <w:rPr>
                <w:rStyle w:val="Strong"/>
                <w:rFonts w:ascii="MISA Sans" w:eastAsia="MS Mincho" w:hAnsi="MISA Sans"/>
                <w:i/>
                <w:iCs/>
                <w:color w:val="030E43"/>
                <w:spacing w:val="-3"/>
              </w:rPr>
              <w:t>hàng hóa đặc trưng xe ô tô, mô tô </w:t>
            </w:r>
            <w:r>
              <w:rPr>
                <w:rStyle w:val="Emphasis"/>
                <w:rFonts w:ascii="MISA Sans" w:eastAsia="MS Mincho" w:hAnsi="MISA Sans"/>
                <w:color w:val="030E43"/>
                <w:spacing w:val="-3"/>
              </w:rPr>
              <w:t>sẽ có thêm thông tin </w:t>
            </w:r>
            <w:r>
              <w:rPr>
                <w:rStyle w:val="Strong"/>
                <w:rFonts w:ascii="MISA Sans" w:eastAsia="MS Mincho" w:hAnsi="MISA Sans"/>
                <w:i/>
                <w:iCs/>
                <w:color w:val="030E43"/>
                <w:spacing w:val="-3"/>
              </w:rPr>
              <w:t>Số khung</w:t>
            </w:r>
            <w:r>
              <w:rPr>
                <w:rStyle w:val="Emphasis"/>
                <w:rFonts w:ascii="MISA Sans" w:eastAsia="MS Mincho" w:hAnsi="MISA Sans"/>
                <w:color w:val="030E43"/>
                <w:spacing w:val="-3"/>
              </w:rPr>
              <w:t>,</w:t>
            </w:r>
            <w:r>
              <w:rPr>
                <w:rStyle w:val="Strong"/>
                <w:rFonts w:ascii="MISA Sans" w:eastAsia="MS Mincho" w:hAnsi="MISA Sans"/>
                <w:i/>
                <w:iCs/>
                <w:color w:val="030E43"/>
                <w:spacing w:val="-3"/>
              </w:rPr>
              <w:t> Số máy </w:t>
            </w:r>
            <w:r>
              <w:rPr>
                <w:rStyle w:val="Emphasis"/>
                <w:rFonts w:ascii="MISA Sans" w:eastAsia="MS Mincho" w:hAnsi="MISA Sans"/>
                <w:color w:val="030E43"/>
                <w:spacing w:val="-3"/>
              </w:rPr>
              <w:t>so với hóa đơn bán tài sản công thông thường</w:t>
            </w:r>
          </w:p>
          <w:p w14:paraId="4BF11327" w14:textId="77777777" w:rsidR="00CE10D2" w:rsidRDefault="00CE10D2" w:rsidP="00CE10D2">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 Các bước thực hiện</w:t>
            </w:r>
          </w:p>
          <w:p w14:paraId="7A78A225" w14:textId="77777777" w:rsidR="00CE10D2" w:rsidRDefault="00CE10D2" w:rsidP="00CE10D2">
            <w:pPr>
              <w:pStyle w:val="NormalWeb"/>
              <w:shd w:val="clear" w:color="auto" w:fill="FFFFFF"/>
              <w:spacing w:before="0" w:beforeAutospacing="0" w:after="330" w:afterAutospacing="0"/>
              <w:rPr>
                <w:rFonts w:ascii="MISA Sans" w:hAnsi="MISA Sans"/>
                <w:color w:val="030E43"/>
                <w:spacing w:val="-3"/>
              </w:rPr>
            </w:pPr>
            <w:r>
              <w:rPr>
                <w:rFonts w:ascii="MISA Sans" w:hAnsi="MISA Sans"/>
                <w:color w:val="030E43"/>
                <w:spacing w:val="-3"/>
              </w:rPr>
              <w:t>Để lập hóa đơn bán tài sản công sử dụng </w:t>
            </w:r>
            <w:r>
              <w:rPr>
                <w:rStyle w:val="Strong"/>
                <w:rFonts w:ascii="MISA Sans" w:eastAsia="MS Mincho" w:hAnsi="MISA Sans"/>
                <w:color w:val="030E43"/>
                <w:spacing w:val="-3"/>
              </w:rPr>
              <w:t>hàng hóa đặc trưng xe ô tô, mô tô</w:t>
            </w:r>
            <w:r>
              <w:rPr>
                <w:rFonts w:ascii="MISA Sans" w:hAnsi="MISA Sans"/>
                <w:color w:val="030E43"/>
                <w:spacing w:val="-3"/>
              </w:rPr>
              <w:t>, bạn thực hiện theo các bước sau:</w:t>
            </w:r>
          </w:p>
          <w:tbl>
            <w:tblPr>
              <w:tblW w:w="11044"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CE10D2" w14:paraId="4E917A87" w14:textId="77777777" w:rsidTr="00CE10D2">
              <w:tc>
                <w:tcPr>
                  <w:tcW w:w="11031" w:type="dxa"/>
                  <w:tcBorders>
                    <w:top w:val="nil"/>
                    <w:left w:val="nil"/>
                    <w:bottom w:val="nil"/>
                    <w:right w:val="nil"/>
                  </w:tcBorders>
                  <w:shd w:val="clear" w:color="auto" w:fill="FAFCFD"/>
                  <w:tcMar>
                    <w:top w:w="60" w:type="dxa"/>
                    <w:left w:w="120" w:type="dxa"/>
                    <w:bottom w:w="60" w:type="dxa"/>
                    <w:right w:w="120" w:type="dxa"/>
                  </w:tcMar>
                  <w:vAlign w:val="center"/>
                  <w:hideMark/>
                </w:tcPr>
                <w:p w14:paraId="00F163A0" w14:textId="77777777" w:rsidR="00CE10D2" w:rsidRDefault="00CE10D2" w:rsidP="00CE10D2">
                  <w:pPr>
                    <w:pStyle w:val="Heading4"/>
                    <w:shd w:val="clear" w:color="auto" w:fill="8DB3E2"/>
                    <w:rPr>
                      <w:rFonts w:ascii="inherit" w:hAnsi="inherit"/>
                      <w:color w:val="auto"/>
                      <w:sz w:val="28"/>
                      <w:szCs w:val="28"/>
                    </w:rPr>
                  </w:pPr>
                  <w:r>
                    <w:rPr>
                      <w:rStyle w:val="Strong"/>
                      <w:rFonts w:ascii="inherit" w:hAnsi="inherit"/>
                      <w:b w:val="0"/>
                      <w:bCs w:val="0"/>
                      <w:sz w:val="28"/>
                      <w:szCs w:val="28"/>
                    </w:rPr>
                    <w:t>2.1. Khởi tạo mẫu hóa đơn bán tài sản công sử dụng hàng hóa đặc trưng xe ô tô, mô tô</w:t>
                  </w:r>
                </w:p>
                <w:p w14:paraId="4787A01B" w14:textId="77777777" w:rsidR="00CE10D2" w:rsidRDefault="00CE10D2" w:rsidP="00CE10D2">
                  <w:pPr>
                    <w:pStyle w:val="NormalWeb"/>
                    <w:spacing w:before="0" w:beforeAutospacing="0" w:after="330" w:afterAutospacing="0"/>
                  </w:pPr>
                  <w:r>
                    <w:rPr>
                      <w:rStyle w:val="Strong"/>
                      <w:rFonts w:eastAsia="MS Mincho"/>
                    </w:rPr>
                    <w:t>Bước 1.</w:t>
                  </w:r>
                  <w:r>
                    <w:t> Vào mục </w:t>
                  </w:r>
                  <w:r>
                    <w:rPr>
                      <w:rStyle w:val="Strong"/>
                      <w:rFonts w:eastAsia="MS Mincho"/>
                    </w:rPr>
                    <w:t>đăng ký phát hành </w:t>
                  </w:r>
                  <w:r>
                    <w:t>chọn</w:t>
                  </w:r>
                  <w:r>
                    <w:rPr>
                      <w:rStyle w:val="Strong"/>
                      <w:rFonts w:eastAsia="MS Mincho"/>
                    </w:rPr>
                    <w:t> Mẫu hóa đơn </w:t>
                  </w:r>
                  <w:r>
                    <w:t>nhấn</w:t>
                  </w:r>
                  <w:r>
                    <w:rPr>
                      <w:rStyle w:val="Strong"/>
                      <w:rFonts w:eastAsia="MS Mincho"/>
                    </w:rPr>
                    <w:t> Thêm mới. </w:t>
                  </w:r>
                </w:p>
                <w:p w14:paraId="39160161" w14:textId="3F9A28AC" w:rsidR="00CE10D2" w:rsidRDefault="00CE10D2" w:rsidP="00CE10D2">
                  <w:pPr>
                    <w:pStyle w:val="NormalWeb"/>
                    <w:spacing w:before="0" w:beforeAutospacing="0" w:after="330" w:afterAutospacing="0"/>
                  </w:pPr>
                  <w:r>
                    <w:rPr>
                      <w:noProof/>
                      <w:lang w:eastAsia="en-US"/>
                    </w:rPr>
                    <w:drawing>
                      <wp:inline distT="0" distB="0" distL="0" distR="0" wp14:anchorId="2CA66AC6" wp14:editId="4A550A78">
                        <wp:extent cx="5459000" cy="1427717"/>
                        <wp:effectExtent l="0" t="0" r="8890" b="1270"/>
                        <wp:docPr id="178" name="Picture 178" descr="https://helpv4.meinvoice.vn/wp-content/uploads/2025/07/B1.-KHOI-TAO-HD-5-1-1024x2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s://helpv4.meinvoice.vn/wp-content/uploads/2025/07/B1.-KHOI-TAO-HD-5-1-1024x268.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497984" cy="1437913"/>
                                </a:xfrm>
                                <a:prstGeom prst="rect">
                                  <a:avLst/>
                                </a:prstGeom>
                                <a:noFill/>
                                <a:ln>
                                  <a:noFill/>
                                </a:ln>
                              </pic:spPr>
                            </pic:pic>
                          </a:graphicData>
                        </a:graphic>
                      </wp:inline>
                    </w:drawing>
                  </w:r>
                </w:p>
                <w:p w14:paraId="1C3FB5D1" w14:textId="77777777" w:rsidR="00CE10D2" w:rsidRDefault="00CE10D2" w:rsidP="00CE10D2">
                  <w:pPr>
                    <w:pStyle w:val="NormalWeb"/>
                    <w:spacing w:before="0" w:beforeAutospacing="0" w:after="330" w:afterAutospacing="0"/>
                    <w:jc w:val="both"/>
                  </w:pPr>
                  <w:r>
                    <w:rPr>
                      <w:rStyle w:val="Strong"/>
                      <w:rFonts w:eastAsia="MS Mincho"/>
                    </w:rPr>
                    <w:t>Bước 2.</w:t>
                  </w:r>
                  <w:r>
                    <w:t> Thiết lập điều kiện tìm kiếm mẫu </w:t>
                  </w:r>
                  <w:r>
                    <w:rPr>
                      <w:rStyle w:val="Strong"/>
                      <w:rFonts w:eastAsia="MS Mincho"/>
                    </w:rPr>
                    <w:t>hóa đơn bán tài sản công – lĩnh vực kinh doanh xe</w:t>
                  </w:r>
                  <w:r>
                    <w:t>.</w:t>
                  </w:r>
                </w:p>
                <w:p w14:paraId="532EC2A7" w14:textId="77777777" w:rsidR="00CE10D2" w:rsidRDefault="00CE10D2" w:rsidP="00BD52F5">
                  <w:pPr>
                    <w:numPr>
                      <w:ilvl w:val="0"/>
                      <w:numId w:val="64"/>
                    </w:numPr>
                    <w:spacing w:after="150" w:line="240" w:lineRule="auto"/>
                    <w:ind w:left="0"/>
                  </w:pPr>
                  <w:r>
                    <w:t>Chọn </w:t>
                  </w:r>
                  <w:r>
                    <w:rPr>
                      <w:rStyle w:val="Strong"/>
                    </w:rPr>
                    <w:t>Hóa đơn bán tài sản công</w:t>
                  </w:r>
                  <w:r>
                    <w:t>.</w:t>
                  </w:r>
                </w:p>
                <w:p w14:paraId="43EE758E" w14:textId="77777777" w:rsidR="00CE10D2" w:rsidRDefault="00CE10D2" w:rsidP="00BD52F5">
                  <w:pPr>
                    <w:numPr>
                      <w:ilvl w:val="0"/>
                      <w:numId w:val="64"/>
                    </w:numPr>
                    <w:spacing w:after="150" w:line="240" w:lineRule="auto"/>
                    <w:ind w:left="0"/>
                  </w:pPr>
                  <w:r>
                    <w:t>Loại </w:t>
                  </w:r>
                  <w:r>
                    <w:rPr>
                      <w:rStyle w:val="Strong"/>
                    </w:rPr>
                    <w:t>mẫu cơ bản</w:t>
                  </w:r>
                  <w:r>
                    <w:t>.</w:t>
                  </w:r>
                </w:p>
                <w:p w14:paraId="2E20B037" w14:textId="77777777" w:rsidR="00CE10D2" w:rsidRDefault="00CE10D2" w:rsidP="00BD52F5">
                  <w:pPr>
                    <w:numPr>
                      <w:ilvl w:val="0"/>
                      <w:numId w:val="64"/>
                    </w:numPr>
                    <w:spacing w:after="150" w:line="240" w:lineRule="auto"/>
                    <w:ind w:left="0"/>
                  </w:pPr>
                  <w:r>
                    <w:t>Click chuột vào mẫu hóa đơn</w:t>
                  </w:r>
                </w:p>
                <w:p w14:paraId="3714E979" w14:textId="253DA22F" w:rsidR="00CE10D2" w:rsidRDefault="00CE10D2" w:rsidP="00CE10D2">
                  <w:pPr>
                    <w:pStyle w:val="NormalWeb"/>
                    <w:spacing w:before="0" w:beforeAutospacing="0" w:after="330" w:afterAutospacing="0"/>
                    <w:jc w:val="both"/>
                  </w:pPr>
                  <w:r>
                    <w:rPr>
                      <w:noProof/>
                      <w:lang w:eastAsia="en-US"/>
                    </w:rPr>
                    <w:lastRenderedPageBreak/>
                    <w:drawing>
                      <wp:inline distT="0" distB="0" distL="0" distR="0" wp14:anchorId="075AEE26" wp14:editId="4C954639">
                        <wp:extent cx="7192265" cy="3360010"/>
                        <wp:effectExtent l="0" t="0" r="8890" b="0"/>
                        <wp:docPr id="177" name="Picture 177" descr="https://helpv4.meinvoice.vn/wp-content/uploads/2025/07/B2.-KHOI-TAO-HD-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s://helpv4.meinvoice.vn/wp-content/uploads/2025/07/B2.-KHOI-TAO-HD-7-1.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7206593" cy="3366703"/>
                                </a:xfrm>
                                <a:prstGeom prst="rect">
                                  <a:avLst/>
                                </a:prstGeom>
                                <a:noFill/>
                                <a:ln>
                                  <a:noFill/>
                                </a:ln>
                              </pic:spPr>
                            </pic:pic>
                          </a:graphicData>
                        </a:graphic>
                      </wp:inline>
                    </w:drawing>
                  </w:r>
                </w:p>
                <w:p w14:paraId="384DA957" w14:textId="77777777" w:rsidR="00CE10D2" w:rsidRDefault="00CE10D2" w:rsidP="00CE10D2">
                  <w:pPr>
                    <w:pStyle w:val="NormalWeb"/>
                    <w:spacing w:before="0" w:beforeAutospacing="0" w:after="330" w:afterAutospacing="0"/>
                  </w:pPr>
                  <w:r>
                    <w:rPr>
                      <w:rStyle w:val="Strong"/>
                      <w:rFonts w:eastAsia="MS Mincho"/>
                    </w:rPr>
                    <w:t>Bước 3.</w:t>
                  </w:r>
                  <w:r>
                    <w:t> Thiết lập mẫu hóa đơn</w:t>
                  </w:r>
                </w:p>
                <w:p w14:paraId="1666350A" w14:textId="77777777" w:rsidR="00CE10D2" w:rsidRDefault="00CE10D2" w:rsidP="00BD52F5">
                  <w:pPr>
                    <w:numPr>
                      <w:ilvl w:val="0"/>
                      <w:numId w:val="65"/>
                    </w:numPr>
                    <w:spacing w:after="150" w:line="240" w:lineRule="auto"/>
                    <w:ind w:left="0"/>
                  </w:pPr>
                  <w:r>
                    <w:t>Tích chọn </w:t>
                  </w:r>
                  <w:r>
                    <w:rPr>
                      <w:rStyle w:val="Strong"/>
                    </w:rPr>
                    <w:t>Có phát sinh hàng hóa là xe ô tô, mô tô</w:t>
                  </w:r>
                  <w:r>
                    <w:t>.</w:t>
                  </w:r>
                </w:p>
                <w:p w14:paraId="6A0D9094" w14:textId="77777777" w:rsidR="00CE10D2" w:rsidRDefault="00CE10D2" w:rsidP="00BD52F5">
                  <w:pPr>
                    <w:numPr>
                      <w:ilvl w:val="0"/>
                      <w:numId w:val="65"/>
                    </w:numPr>
                    <w:spacing w:after="150" w:line="240" w:lineRule="auto"/>
                    <w:ind w:left="0"/>
                  </w:pPr>
                  <w:r>
                    <w:t>Hóa đơn bán tài sản công lĩnh vực kinh doanh xe sẽ có thông tin </w:t>
                  </w:r>
                  <w:r>
                    <w:rPr>
                      <w:rStyle w:val="Strong"/>
                    </w:rPr>
                    <w:t>Số khung</w:t>
                  </w:r>
                  <w:r>
                    <w:t>,</w:t>
                  </w:r>
                  <w:r>
                    <w:rPr>
                      <w:rStyle w:val="Strong"/>
                    </w:rPr>
                    <w:t> Số máy</w:t>
                  </w:r>
                  <w:r>
                    <w:t> trên mẫu hóa đơn.</w:t>
                  </w:r>
                </w:p>
                <w:p w14:paraId="257076B4" w14:textId="56E200F4" w:rsidR="00CE10D2" w:rsidRDefault="00CE10D2" w:rsidP="00CE10D2">
                  <w:pPr>
                    <w:pStyle w:val="NormalWeb"/>
                    <w:spacing w:before="0" w:beforeAutospacing="0" w:after="330" w:afterAutospacing="0"/>
                  </w:pPr>
                  <w:r>
                    <w:rPr>
                      <w:noProof/>
                      <w:lang w:eastAsia="en-US"/>
                    </w:rPr>
                    <w:drawing>
                      <wp:inline distT="0" distB="0" distL="0" distR="0" wp14:anchorId="466ECE78" wp14:editId="62C280AE">
                        <wp:extent cx="5533730" cy="2306471"/>
                        <wp:effectExtent l="0" t="0" r="0" b="0"/>
                        <wp:docPr id="176" name="Picture 176" descr="https://helpv4.meinvoice.vn/wp-content/uploads/2025/07/B2.KTMHDFN-2-1024x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s://helpv4.meinvoice.vn/wp-content/uploads/2025/07/B2.KTMHDFN-2-1024x427.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573526" cy="2323058"/>
                                </a:xfrm>
                                <a:prstGeom prst="rect">
                                  <a:avLst/>
                                </a:prstGeom>
                                <a:noFill/>
                                <a:ln>
                                  <a:noFill/>
                                </a:ln>
                              </pic:spPr>
                            </pic:pic>
                          </a:graphicData>
                        </a:graphic>
                      </wp:inline>
                    </w:drawing>
                  </w:r>
                </w:p>
                <w:p w14:paraId="6686914F" w14:textId="77777777" w:rsidR="00CE10D2" w:rsidRDefault="00CE10D2" w:rsidP="00CE10D2">
                  <w:pPr>
                    <w:pStyle w:val="NormalWeb"/>
                    <w:spacing w:before="0" w:beforeAutospacing="0" w:after="330" w:afterAutospacing="0"/>
                    <w:jc w:val="both"/>
                  </w:pPr>
                  <w:r>
                    <w:rPr>
                      <w:rStyle w:val="Strong"/>
                      <w:rFonts w:eastAsia="MS Mincho"/>
                    </w:rPr>
                    <w:t>Bước 4.</w:t>
                  </w:r>
                  <w:r>
                    <w:t> Thiết lập các thông tin cần thiết để </w:t>
                  </w:r>
                  <w:r>
                    <w:rPr>
                      <w:rStyle w:val="Strong"/>
                      <w:rFonts w:eastAsia="MS Mincho"/>
                    </w:rPr>
                    <w:t>khởi tạo mẫu hóa đơn</w:t>
                  </w:r>
                  <w:r>
                    <w:t>.</w:t>
                  </w:r>
                </w:p>
                <w:p w14:paraId="53816D33" w14:textId="77777777" w:rsidR="00CE10D2" w:rsidRDefault="00CE10D2" w:rsidP="00BD52F5">
                  <w:pPr>
                    <w:numPr>
                      <w:ilvl w:val="0"/>
                      <w:numId w:val="66"/>
                    </w:numPr>
                    <w:spacing w:after="150" w:line="240" w:lineRule="auto"/>
                    <w:ind w:left="0"/>
                  </w:pPr>
                  <w:r>
                    <w:t>Chọn hình thức hóa đơn.</w:t>
                  </w:r>
                </w:p>
                <w:p w14:paraId="27470DC7" w14:textId="77777777" w:rsidR="00CE10D2" w:rsidRDefault="00CE10D2" w:rsidP="00BD52F5">
                  <w:pPr>
                    <w:numPr>
                      <w:ilvl w:val="0"/>
                      <w:numId w:val="67"/>
                    </w:numPr>
                    <w:spacing w:after="330" w:line="240" w:lineRule="auto"/>
                    <w:ind w:left="0"/>
                  </w:pPr>
                </w:p>
                <w:p w14:paraId="6BE8535F" w14:textId="77777777" w:rsidR="00CE10D2" w:rsidRDefault="00CE10D2" w:rsidP="00BD52F5">
                  <w:pPr>
                    <w:numPr>
                      <w:ilvl w:val="1"/>
                      <w:numId w:val="67"/>
                    </w:numPr>
                    <w:spacing w:after="150" w:line="240" w:lineRule="auto"/>
                    <w:ind w:left="0"/>
                  </w:pPr>
                  <w:r>
                    <w:lastRenderedPageBreak/>
                    <w:t>HĐ có mã của CQT</w:t>
                  </w:r>
                </w:p>
                <w:p w14:paraId="4AD359AC" w14:textId="77777777" w:rsidR="00CE10D2" w:rsidRDefault="00CE10D2" w:rsidP="00BD52F5">
                  <w:pPr>
                    <w:numPr>
                      <w:ilvl w:val="1"/>
                      <w:numId w:val="67"/>
                    </w:numPr>
                    <w:spacing w:after="150" w:line="240" w:lineRule="auto"/>
                    <w:ind w:left="0"/>
                  </w:pPr>
                  <w:r>
                    <w:t>HĐ không có mã của CQT</w:t>
                  </w:r>
                </w:p>
                <w:p w14:paraId="2924068F" w14:textId="77777777" w:rsidR="00CE10D2" w:rsidRDefault="00CE10D2" w:rsidP="00CE10D2">
                  <w:pPr>
                    <w:pStyle w:val="NormalWeb"/>
                    <w:spacing w:before="0" w:beforeAutospacing="0" w:after="330" w:afterAutospacing="0"/>
                    <w:jc w:val="both"/>
                  </w:pPr>
                  <w:r>
                    <w:rPr>
                      <w:rStyle w:val="Strong"/>
                      <w:rFonts w:eastAsia="MS Mincho"/>
                      <w:i/>
                      <w:iCs/>
                    </w:rPr>
                    <w:t>Lưu ý</w:t>
                  </w:r>
                  <w:r>
                    <w:rPr>
                      <w:rStyle w:val="Emphasis"/>
                      <w:rFonts w:eastAsia="MS Mincho"/>
                    </w:rPr>
                    <w:t>: Trường hợp khởi tạo hóa đơn không mã thì cần thực hiện thêm bước chọn phương thức chuyển dữ liệu hóa đơn điện tử đến Cơ Quan Thuế.</w:t>
                  </w:r>
                </w:p>
                <w:p w14:paraId="661C6514" w14:textId="13630269" w:rsidR="00CE10D2" w:rsidRDefault="00CE10D2" w:rsidP="00CE10D2">
                  <w:pPr>
                    <w:pStyle w:val="NormalWeb"/>
                    <w:spacing w:before="0" w:beforeAutospacing="0" w:after="330" w:afterAutospacing="0"/>
                  </w:pPr>
                  <w:r>
                    <w:rPr>
                      <w:noProof/>
                      <w:lang w:eastAsia="en-US"/>
                    </w:rPr>
                    <w:drawing>
                      <wp:inline distT="0" distB="0" distL="0" distR="0" wp14:anchorId="23F3A0F2" wp14:editId="217E9B72">
                        <wp:extent cx="5560622" cy="2115403"/>
                        <wp:effectExtent l="0" t="0" r="2540" b="0"/>
                        <wp:docPr id="175" name="Picture 175" descr="https://helpv4.meinvoice.vn/wp-content/uploads/2025/07/2025-07-29_13-43-30-1024x3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s://helpv4.meinvoice.vn/wp-content/uploads/2025/07/2025-07-29_13-43-30-1024x389.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602805" cy="2131451"/>
                                </a:xfrm>
                                <a:prstGeom prst="rect">
                                  <a:avLst/>
                                </a:prstGeom>
                                <a:noFill/>
                                <a:ln>
                                  <a:noFill/>
                                </a:ln>
                              </pic:spPr>
                            </pic:pic>
                          </a:graphicData>
                        </a:graphic>
                      </wp:inline>
                    </w:drawing>
                  </w:r>
                </w:p>
                <w:p w14:paraId="6A5E94E4" w14:textId="77777777" w:rsidR="00CE10D2" w:rsidRDefault="00CE10D2" w:rsidP="00BD52F5">
                  <w:pPr>
                    <w:numPr>
                      <w:ilvl w:val="0"/>
                      <w:numId w:val="68"/>
                    </w:numPr>
                    <w:spacing w:after="150" w:line="240" w:lineRule="auto"/>
                    <w:ind w:left="0"/>
                  </w:pPr>
                  <w:r>
                    <w:t>Về ký hiệu hóa đơn:</w:t>
                  </w:r>
                </w:p>
                <w:p w14:paraId="4982ECDB" w14:textId="77777777" w:rsidR="00CE10D2" w:rsidRDefault="00CE10D2" w:rsidP="00BD52F5">
                  <w:pPr>
                    <w:numPr>
                      <w:ilvl w:val="0"/>
                      <w:numId w:val="69"/>
                    </w:numPr>
                    <w:spacing w:after="330" w:line="240" w:lineRule="auto"/>
                    <w:ind w:left="0"/>
                  </w:pPr>
                </w:p>
                <w:p w14:paraId="3EC57B54" w14:textId="77777777" w:rsidR="00CE10D2" w:rsidRDefault="00CE10D2" w:rsidP="00BD52F5">
                  <w:pPr>
                    <w:numPr>
                      <w:ilvl w:val="1"/>
                      <w:numId w:val="69"/>
                    </w:numPr>
                    <w:spacing w:after="150" w:line="240" w:lineRule="auto"/>
                    <w:ind w:left="0"/>
                    <w:jc w:val="both"/>
                  </w:pPr>
                  <w:r>
                    <w:t>Chương trình tự động điền thông tin 5 ký tự đầu.</w:t>
                  </w:r>
                </w:p>
                <w:p w14:paraId="39192354" w14:textId="77777777" w:rsidR="00CE10D2" w:rsidRDefault="00CE10D2" w:rsidP="00BD52F5">
                  <w:pPr>
                    <w:numPr>
                      <w:ilvl w:val="1"/>
                      <w:numId w:val="69"/>
                    </w:numPr>
                    <w:spacing w:after="150" w:line="240" w:lineRule="auto"/>
                    <w:ind w:left="0"/>
                    <w:jc w:val="both"/>
                  </w:pPr>
                  <w:r>
                    <w:t>Ký tự đầu tiên là số 3: thể hiện loại hóa đơn bán tài sản công,</w:t>
                  </w:r>
                </w:p>
                <w:p w14:paraId="146D10E1" w14:textId="77777777" w:rsidR="00CE10D2" w:rsidRDefault="00CE10D2" w:rsidP="00BD52F5">
                  <w:pPr>
                    <w:numPr>
                      <w:ilvl w:val="1"/>
                      <w:numId w:val="69"/>
                    </w:numPr>
                    <w:spacing w:after="150" w:line="240" w:lineRule="auto"/>
                    <w:ind w:left="0"/>
                    <w:jc w:val="both"/>
                  </w:pPr>
                  <w:r>
                    <w:t>Ký tự thứ hai là chữ C: thể hiện hóa đơn có mã của Cơ quan thuế; chữ K thể hiện: hóa đơn không mã của Cơ quan thuế</w:t>
                  </w:r>
                </w:p>
                <w:p w14:paraId="372D4687" w14:textId="77777777" w:rsidR="00CE10D2" w:rsidRDefault="00CE10D2" w:rsidP="00BD52F5">
                  <w:pPr>
                    <w:numPr>
                      <w:ilvl w:val="1"/>
                      <w:numId w:val="69"/>
                    </w:numPr>
                    <w:spacing w:after="150" w:line="240" w:lineRule="auto"/>
                    <w:ind w:left="0"/>
                    <w:jc w:val="both"/>
                  </w:pPr>
                  <w:r>
                    <w:t>Hai ký tự tiếp theo là 25: thể hiện hóa đơn được lập năm 2025</w:t>
                  </w:r>
                </w:p>
                <w:p w14:paraId="5EF78B1F" w14:textId="77777777" w:rsidR="00CE10D2" w:rsidRDefault="00CE10D2" w:rsidP="00BD52F5">
                  <w:pPr>
                    <w:numPr>
                      <w:ilvl w:val="1"/>
                      <w:numId w:val="69"/>
                    </w:numPr>
                    <w:spacing w:after="150" w:line="240" w:lineRule="auto"/>
                    <w:ind w:left="0"/>
                    <w:jc w:val="both"/>
                  </w:pPr>
                  <w:r>
                    <w:t>Ký tự thứ 5 là chữ D: thể hiện loại hóa đơn được sử dụng áp dụng đối với hóa đơn bán tài sản công.</w:t>
                  </w:r>
                </w:p>
                <w:p w14:paraId="59A11B8C" w14:textId="2ED5A33C" w:rsidR="00CE10D2" w:rsidRDefault="00CE10D2" w:rsidP="00CE10D2">
                  <w:pPr>
                    <w:pStyle w:val="NormalWeb"/>
                    <w:spacing w:before="0" w:beforeAutospacing="0" w:after="330" w:afterAutospacing="0"/>
                    <w:jc w:val="both"/>
                  </w:pPr>
                  <w:r>
                    <w:rPr>
                      <w:noProof/>
                      <w:lang w:eastAsia="en-US"/>
                    </w:rPr>
                    <w:drawing>
                      <wp:inline distT="0" distB="0" distL="0" distR="0" wp14:anchorId="5472251A" wp14:editId="777899D4">
                        <wp:extent cx="5547015" cy="2210937"/>
                        <wp:effectExtent l="0" t="0" r="0" b="0"/>
                        <wp:docPr id="174" name="Picture 174" descr="https://helpv4.meinvoice.vn/wp-content/uploads/2025/07/Tao_mau_hoa_don_04-1-1024x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s://helpv4.meinvoice.vn/wp-content/uploads/2025/07/Tao_mau_hoa_don_04-1-1024x408.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573570" cy="2221521"/>
                                </a:xfrm>
                                <a:prstGeom prst="rect">
                                  <a:avLst/>
                                </a:prstGeom>
                                <a:noFill/>
                                <a:ln>
                                  <a:noFill/>
                                </a:ln>
                              </pic:spPr>
                            </pic:pic>
                          </a:graphicData>
                        </a:graphic>
                      </wp:inline>
                    </w:drawing>
                  </w:r>
                </w:p>
                <w:p w14:paraId="14AAAA4C" w14:textId="77777777" w:rsidR="00CE10D2" w:rsidRDefault="00CE10D2" w:rsidP="00BD52F5">
                  <w:pPr>
                    <w:numPr>
                      <w:ilvl w:val="0"/>
                      <w:numId w:val="70"/>
                    </w:numPr>
                    <w:spacing w:after="150" w:line="240" w:lineRule="auto"/>
                    <w:ind w:left="0"/>
                    <w:jc w:val="both"/>
                  </w:pPr>
                  <w:r>
                    <w:lastRenderedPageBreak/>
                    <w:t>Có thể thiết lập lại các thông tin hiển thị trên hóa đơn.</w:t>
                  </w:r>
                </w:p>
                <w:p w14:paraId="7253D051" w14:textId="77777777" w:rsidR="00CE10D2" w:rsidRDefault="00CE10D2" w:rsidP="00BD52F5">
                  <w:pPr>
                    <w:numPr>
                      <w:ilvl w:val="0"/>
                      <w:numId w:val="71"/>
                    </w:numPr>
                    <w:spacing w:after="150" w:line="240" w:lineRule="auto"/>
                    <w:ind w:left="0"/>
                    <w:jc w:val="both"/>
                  </w:pPr>
                  <w:r>
                    <w:t>Có thể thiết kế logo, hình nền hiển thị trên mẫu hóa đơn (nếu không có nhu cầu bỏ qua)</w:t>
                  </w:r>
                </w:p>
                <w:p w14:paraId="146BA1CC" w14:textId="77777777" w:rsidR="00CE10D2" w:rsidRDefault="00CE10D2" w:rsidP="00CE10D2">
                  <w:pPr>
                    <w:pStyle w:val="NormalWeb"/>
                    <w:spacing w:before="0" w:beforeAutospacing="0" w:after="330" w:afterAutospacing="0"/>
                  </w:pPr>
                  <w:r>
                    <w:rPr>
                      <w:rStyle w:val="Strong"/>
                      <w:rFonts w:eastAsia="MS Mincho"/>
                    </w:rPr>
                    <w:t>Bước 5.</w:t>
                  </w:r>
                  <w:r>
                    <w:t> ấn </w:t>
                  </w:r>
                  <w:r>
                    <w:rPr>
                      <w:rStyle w:val="Strong"/>
                      <w:rFonts w:eastAsia="MS Mincho"/>
                    </w:rPr>
                    <w:t>Tiếp tục</w:t>
                  </w:r>
                  <w:r>
                    <w:t>.</w:t>
                  </w:r>
                </w:p>
                <w:p w14:paraId="002AD805" w14:textId="0284725A" w:rsidR="00CE10D2" w:rsidRDefault="00CE10D2" w:rsidP="00CE10D2">
                  <w:pPr>
                    <w:pStyle w:val="NormalWeb"/>
                    <w:spacing w:before="0" w:beforeAutospacing="0" w:after="330" w:afterAutospacing="0"/>
                  </w:pPr>
                  <w:r>
                    <w:rPr>
                      <w:noProof/>
                      <w:lang w:eastAsia="en-US"/>
                    </w:rPr>
                    <w:drawing>
                      <wp:inline distT="0" distB="0" distL="0" distR="0" wp14:anchorId="3A063156" wp14:editId="70EE25E8">
                        <wp:extent cx="5547759" cy="3057098"/>
                        <wp:effectExtent l="0" t="0" r="0" b="0"/>
                        <wp:docPr id="173" name="Picture 173" descr="https://helpv4.meinvoice.vn/wp-content/uploads/2025/07/B2B.-KHOI-TAO-MAU-HD-1-1024x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helpv4.meinvoice.vn/wp-content/uploads/2025/07/B2B.-KHOI-TAO-MAU-HD-1-1024x565.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572794" cy="3070893"/>
                                </a:xfrm>
                                <a:prstGeom prst="rect">
                                  <a:avLst/>
                                </a:prstGeom>
                                <a:noFill/>
                                <a:ln>
                                  <a:noFill/>
                                </a:ln>
                              </pic:spPr>
                            </pic:pic>
                          </a:graphicData>
                        </a:graphic>
                      </wp:inline>
                    </w:drawing>
                  </w:r>
                </w:p>
                <w:p w14:paraId="06ADE12E" w14:textId="77777777" w:rsidR="00CE10D2" w:rsidRDefault="00CE10D2" w:rsidP="00CE10D2">
                  <w:pPr>
                    <w:pStyle w:val="NormalWeb"/>
                    <w:spacing w:before="0" w:beforeAutospacing="0" w:after="330" w:afterAutospacing="0"/>
                  </w:pPr>
                  <w:r>
                    <w:rPr>
                      <w:rStyle w:val="Strong"/>
                      <w:rFonts w:eastAsia="MS Mincho"/>
                    </w:rPr>
                    <w:t>Bước 6.</w:t>
                  </w:r>
                  <w:r>
                    <w:t> Thiết lập các thông tin cần bổ sung trên mẫu hóa đơn theo quy định tại </w:t>
                  </w:r>
                  <w:r>
                    <w:rPr>
                      <w:rStyle w:val="Strong"/>
                      <w:rFonts w:eastAsia="MS Mincho"/>
                    </w:rPr>
                    <w:t>NĐ70.</w:t>
                  </w:r>
                </w:p>
                <w:p w14:paraId="57A45F61" w14:textId="77777777" w:rsidR="00CE10D2" w:rsidRDefault="00CE10D2" w:rsidP="00BD52F5">
                  <w:pPr>
                    <w:numPr>
                      <w:ilvl w:val="0"/>
                      <w:numId w:val="72"/>
                    </w:numPr>
                    <w:spacing w:after="330" w:line="240" w:lineRule="auto"/>
                    <w:ind w:left="0"/>
                  </w:pPr>
                </w:p>
                <w:p w14:paraId="57EBE0E6" w14:textId="77777777" w:rsidR="00CE10D2" w:rsidRDefault="00CE10D2" w:rsidP="00BD52F5">
                  <w:pPr>
                    <w:numPr>
                      <w:ilvl w:val="1"/>
                      <w:numId w:val="72"/>
                    </w:numPr>
                    <w:spacing w:after="150" w:line="240" w:lineRule="auto"/>
                    <w:ind w:left="0"/>
                  </w:pPr>
                  <w:r>
                    <w:t>Nhấn vào dòng chữ </w:t>
                  </w:r>
                  <w:r>
                    <w:rPr>
                      <w:rStyle w:val="Strong"/>
                    </w:rPr>
                    <w:t>Thiết lập thông tin cần bổ sung theo NĐ70</w:t>
                  </w:r>
                  <w:r>
                    <w:t>.</w:t>
                  </w:r>
                </w:p>
                <w:p w14:paraId="0F1FABDA" w14:textId="77777777" w:rsidR="00CE10D2" w:rsidRDefault="00CE10D2" w:rsidP="00BD52F5">
                  <w:pPr>
                    <w:numPr>
                      <w:ilvl w:val="2"/>
                      <w:numId w:val="72"/>
                    </w:numPr>
                    <w:spacing w:after="150" w:line="240" w:lineRule="auto"/>
                    <w:ind w:left="0"/>
                    <w:jc w:val="both"/>
                  </w:pPr>
                  <w:r>
                    <w:t>Chương trình sẽ tự động tích chọn những thông tin bắt buộc như </w:t>
                  </w:r>
                  <w:r>
                    <w:rPr>
                      <w:rStyle w:val="Strong"/>
                    </w:rPr>
                    <w:t>Hình thức thanh toán</w:t>
                  </w:r>
                  <w:r>
                    <w:t>.</w:t>
                  </w:r>
                </w:p>
                <w:p w14:paraId="4D108AEF" w14:textId="77777777" w:rsidR="00CE10D2" w:rsidRDefault="00CE10D2" w:rsidP="00BD52F5">
                  <w:pPr>
                    <w:numPr>
                      <w:ilvl w:val="2"/>
                      <w:numId w:val="72"/>
                    </w:numPr>
                    <w:spacing w:after="150" w:line="240" w:lineRule="auto"/>
                    <w:ind w:left="0"/>
                    <w:jc w:val="both"/>
                  </w:pPr>
                  <w:r>
                    <w:t>Tích chọn những thông tin cần bổ sung, ấn </w:t>
                  </w:r>
                  <w:r>
                    <w:rPr>
                      <w:rStyle w:val="Strong"/>
                    </w:rPr>
                    <w:t>Đồng ý</w:t>
                  </w:r>
                  <w:r>
                    <w:t>. Thông tin được tích chọn sẽ hiển thị trên mẫu hóa đơn.</w:t>
                  </w:r>
                </w:p>
                <w:p w14:paraId="0EAECA45" w14:textId="68410123" w:rsidR="00CE10D2" w:rsidRDefault="00CE10D2" w:rsidP="00CE10D2">
                  <w:pPr>
                    <w:pStyle w:val="NormalWeb"/>
                    <w:spacing w:before="0" w:beforeAutospacing="0" w:after="330" w:afterAutospacing="0"/>
                  </w:pPr>
                  <w:r>
                    <w:rPr>
                      <w:noProof/>
                      <w:lang w:eastAsia="en-US"/>
                    </w:rPr>
                    <w:lastRenderedPageBreak/>
                    <w:drawing>
                      <wp:inline distT="0" distB="0" distL="0" distR="0" wp14:anchorId="1A9F7062" wp14:editId="5F41069C">
                        <wp:extent cx="5513591" cy="2344362"/>
                        <wp:effectExtent l="0" t="0" r="0" b="0"/>
                        <wp:docPr id="172" name="Picture 172" descr="https://helpv4.meinvoice.vn/wp-content/uploads/2025/07/B5.KTMHDFN-3-1024x4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s://helpv4.meinvoice.vn/wp-content/uploads/2025/07/B5.KTMHDFN-3-1024x435.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538767" cy="2355067"/>
                                </a:xfrm>
                                <a:prstGeom prst="rect">
                                  <a:avLst/>
                                </a:prstGeom>
                                <a:noFill/>
                                <a:ln>
                                  <a:noFill/>
                                </a:ln>
                              </pic:spPr>
                            </pic:pic>
                          </a:graphicData>
                        </a:graphic>
                      </wp:inline>
                    </w:drawing>
                  </w:r>
                </w:p>
                <w:p w14:paraId="62926B91" w14:textId="77777777" w:rsidR="00CE10D2" w:rsidRDefault="00CE10D2" w:rsidP="00BD52F5">
                  <w:pPr>
                    <w:numPr>
                      <w:ilvl w:val="0"/>
                      <w:numId w:val="73"/>
                    </w:numPr>
                    <w:spacing w:after="150" w:line="240" w:lineRule="auto"/>
                    <w:ind w:left="0"/>
                  </w:pPr>
                  <w:hyperlink r:id="rId160" w:tgtFrame="_blank" w:history="1">
                    <w:r>
                      <w:rPr>
                        <w:rStyle w:val="Hyperlink"/>
                        <w:color w:val="337AB7"/>
                      </w:rPr>
                      <w:t>Thiết lập thêm một số thông tin hiển thị trên hóa đơn (nếu cần).</w:t>
                    </w:r>
                  </w:hyperlink>
                </w:p>
                <w:p w14:paraId="263583DA" w14:textId="738CC03B" w:rsidR="00CE10D2" w:rsidRDefault="00CE10D2" w:rsidP="00CE10D2">
                  <w:pPr>
                    <w:pStyle w:val="NormalWeb"/>
                    <w:spacing w:before="0" w:beforeAutospacing="0" w:after="330" w:afterAutospacing="0"/>
                  </w:pPr>
                  <w:r>
                    <w:rPr>
                      <w:noProof/>
                      <w:lang w:eastAsia="en-US"/>
                    </w:rPr>
                    <w:drawing>
                      <wp:inline distT="0" distB="0" distL="0" distR="0" wp14:anchorId="71A725A8" wp14:editId="37AAC997">
                        <wp:extent cx="5513591" cy="2637138"/>
                        <wp:effectExtent l="0" t="0" r="0" b="0"/>
                        <wp:docPr id="171" name="Picture 171" descr="https://helpv4.meinvoice.vn/wp-content/uploads/2025/07/Tao_mau_hoa_don_01-1024x4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https://helpv4.meinvoice.vn/wp-content/uploads/2025/07/Tao_mau_hoa_don_01-1024x490.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531302" cy="2645609"/>
                                </a:xfrm>
                                <a:prstGeom prst="rect">
                                  <a:avLst/>
                                </a:prstGeom>
                                <a:noFill/>
                                <a:ln>
                                  <a:noFill/>
                                </a:ln>
                              </pic:spPr>
                            </pic:pic>
                          </a:graphicData>
                        </a:graphic>
                      </wp:inline>
                    </w:drawing>
                  </w:r>
                </w:p>
                <w:p w14:paraId="6E10046E" w14:textId="77777777" w:rsidR="00CE10D2" w:rsidRDefault="00CE10D2" w:rsidP="00CE10D2">
                  <w:pPr>
                    <w:pStyle w:val="NormalWeb"/>
                    <w:spacing w:before="0" w:beforeAutospacing="0" w:after="0" w:afterAutospacing="0"/>
                  </w:pPr>
                  <w:r>
                    <w:rPr>
                      <w:rStyle w:val="Strong"/>
                      <w:rFonts w:eastAsia="MS Mincho"/>
                    </w:rPr>
                    <w:t>Bước 7.</w:t>
                  </w:r>
                  <w:r>
                    <w:t> Nhấn </w:t>
                  </w:r>
                  <w:r>
                    <w:rPr>
                      <w:rStyle w:val="Strong"/>
                      <w:rFonts w:eastAsia="MS Mincho"/>
                    </w:rPr>
                    <w:t>Lưu</w:t>
                  </w:r>
                  <w:r>
                    <w:t> để hoàn thành việc khởi tạo mẫu.</w:t>
                  </w:r>
                </w:p>
                <w:p w14:paraId="7786DFAD" w14:textId="77777777" w:rsidR="00CE10D2" w:rsidRDefault="00CE10D2" w:rsidP="00CE10D2">
                  <w:pPr>
                    <w:pStyle w:val="Heading4"/>
                    <w:shd w:val="clear" w:color="auto" w:fill="8DB3E2"/>
                    <w:rPr>
                      <w:rFonts w:ascii="inherit" w:hAnsi="inherit"/>
                      <w:sz w:val="28"/>
                      <w:szCs w:val="28"/>
                    </w:rPr>
                  </w:pPr>
                  <w:r>
                    <w:rPr>
                      <w:rStyle w:val="Strong"/>
                      <w:rFonts w:ascii="inherit" w:hAnsi="inherit"/>
                      <w:b w:val="0"/>
                      <w:bCs w:val="0"/>
                      <w:sz w:val="28"/>
                      <w:szCs w:val="28"/>
                    </w:rPr>
                    <w:t>2.2. Phát hành hóa đơn bán tài sản công sử dụng hàng hóa đặc trưng xe ô tô, mô tô</w:t>
                  </w:r>
                </w:p>
                <w:p w14:paraId="0C3FE976" w14:textId="77777777" w:rsidR="00CE10D2" w:rsidRDefault="00CE10D2" w:rsidP="00CE10D2">
                  <w:pPr>
                    <w:pStyle w:val="NormalWeb"/>
                    <w:spacing w:before="0" w:beforeAutospacing="0" w:after="330" w:afterAutospacing="0"/>
                  </w:pPr>
                  <w:r>
                    <w:rPr>
                      <w:rStyle w:val="Strong"/>
                      <w:rFonts w:eastAsia="MS Mincho"/>
                    </w:rPr>
                    <w:t>Bước 1.</w:t>
                  </w:r>
                  <w:r>
                    <w:t> Vào mục</w:t>
                  </w:r>
                  <w:r>
                    <w:rPr>
                      <w:rStyle w:val="Strong"/>
                      <w:rFonts w:eastAsia="MS Mincho"/>
                    </w:rPr>
                    <w:t> Hóa đơn</w:t>
                  </w:r>
                  <w:r>
                    <w:t>, nhấn</w:t>
                  </w:r>
                  <w:r>
                    <w:rPr>
                      <w:rStyle w:val="Strong"/>
                      <w:rFonts w:eastAsia="MS Mincho"/>
                    </w:rPr>
                    <w:t> Thêm mới</w:t>
                  </w:r>
                  <w:r>
                    <w:t> để tạo hóa đơn.</w:t>
                  </w:r>
                </w:p>
                <w:p w14:paraId="0AEBFFDB" w14:textId="3D06BCFB" w:rsidR="00CE10D2" w:rsidRDefault="00CE10D2" w:rsidP="00CE10D2">
                  <w:pPr>
                    <w:pStyle w:val="NormalWeb"/>
                    <w:spacing w:before="0" w:beforeAutospacing="0" w:after="330" w:afterAutospacing="0"/>
                  </w:pPr>
                  <w:r>
                    <w:rPr>
                      <w:noProof/>
                      <w:lang w:eastAsia="en-US"/>
                    </w:rPr>
                    <w:drawing>
                      <wp:inline distT="0" distB="0" distL="0" distR="0" wp14:anchorId="345C97DE" wp14:editId="743386B4">
                        <wp:extent cx="5527239" cy="1206015"/>
                        <wp:effectExtent l="0" t="0" r="0" b="0"/>
                        <wp:docPr id="170" name="Picture 170" descr="https://helpv4.meinvoice.vn/wp-content/uploads/2025/07/PHHD1-1024x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https://helpv4.meinvoice.vn/wp-content/uploads/2025/07/PHHD1-1024x224.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580812" cy="1217704"/>
                                </a:xfrm>
                                <a:prstGeom prst="rect">
                                  <a:avLst/>
                                </a:prstGeom>
                                <a:noFill/>
                                <a:ln>
                                  <a:noFill/>
                                </a:ln>
                              </pic:spPr>
                            </pic:pic>
                          </a:graphicData>
                        </a:graphic>
                      </wp:inline>
                    </w:drawing>
                  </w:r>
                </w:p>
                <w:p w14:paraId="1AC31993" w14:textId="77777777" w:rsidR="00CE10D2" w:rsidRDefault="00CE10D2" w:rsidP="00CE10D2">
                  <w:pPr>
                    <w:pStyle w:val="NormalWeb"/>
                    <w:spacing w:before="0" w:beforeAutospacing="0" w:after="330" w:afterAutospacing="0"/>
                  </w:pPr>
                  <w:r>
                    <w:rPr>
                      <w:rStyle w:val="Strong"/>
                      <w:rFonts w:eastAsia="MS Mincho"/>
                    </w:rPr>
                    <w:lastRenderedPageBreak/>
                    <w:t>Bước 2.</w:t>
                  </w:r>
                  <w:r>
                    <w:t> Chọn mẫu hóa đơn cần phát hành.</w:t>
                  </w:r>
                </w:p>
                <w:p w14:paraId="49B8EBE7" w14:textId="77777777" w:rsidR="00CE10D2" w:rsidRDefault="00CE10D2" w:rsidP="00CE10D2">
                  <w:pPr>
                    <w:pStyle w:val="NormalWeb"/>
                    <w:spacing w:before="0" w:beforeAutospacing="0" w:after="330" w:afterAutospacing="0"/>
                  </w:pPr>
                  <w:r>
                    <w:rPr>
                      <w:rStyle w:val="Strong"/>
                      <w:rFonts w:eastAsia="MS Mincho"/>
                    </w:rPr>
                    <w:t>Bước 3.</w:t>
                  </w:r>
                  <w:r>
                    <w:t> Khai báo thông tin hóa đơn.</w:t>
                  </w:r>
                </w:p>
                <w:p w14:paraId="563ECC0B" w14:textId="77777777" w:rsidR="00CE10D2" w:rsidRDefault="00CE10D2" w:rsidP="00BD52F5">
                  <w:pPr>
                    <w:numPr>
                      <w:ilvl w:val="0"/>
                      <w:numId w:val="74"/>
                    </w:numPr>
                    <w:spacing w:after="150" w:line="240" w:lineRule="auto"/>
                    <w:ind w:left="0"/>
                  </w:pPr>
                  <w:r>
                    <w:t>Thông tin người bán:</w:t>
                  </w:r>
                </w:p>
                <w:p w14:paraId="422694A4" w14:textId="77777777" w:rsidR="00CE10D2" w:rsidRDefault="00CE10D2" w:rsidP="00BD52F5">
                  <w:pPr>
                    <w:numPr>
                      <w:ilvl w:val="0"/>
                      <w:numId w:val="75"/>
                    </w:numPr>
                    <w:spacing w:after="330" w:line="240" w:lineRule="auto"/>
                    <w:ind w:left="0"/>
                  </w:pPr>
                </w:p>
                <w:p w14:paraId="5D213ED4" w14:textId="77777777" w:rsidR="00CE10D2" w:rsidRDefault="00CE10D2" w:rsidP="00BD52F5">
                  <w:pPr>
                    <w:numPr>
                      <w:ilvl w:val="1"/>
                      <w:numId w:val="75"/>
                    </w:numPr>
                    <w:spacing w:after="150" w:line="240" w:lineRule="auto"/>
                    <w:ind w:left="0"/>
                  </w:pPr>
                  <w:r>
                    <w:t>Chương trình tự động lấy lên MST, tên, địa chỉ người bán theo thông tin đơn vị đã khai báo tại Hồ sơ hóa đơn điện tử.</w:t>
                  </w:r>
                </w:p>
                <w:p w14:paraId="5F743064" w14:textId="77777777" w:rsidR="00CE10D2" w:rsidRDefault="00CE10D2" w:rsidP="00BD52F5">
                  <w:pPr>
                    <w:numPr>
                      <w:ilvl w:val="1"/>
                      <w:numId w:val="75"/>
                    </w:numPr>
                    <w:spacing w:after="150" w:line="240" w:lineRule="auto"/>
                    <w:ind w:left="0"/>
                  </w:pPr>
                  <w:r>
                    <w:t>Khai báo các thông tin còn thiếu.</w:t>
                  </w:r>
                </w:p>
                <w:p w14:paraId="07716351" w14:textId="77777777" w:rsidR="00CE10D2" w:rsidRDefault="00CE10D2" w:rsidP="00BD52F5">
                  <w:pPr>
                    <w:numPr>
                      <w:ilvl w:val="0"/>
                      <w:numId w:val="76"/>
                    </w:numPr>
                    <w:spacing w:after="150" w:line="240" w:lineRule="auto"/>
                    <w:ind w:left="0"/>
                  </w:pPr>
                  <w:r>
                    <w:t>Thông tin người mua:</w:t>
                  </w:r>
                </w:p>
                <w:p w14:paraId="23FBDEFD" w14:textId="77777777" w:rsidR="00CE10D2" w:rsidRDefault="00CE10D2" w:rsidP="00BD52F5">
                  <w:pPr>
                    <w:numPr>
                      <w:ilvl w:val="0"/>
                      <w:numId w:val="77"/>
                    </w:numPr>
                    <w:spacing w:after="330" w:line="240" w:lineRule="auto"/>
                    <w:ind w:left="0"/>
                  </w:pPr>
                </w:p>
                <w:p w14:paraId="10A64B1B" w14:textId="77777777" w:rsidR="00CE10D2" w:rsidRDefault="00CE10D2" w:rsidP="00BD52F5">
                  <w:pPr>
                    <w:numPr>
                      <w:ilvl w:val="1"/>
                      <w:numId w:val="77"/>
                    </w:numPr>
                    <w:spacing w:after="150" w:line="240" w:lineRule="auto"/>
                    <w:ind w:left="0"/>
                  </w:pPr>
                  <w:r>
                    <w:t>Chọn người mua từ danh mục khách hàng (nếu đã khai báo khách hàng trên danh mục)</w:t>
                  </w:r>
                </w:p>
                <w:p w14:paraId="569C1151" w14:textId="77777777" w:rsidR="00CE10D2" w:rsidRDefault="00CE10D2" w:rsidP="00BD52F5">
                  <w:pPr>
                    <w:numPr>
                      <w:ilvl w:val="1"/>
                      <w:numId w:val="77"/>
                    </w:numPr>
                    <w:spacing w:after="150" w:line="240" w:lineRule="auto"/>
                    <w:ind w:left="0"/>
                  </w:pPr>
                  <w:r>
                    <w:t>Hoặc nhập trực tiếp thông tin người mua bằng cách nhập MST/CCCD, nhấn </w:t>
                  </w:r>
                  <w:r>
                    <w:rPr>
                      <w:rStyle w:val="Strong"/>
                    </w:rPr>
                    <w:t>Lấy dữ liệu</w:t>
                  </w:r>
                  <w:r>
                    <w:t>. Chương trình tự động lấy lên thông tin </w:t>
                  </w:r>
                  <w:r>
                    <w:rPr>
                      <w:rStyle w:val="Strong"/>
                    </w:rPr>
                    <w:t>Tên</w:t>
                  </w:r>
                  <w:r>
                    <w:t>,</w:t>
                  </w:r>
                  <w:r>
                    <w:rPr>
                      <w:rStyle w:val="Strong"/>
                    </w:rPr>
                    <w:t> Địa ch</w:t>
                  </w:r>
                  <w:r>
                    <w:t>ỉ của người mua.</w:t>
                  </w:r>
                </w:p>
                <w:p w14:paraId="3C512758" w14:textId="461836A5" w:rsidR="00CE10D2" w:rsidRDefault="00CE10D2" w:rsidP="00CE10D2">
                  <w:pPr>
                    <w:pStyle w:val="NormalWeb"/>
                    <w:spacing w:before="0" w:beforeAutospacing="0" w:after="330" w:afterAutospacing="0"/>
                  </w:pPr>
                  <w:r>
                    <w:rPr>
                      <w:noProof/>
                      <w:lang w:eastAsia="en-US"/>
                    </w:rPr>
                    <w:drawing>
                      <wp:inline distT="0" distB="0" distL="0" distR="0" wp14:anchorId="5F3AE09C" wp14:editId="22A9F049">
                        <wp:extent cx="5540886" cy="3293450"/>
                        <wp:effectExtent l="0" t="0" r="3175" b="2540"/>
                        <wp:docPr id="169" name="Picture 169" descr="https://helpv4.meinvoice.vn/wp-content/uploads/2025/07/Tao_ma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https://helpv4.meinvoice.vn/wp-content/uploads/2025/07/Tao_mau_hoa_don_02.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553556" cy="3300981"/>
                                </a:xfrm>
                                <a:prstGeom prst="rect">
                                  <a:avLst/>
                                </a:prstGeom>
                                <a:noFill/>
                                <a:ln>
                                  <a:noFill/>
                                </a:ln>
                              </pic:spPr>
                            </pic:pic>
                          </a:graphicData>
                        </a:graphic>
                      </wp:inline>
                    </w:drawing>
                  </w:r>
                </w:p>
                <w:p w14:paraId="105F296C" w14:textId="77777777" w:rsidR="00CE10D2" w:rsidRDefault="00CE10D2" w:rsidP="00CE10D2">
                  <w:pPr>
                    <w:pStyle w:val="NormalWeb"/>
                    <w:spacing w:before="0" w:beforeAutospacing="0" w:after="330" w:afterAutospacing="0"/>
                  </w:pPr>
                  <w:r>
                    <w:rPr>
                      <w:rStyle w:val="Strong"/>
                      <w:rFonts w:eastAsia="MS Mincho"/>
                      <w:i/>
                      <w:iCs/>
                    </w:rPr>
                    <w:t>Lưu ý</w:t>
                  </w:r>
                  <w:r>
                    <w:rPr>
                      <w:rStyle w:val="Emphasis"/>
                      <w:rFonts w:eastAsia="MS Mincho"/>
                    </w:rPr>
                    <w:t>: Bắt buộc phải khai báo hình thức thanh toán.</w:t>
                  </w:r>
                </w:p>
                <w:p w14:paraId="2DC4CE88" w14:textId="77777777" w:rsidR="00CE10D2" w:rsidRDefault="00CE10D2" w:rsidP="00BD52F5">
                  <w:pPr>
                    <w:numPr>
                      <w:ilvl w:val="0"/>
                      <w:numId w:val="78"/>
                    </w:numPr>
                    <w:spacing w:after="150" w:line="240" w:lineRule="auto"/>
                    <w:ind w:left="0"/>
                  </w:pPr>
                  <w:r>
                    <w:t> Khai báo thông tin địa điểm, thời gian vận chuyển.</w:t>
                  </w:r>
                </w:p>
                <w:p w14:paraId="7233F705" w14:textId="77777777" w:rsidR="00CE10D2" w:rsidRDefault="00CE10D2" w:rsidP="00BD52F5">
                  <w:pPr>
                    <w:numPr>
                      <w:ilvl w:val="0"/>
                      <w:numId w:val="78"/>
                    </w:numPr>
                    <w:spacing w:after="150" w:line="240" w:lineRule="auto"/>
                    <w:ind w:left="0"/>
                  </w:pPr>
                  <w:r>
                    <w:t> Thông tin hàng hóa, dịch vụ</w:t>
                  </w:r>
                </w:p>
                <w:p w14:paraId="4E985CD2" w14:textId="77777777" w:rsidR="00CE10D2" w:rsidRDefault="00CE10D2" w:rsidP="00BD52F5">
                  <w:pPr>
                    <w:numPr>
                      <w:ilvl w:val="0"/>
                      <w:numId w:val="79"/>
                    </w:numPr>
                    <w:spacing w:after="330" w:line="240" w:lineRule="auto"/>
                    <w:ind w:left="0"/>
                  </w:pPr>
                </w:p>
                <w:p w14:paraId="462DD49B" w14:textId="77777777" w:rsidR="00CE10D2" w:rsidRDefault="00CE10D2" w:rsidP="00BD52F5">
                  <w:pPr>
                    <w:numPr>
                      <w:ilvl w:val="1"/>
                      <w:numId w:val="79"/>
                    </w:numPr>
                    <w:spacing w:after="150" w:line="240" w:lineRule="auto"/>
                    <w:ind w:left="0"/>
                  </w:pPr>
                  <w:r>
                    <w:t>Cột Tính chất HHDV: Chọn </w:t>
                  </w:r>
                  <w:r>
                    <w:rPr>
                      <w:rStyle w:val="Strong"/>
                    </w:rPr>
                    <w:t>Hàng hóa đặc trưng</w:t>
                  </w:r>
                </w:p>
                <w:p w14:paraId="674222DC" w14:textId="77777777" w:rsidR="00CE10D2" w:rsidRDefault="00CE10D2" w:rsidP="00BD52F5">
                  <w:pPr>
                    <w:numPr>
                      <w:ilvl w:val="1"/>
                      <w:numId w:val="79"/>
                    </w:numPr>
                    <w:spacing w:after="150" w:line="240" w:lineRule="auto"/>
                    <w:ind w:left="0"/>
                  </w:pPr>
                  <w:r>
                    <w:t>Khai báo thông tin hàng hóa, thông tin </w:t>
                  </w:r>
                  <w:r>
                    <w:rPr>
                      <w:rStyle w:val="Strong"/>
                    </w:rPr>
                    <w:t>Số khung, Số máy</w:t>
                  </w:r>
                  <w:r>
                    <w:t>.</w:t>
                  </w:r>
                </w:p>
                <w:p w14:paraId="6F4048FB" w14:textId="360C285E" w:rsidR="00CE10D2" w:rsidRDefault="00CE10D2" w:rsidP="00CE10D2">
                  <w:pPr>
                    <w:pStyle w:val="NormalWeb"/>
                    <w:spacing w:before="0" w:beforeAutospacing="0" w:after="330" w:afterAutospacing="0"/>
                  </w:pPr>
                  <w:r>
                    <w:rPr>
                      <w:noProof/>
                      <w:lang w:eastAsia="en-US"/>
                    </w:rPr>
                    <w:drawing>
                      <wp:inline distT="0" distB="0" distL="0" distR="0" wp14:anchorId="70C7AD04" wp14:editId="1F542A25">
                        <wp:extent cx="6277865" cy="2449540"/>
                        <wp:effectExtent l="0" t="0" r="8890" b="8255"/>
                        <wp:docPr id="168" name="Picture 168" descr="https://helpv4.meinvoice.vn/wp-content/uploads/2025/07/2025-07-29_14-01-56-1024x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https://helpv4.meinvoice.vn/wp-content/uploads/2025/07/2025-07-29_14-01-56-1024x400.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6344327" cy="2475473"/>
                                </a:xfrm>
                                <a:prstGeom prst="rect">
                                  <a:avLst/>
                                </a:prstGeom>
                                <a:noFill/>
                                <a:ln>
                                  <a:noFill/>
                                </a:ln>
                              </pic:spPr>
                            </pic:pic>
                          </a:graphicData>
                        </a:graphic>
                      </wp:inline>
                    </w:drawing>
                  </w:r>
                </w:p>
                <w:p w14:paraId="103CB714" w14:textId="77777777" w:rsidR="00CE10D2" w:rsidRDefault="00CE10D2" w:rsidP="00CE10D2">
                  <w:pPr>
                    <w:pStyle w:val="NormalWeb"/>
                    <w:spacing w:before="0" w:beforeAutospacing="0" w:after="330" w:afterAutospacing="0"/>
                  </w:pPr>
                  <w:r>
                    <w:rPr>
                      <w:rStyle w:val="Strong"/>
                      <w:rFonts w:eastAsia="MS Mincho"/>
                    </w:rPr>
                    <w:t>Bước 4.</w:t>
                  </w:r>
                  <w:r>
                    <w:t> Nhấn</w:t>
                  </w:r>
                  <w:r>
                    <w:rPr>
                      <w:rStyle w:val="Strong"/>
                      <w:rFonts w:eastAsia="MS Mincho"/>
                    </w:rPr>
                    <w:t> Lưu/Lưu và phát hành</w:t>
                  </w:r>
                  <w:r>
                    <w:t> nếu muốn phát hành ngay hóa đơn.</w:t>
                  </w:r>
                </w:p>
                <w:p w14:paraId="04483158" w14:textId="77777777" w:rsidR="00CE10D2" w:rsidRDefault="00CE10D2" w:rsidP="00BD52F5">
                  <w:pPr>
                    <w:numPr>
                      <w:ilvl w:val="0"/>
                      <w:numId w:val="80"/>
                    </w:numPr>
                    <w:spacing w:after="150" w:line="240" w:lineRule="auto"/>
                    <w:ind w:left="0"/>
                  </w:pPr>
                  <w:r>
                    <w:t>Gửi hóa đơn cho khách hàng (nếu cần).</w:t>
                  </w:r>
                </w:p>
                <w:p w14:paraId="60999D7C" w14:textId="77777777" w:rsidR="00CE10D2" w:rsidRDefault="00CE10D2" w:rsidP="00CE10D2">
                  <w:pPr>
                    <w:pStyle w:val="NormalWeb"/>
                    <w:spacing w:before="0" w:beforeAutospacing="0" w:after="330" w:afterAutospacing="0"/>
                  </w:pPr>
                  <w:r>
                    <w:rPr>
                      <w:rStyle w:val="Strong"/>
                      <w:rFonts w:eastAsia="MS Mincho"/>
                    </w:rPr>
                    <w:t>Bước 5.</w:t>
                  </w:r>
                  <w:r>
                    <w:t> Nhấn </w:t>
                  </w:r>
                  <w:r>
                    <w:rPr>
                      <w:rStyle w:val="Strong"/>
                      <w:rFonts w:eastAsia="MS Mincho"/>
                    </w:rPr>
                    <w:t>Phát hành</w:t>
                  </w:r>
                  <w:r>
                    <w:t> chương trình thực hiện phát hành hóa đơn đồng thời tự động gửi hóa đơn đến cơ quan thuế.</w:t>
                  </w:r>
                </w:p>
                <w:p w14:paraId="003B97CF" w14:textId="77777777" w:rsidR="00CE10D2" w:rsidRDefault="00CE10D2" w:rsidP="00BD52F5">
                  <w:pPr>
                    <w:numPr>
                      <w:ilvl w:val="0"/>
                      <w:numId w:val="81"/>
                    </w:numPr>
                    <w:spacing w:after="150" w:line="240" w:lineRule="auto"/>
                    <w:ind w:left="0"/>
                  </w:pPr>
                </w:p>
                <w:p w14:paraId="093B9A0C" w14:textId="5A36E079" w:rsidR="00CE10D2" w:rsidRDefault="00CE10D2" w:rsidP="00CE10D2">
                  <w:pPr>
                    <w:pStyle w:val="NormalWeb"/>
                    <w:spacing w:before="0" w:beforeAutospacing="0" w:after="0" w:afterAutospacing="0"/>
                  </w:pPr>
                  <w:r>
                    <w:rPr>
                      <w:noProof/>
                      <w:lang w:eastAsia="en-US"/>
                    </w:rPr>
                    <w:lastRenderedPageBreak/>
                    <w:drawing>
                      <wp:inline distT="0" distB="0" distL="0" distR="0" wp14:anchorId="37456552" wp14:editId="2F4A817F">
                        <wp:extent cx="5431704" cy="3532534"/>
                        <wp:effectExtent l="0" t="0" r="0" b="0"/>
                        <wp:docPr id="167" name="Picture 167" descr="https://helpv4.meinvoice.vn/wp-content/uploads/2025/07/B4_P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https://helpv4.meinvoice.vn/wp-content/uploads/2025/07/B4_PHHD.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445322" cy="3541391"/>
                                </a:xfrm>
                                <a:prstGeom prst="rect">
                                  <a:avLst/>
                                </a:prstGeom>
                                <a:noFill/>
                                <a:ln>
                                  <a:noFill/>
                                </a:ln>
                              </pic:spPr>
                            </pic:pic>
                          </a:graphicData>
                        </a:graphic>
                      </wp:inline>
                    </w:drawing>
                  </w:r>
                </w:p>
              </w:tc>
            </w:tr>
          </w:tbl>
          <w:p w14:paraId="3E166FCA" w14:textId="77777777" w:rsidR="00CE10D2" w:rsidRDefault="00CE10D2" w:rsidP="00CE10D2">
            <w:pPr>
              <w:pStyle w:val="NormalWeb"/>
              <w:shd w:val="clear" w:color="auto" w:fill="FFFFFF"/>
              <w:spacing w:before="0" w:beforeAutospacing="0" w:after="0" w:afterAutospacing="0"/>
              <w:rPr>
                <w:rFonts w:ascii="MISA Sans" w:hAnsi="MISA Sans"/>
                <w:color w:val="030E43"/>
                <w:spacing w:val="-3"/>
              </w:rPr>
            </w:pPr>
            <w:r>
              <w:rPr>
                <w:rFonts w:ascii="MISA Sans" w:hAnsi="MISA Sans"/>
                <w:color w:val="030E43"/>
                <w:spacing w:val="-3"/>
              </w:rPr>
              <w:lastRenderedPageBreak/>
              <w:t> </w:t>
            </w:r>
          </w:p>
          <w:p w14:paraId="7DCB725E" w14:textId="77777777" w:rsidR="00CE10D2" w:rsidRDefault="00CE10D2" w:rsidP="00CE10D2">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3. Lưu ý</w:t>
            </w:r>
          </w:p>
          <w:p w14:paraId="00EF8620" w14:textId="77777777" w:rsidR="00CE10D2" w:rsidRDefault="00CE10D2" w:rsidP="00BD52F5">
            <w:pPr>
              <w:numPr>
                <w:ilvl w:val="0"/>
                <w:numId w:val="82"/>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Xử lý </w:t>
            </w:r>
            <w:r>
              <w:rPr>
                <w:rStyle w:val="Strong"/>
                <w:rFonts w:ascii="MISA Sans" w:hAnsi="MISA Sans"/>
                <w:color w:val="030E43"/>
                <w:spacing w:val="-3"/>
              </w:rPr>
              <w:t>Hóa đơn bán tài sản công sử dụng hàng hóa đặc trưng là xe ô tô, mô tô</w:t>
            </w:r>
            <w:r>
              <w:rPr>
                <w:rFonts w:ascii="MISA Sans" w:hAnsi="MISA Sans"/>
                <w:color w:val="030E43"/>
                <w:spacing w:val="-3"/>
              </w:rPr>
              <w:t> sai sót tương tự xử lý hóa đơn thông thường sai sót, xem chi tiết </w:t>
            </w:r>
            <w:hyperlink r:id="rId161" w:tgtFrame="_blank" w:history="1">
              <w:r>
                <w:rPr>
                  <w:rStyle w:val="Hyperlink"/>
                  <w:rFonts w:ascii="MISA Sans" w:hAnsi="MISA Sans"/>
                  <w:color w:val="337AB7"/>
                  <w:spacing w:val="-3"/>
                </w:rPr>
                <w:t>tại đây</w:t>
              </w:r>
            </w:hyperlink>
            <w:r>
              <w:rPr>
                <w:rFonts w:ascii="MISA Sans" w:hAnsi="MISA Sans"/>
                <w:color w:val="030E43"/>
                <w:spacing w:val="-3"/>
              </w:rPr>
              <w:t>.</w:t>
            </w:r>
          </w:p>
          <w:p w14:paraId="7FF92468" w14:textId="77777777" w:rsidR="00CE10D2" w:rsidRDefault="00CE10D2" w:rsidP="00BD52F5">
            <w:pPr>
              <w:numPr>
                <w:ilvl w:val="0"/>
                <w:numId w:val="82"/>
              </w:numPr>
              <w:shd w:val="clear" w:color="auto" w:fill="FFFFFF"/>
              <w:spacing w:after="150"/>
              <w:ind w:left="0"/>
              <w:jc w:val="both"/>
              <w:rPr>
                <w:rFonts w:ascii="MISA Sans" w:hAnsi="MISA Sans"/>
                <w:color w:val="030E43"/>
                <w:spacing w:val="-3"/>
              </w:rPr>
            </w:pPr>
            <w:r>
              <w:rPr>
                <w:rFonts w:ascii="MISA Sans" w:hAnsi="MISA Sans"/>
                <w:color w:val="030E43"/>
                <w:spacing w:val="-3"/>
              </w:rPr>
              <w:t>Với trường hợp điều chỉnh số lượng hàng hóa, điều chỉnh tiền thuế, đơn giá… loại hóa đơn này thành 0 sẽ gặp lỗi số lượng không khớp với số khung, số máy, khuyến nghị lập hóa đơn thay thế cho trường hợp này.</w:t>
            </w:r>
          </w:p>
          <w:p w14:paraId="0E7232EB" w14:textId="75170C99" w:rsidR="00884B3B" w:rsidRPr="00CE10D2" w:rsidRDefault="00CE10D2" w:rsidP="00BD52F5">
            <w:pPr>
              <w:numPr>
                <w:ilvl w:val="0"/>
                <w:numId w:val="82"/>
              </w:numPr>
              <w:shd w:val="clear" w:color="auto" w:fill="FFFFFF"/>
              <w:spacing w:after="150"/>
              <w:ind w:left="0"/>
              <w:rPr>
                <w:rFonts w:ascii="MISA Sans" w:hAnsi="MISA Sans"/>
                <w:color w:val="030E43"/>
                <w:spacing w:val="-3"/>
              </w:rPr>
            </w:pPr>
            <w:r>
              <w:rPr>
                <w:rFonts w:ascii="MISA Sans" w:hAnsi="MISA Sans"/>
                <w:color w:val="030E43"/>
                <w:spacing w:val="-3"/>
              </w:rPr>
              <w:t>Quản lý báo cáo </w:t>
            </w:r>
            <w:r>
              <w:rPr>
                <w:rStyle w:val="Strong"/>
                <w:rFonts w:ascii="MISA Sans" w:hAnsi="MISA Sans"/>
                <w:color w:val="030E43"/>
                <w:spacing w:val="-3"/>
              </w:rPr>
              <w:t>Hóa đơn bán tài sản công sử dụng hàng hóa đặc trưng là xe ô tô, mô</w:t>
            </w:r>
            <w:r>
              <w:rPr>
                <w:rFonts w:ascii="MISA Sans" w:hAnsi="MISA Sans"/>
                <w:color w:val="030E43"/>
                <w:spacing w:val="-3"/>
              </w:rPr>
              <w:t> </w:t>
            </w:r>
            <w:r>
              <w:rPr>
                <w:rStyle w:val="Strong"/>
                <w:rFonts w:ascii="MISA Sans" w:hAnsi="MISA Sans"/>
                <w:color w:val="030E43"/>
                <w:spacing w:val="-3"/>
              </w:rPr>
              <w:t>tô </w:t>
            </w:r>
            <w:r>
              <w:rPr>
                <w:rFonts w:ascii="MISA Sans" w:hAnsi="MISA Sans"/>
                <w:color w:val="030E43"/>
                <w:spacing w:val="-3"/>
              </w:rPr>
              <w:t>tương tự hóa đơn thông thường, xem chi tiết </w:t>
            </w:r>
            <w:hyperlink r:id="rId162" w:tgtFrame="_blank" w:history="1">
              <w:r>
                <w:rPr>
                  <w:rStyle w:val="Hyperlink"/>
                  <w:rFonts w:ascii="MISA Sans" w:hAnsi="MISA Sans"/>
                  <w:color w:val="337AB7"/>
                  <w:spacing w:val="-3"/>
                </w:rPr>
                <w:t>tại đây</w:t>
              </w:r>
            </w:hyperlink>
            <w:r>
              <w:rPr>
                <w:rFonts w:ascii="MISA Sans" w:hAnsi="MISA Sans"/>
                <w:color w:val="030E43"/>
                <w:spacing w:val="-3"/>
              </w:rPr>
              <w:t>.</w:t>
            </w:r>
          </w:p>
        </w:tc>
      </w:tr>
    </w:tbl>
    <w:p w14:paraId="6F6A66C8" w14:textId="025C0BCC" w:rsidR="00884B3B" w:rsidRDefault="00884B3B" w:rsidP="00884B3B">
      <w:pPr>
        <w:pStyle w:val="ListParagraph"/>
        <w:ind w:left="2430"/>
        <w:rPr>
          <w:b/>
          <w:bCs/>
          <w:color w:val="000000" w:themeColor="text1"/>
          <w:sz w:val="28"/>
          <w:szCs w:val="28"/>
        </w:rPr>
      </w:pPr>
    </w:p>
    <w:p w14:paraId="504D6ED4" w14:textId="644388D5" w:rsidR="00884B3B" w:rsidRDefault="00CE10D2" w:rsidP="00BD52F5">
      <w:pPr>
        <w:pStyle w:val="ListParagraph"/>
        <w:numPr>
          <w:ilvl w:val="0"/>
          <w:numId w:val="6"/>
        </w:numPr>
        <w:rPr>
          <w:b/>
          <w:bCs/>
          <w:color w:val="000000" w:themeColor="text1"/>
          <w:sz w:val="28"/>
          <w:szCs w:val="28"/>
        </w:rPr>
      </w:pPr>
      <w:r>
        <w:rPr>
          <w:b/>
          <w:bCs/>
          <w:color w:val="000000" w:themeColor="text1"/>
          <w:sz w:val="28"/>
          <w:szCs w:val="28"/>
        </w:rPr>
        <w:t>Khởi tạo</w:t>
      </w:r>
    </w:p>
    <w:p w14:paraId="6BE44747" w14:textId="40B1BEF3" w:rsidR="00884B3B" w:rsidRDefault="00884B3B" w:rsidP="00BD52F5">
      <w:pPr>
        <w:pStyle w:val="ListParagraph"/>
        <w:numPr>
          <w:ilvl w:val="0"/>
          <w:numId w:val="6"/>
        </w:numPr>
        <w:rPr>
          <w:b/>
          <w:bCs/>
          <w:color w:val="000000" w:themeColor="text1"/>
          <w:sz w:val="28"/>
          <w:szCs w:val="28"/>
        </w:rPr>
      </w:pPr>
      <w:r>
        <w:rPr>
          <w:b/>
          <w:bCs/>
          <w:color w:val="000000" w:themeColor="text1"/>
          <w:sz w:val="28"/>
          <w:szCs w:val="28"/>
        </w:rPr>
        <w:t>F</w:t>
      </w:r>
    </w:p>
    <w:p w14:paraId="7DF754E7" w14:textId="77777777" w:rsidR="00884B3B" w:rsidRDefault="00884B3B" w:rsidP="00BD52F5">
      <w:pPr>
        <w:pStyle w:val="ListParagraph"/>
        <w:numPr>
          <w:ilvl w:val="0"/>
          <w:numId w:val="6"/>
        </w:numPr>
        <w:rPr>
          <w:b/>
          <w:bCs/>
          <w:color w:val="000000" w:themeColor="text1"/>
          <w:sz w:val="28"/>
          <w:szCs w:val="28"/>
        </w:rPr>
      </w:pPr>
    </w:p>
    <w:p w14:paraId="5684CAE3" w14:textId="77777777" w:rsidR="00884B3B" w:rsidRPr="00884B3B" w:rsidRDefault="00884B3B" w:rsidP="00BD52F5">
      <w:pPr>
        <w:pStyle w:val="ListParagraph"/>
        <w:numPr>
          <w:ilvl w:val="0"/>
          <w:numId w:val="6"/>
        </w:numPr>
        <w:rPr>
          <w:b/>
          <w:bCs/>
          <w:color w:val="000000" w:themeColor="text1"/>
          <w:sz w:val="28"/>
          <w:szCs w:val="28"/>
        </w:rPr>
      </w:pPr>
    </w:p>
    <w:p w14:paraId="159F109A" w14:textId="1585753B" w:rsidR="00B34F81" w:rsidRDefault="00B34F81" w:rsidP="005808C4">
      <w:pPr>
        <w:pStyle w:val="ListParagraph"/>
        <w:numPr>
          <w:ilvl w:val="3"/>
          <w:numId w:val="3"/>
        </w:numPr>
        <w:ind w:left="2070"/>
        <w:outlineLvl w:val="3"/>
        <w:rPr>
          <w:b/>
          <w:bCs/>
          <w:color w:val="000000" w:themeColor="text1"/>
          <w:sz w:val="28"/>
          <w:szCs w:val="28"/>
        </w:rPr>
      </w:pPr>
      <w:r>
        <w:rPr>
          <w:b/>
          <w:bCs/>
          <w:color w:val="000000" w:themeColor="text1"/>
          <w:sz w:val="28"/>
          <w:szCs w:val="28"/>
        </w:rPr>
        <w:t>Nghiệp Vụ Phiếu Xuất Kho</w:t>
      </w:r>
    </w:p>
    <w:p w14:paraId="669AA898" w14:textId="6BF9A01C" w:rsidR="005808C4" w:rsidRDefault="005808C4" w:rsidP="005808C4">
      <w:pPr>
        <w:pStyle w:val="ListParagraph"/>
        <w:numPr>
          <w:ilvl w:val="2"/>
          <w:numId w:val="3"/>
        </w:numPr>
        <w:outlineLvl w:val="2"/>
        <w:rPr>
          <w:b/>
          <w:bCs/>
          <w:color w:val="000000" w:themeColor="text1"/>
          <w:sz w:val="28"/>
          <w:szCs w:val="28"/>
        </w:rPr>
      </w:pPr>
      <w:bookmarkStart w:id="7" w:name="_Toc217904566"/>
      <w:r>
        <w:rPr>
          <w:b/>
          <w:bCs/>
          <w:color w:val="000000" w:themeColor="text1"/>
          <w:sz w:val="28"/>
          <w:szCs w:val="28"/>
        </w:rPr>
        <w:t>Không Có Mã Cơ Quan Thuế</w:t>
      </w:r>
      <w:bookmarkEnd w:id="7"/>
    </w:p>
    <w:p w14:paraId="6E98CAB8" w14:textId="1EBA3D5F" w:rsidR="005808C4" w:rsidRDefault="005808C4" w:rsidP="005808C4">
      <w:pPr>
        <w:pStyle w:val="ListParagraph"/>
        <w:numPr>
          <w:ilvl w:val="3"/>
          <w:numId w:val="3"/>
        </w:numPr>
        <w:ind w:left="2070"/>
        <w:outlineLvl w:val="3"/>
        <w:rPr>
          <w:b/>
          <w:bCs/>
          <w:color w:val="000000" w:themeColor="text1"/>
          <w:sz w:val="28"/>
          <w:szCs w:val="28"/>
        </w:rPr>
      </w:pPr>
      <w:r w:rsidRPr="005808C4">
        <w:rPr>
          <w:b/>
          <w:bCs/>
          <w:color w:val="000000" w:themeColor="text1"/>
          <w:sz w:val="28"/>
          <w:szCs w:val="28"/>
        </w:rPr>
        <w:t>Doanh nghiệp chuyển đầy đủ nội dung từng hóa đơn</w:t>
      </w:r>
    </w:p>
    <w:p w14:paraId="4B19E7B9" w14:textId="77777777" w:rsidR="005808C4" w:rsidRDefault="005808C4" w:rsidP="005808C4">
      <w:pPr>
        <w:pStyle w:val="ListParagraph"/>
        <w:numPr>
          <w:ilvl w:val="3"/>
          <w:numId w:val="3"/>
        </w:numPr>
        <w:ind w:left="2070"/>
        <w:outlineLvl w:val="3"/>
        <w:rPr>
          <w:b/>
          <w:bCs/>
          <w:color w:val="000000" w:themeColor="text1"/>
          <w:sz w:val="28"/>
          <w:szCs w:val="28"/>
        </w:rPr>
      </w:pPr>
      <w:r w:rsidRPr="005808C4">
        <w:rPr>
          <w:b/>
          <w:bCs/>
          <w:color w:val="000000" w:themeColor="text1"/>
          <w:sz w:val="28"/>
          <w:szCs w:val="28"/>
        </w:rPr>
        <w:t>Doanh nghiệp chuyển bảng tổng hợp dữ liệu hóa đơn</w:t>
      </w:r>
      <w:r>
        <w:rPr>
          <w:b/>
          <w:bCs/>
          <w:color w:val="000000" w:themeColor="text1"/>
          <w:sz w:val="28"/>
          <w:szCs w:val="28"/>
        </w:rPr>
        <w:t xml:space="preserve">.  </w:t>
      </w:r>
    </w:p>
    <w:p w14:paraId="6FC519B6" w14:textId="77777777" w:rsidR="005808C4" w:rsidRDefault="005808C4" w:rsidP="005808C4">
      <w:pPr>
        <w:pStyle w:val="ListParagraph"/>
        <w:numPr>
          <w:ilvl w:val="3"/>
          <w:numId w:val="3"/>
        </w:numPr>
        <w:ind w:left="2070"/>
        <w:outlineLvl w:val="3"/>
        <w:rPr>
          <w:b/>
          <w:bCs/>
          <w:color w:val="000000" w:themeColor="text1"/>
          <w:sz w:val="28"/>
          <w:szCs w:val="28"/>
        </w:rPr>
      </w:pPr>
      <w:r>
        <w:rPr>
          <w:b/>
          <w:bCs/>
          <w:color w:val="000000" w:themeColor="text1"/>
          <w:sz w:val="28"/>
          <w:szCs w:val="28"/>
        </w:rPr>
        <w:t xml:space="preserve"> Nghiệp vụ xuất kho</w:t>
      </w:r>
    </w:p>
    <w:p w14:paraId="40AC072B" w14:textId="14C1260A" w:rsidR="005808C4" w:rsidRDefault="005808C4" w:rsidP="005808C4">
      <w:pPr>
        <w:pStyle w:val="ListParagraph"/>
        <w:numPr>
          <w:ilvl w:val="3"/>
          <w:numId w:val="3"/>
        </w:numPr>
        <w:ind w:left="2070"/>
        <w:outlineLvl w:val="3"/>
        <w:rPr>
          <w:b/>
          <w:bCs/>
          <w:color w:val="000000" w:themeColor="text1"/>
          <w:sz w:val="28"/>
          <w:szCs w:val="28"/>
        </w:rPr>
      </w:pPr>
      <w:r>
        <w:rPr>
          <w:b/>
          <w:bCs/>
          <w:color w:val="000000" w:themeColor="text1"/>
          <w:sz w:val="28"/>
          <w:szCs w:val="28"/>
        </w:rPr>
        <w:t xml:space="preserve"> Dành cho người mua hàng </w:t>
      </w:r>
    </w:p>
    <w:p w14:paraId="04769089" w14:textId="2CDF2A21" w:rsidR="00B34F81" w:rsidRDefault="00B34F81" w:rsidP="006D3A09">
      <w:pPr>
        <w:pStyle w:val="ListParagraph"/>
        <w:numPr>
          <w:ilvl w:val="1"/>
          <w:numId w:val="3"/>
        </w:numPr>
        <w:ind w:left="1080"/>
        <w:outlineLvl w:val="1"/>
        <w:rPr>
          <w:b/>
          <w:bCs/>
          <w:color w:val="000000" w:themeColor="text1"/>
          <w:sz w:val="28"/>
          <w:szCs w:val="28"/>
        </w:rPr>
      </w:pPr>
      <w:bookmarkStart w:id="8" w:name="_Toc217904567"/>
      <w:r>
        <w:rPr>
          <w:b/>
          <w:bCs/>
          <w:color w:val="000000" w:themeColor="text1"/>
          <w:sz w:val="28"/>
          <w:szCs w:val="28"/>
        </w:rPr>
        <w:t>BIÊN LAI</w:t>
      </w:r>
      <w:bookmarkEnd w:id="8"/>
    </w:p>
    <w:p w14:paraId="52CBD81B" w14:textId="62872076" w:rsidR="005808C4" w:rsidRPr="005808C4" w:rsidRDefault="005808C4" w:rsidP="005808C4">
      <w:pPr>
        <w:pStyle w:val="ListParagraph"/>
        <w:numPr>
          <w:ilvl w:val="2"/>
          <w:numId w:val="3"/>
        </w:numPr>
        <w:outlineLvl w:val="2"/>
        <w:rPr>
          <w:b/>
          <w:bCs/>
          <w:color w:val="000000" w:themeColor="text1"/>
          <w:sz w:val="28"/>
          <w:szCs w:val="28"/>
        </w:rPr>
      </w:pPr>
      <w:bookmarkStart w:id="9" w:name="_Toc217904568"/>
      <w:r>
        <w:rPr>
          <w:b/>
          <w:bCs/>
          <w:color w:val="000000" w:themeColor="text1"/>
          <w:sz w:val="28"/>
          <w:szCs w:val="28"/>
        </w:rPr>
        <w:t>Bắt đầu Sử dụng</w:t>
      </w:r>
      <w:bookmarkEnd w:id="9"/>
    </w:p>
    <w:p w14:paraId="79F12529" w14:textId="0476D655" w:rsidR="005808C4" w:rsidRDefault="005808C4" w:rsidP="005808C4">
      <w:pPr>
        <w:pStyle w:val="ListParagraph"/>
        <w:numPr>
          <w:ilvl w:val="2"/>
          <w:numId w:val="3"/>
        </w:numPr>
        <w:outlineLvl w:val="2"/>
        <w:rPr>
          <w:b/>
          <w:bCs/>
          <w:color w:val="000000" w:themeColor="text1"/>
          <w:sz w:val="28"/>
          <w:szCs w:val="28"/>
        </w:rPr>
      </w:pPr>
      <w:bookmarkStart w:id="10" w:name="_Toc217904569"/>
      <w:r>
        <w:rPr>
          <w:b/>
          <w:bCs/>
          <w:color w:val="000000" w:themeColor="text1"/>
          <w:sz w:val="28"/>
          <w:szCs w:val="28"/>
        </w:rPr>
        <w:lastRenderedPageBreak/>
        <w:t>Hướng dẫn nghiệp vụ</w:t>
      </w:r>
      <w:bookmarkEnd w:id="10"/>
    </w:p>
    <w:p w14:paraId="332B96D9" w14:textId="737598A1" w:rsidR="005808C4" w:rsidRDefault="005808C4" w:rsidP="006D3A09">
      <w:pPr>
        <w:pStyle w:val="ListParagraph"/>
        <w:numPr>
          <w:ilvl w:val="3"/>
          <w:numId w:val="3"/>
        </w:numPr>
        <w:ind w:left="2070"/>
        <w:outlineLvl w:val="2"/>
        <w:rPr>
          <w:b/>
          <w:bCs/>
          <w:color w:val="000000" w:themeColor="text1"/>
          <w:sz w:val="28"/>
          <w:szCs w:val="28"/>
        </w:rPr>
      </w:pPr>
      <w:bookmarkStart w:id="11" w:name="_Toc217904570"/>
      <w:r>
        <w:rPr>
          <w:b/>
          <w:bCs/>
          <w:color w:val="000000" w:themeColor="text1"/>
          <w:sz w:val="28"/>
          <w:szCs w:val="28"/>
        </w:rPr>
        <w:t>Biên lai in sẵn mệnh giá</w:t>
      </w:r>
      <w:bookmarkEnd w:id="11"/>
    </w:p>
    <w:p w14:paraId="1651F92C" w14:textId="0AA1618F" w:rsidR="00B34F81" w:rsidRPr="005808C4" w:rsidRDefault="005808C4" w:rsidP="006D3A09">
      <w:pPr>
        <w:pStyle w:val="ListParagraph"/>
        <w:numPr>
          <w:ilvl w:val="3"/>
          <w:numId w:val="3"/>
        </w:numPr>
        <w:ind w:left="2070"/>
        <w:outlineLvl w:val="2"/>
        <w:rPr>
          <w:b/>
          <w:bCs/>
          <w:color w:val="000000" w:themeColor="text1"/>
          <w:sz w:val="28"/>
          <w:szCs w:val="28"/>
        </w:rPr>
      </w:pPr>
      <w:bookmarkStart w:id="12" w:name="_Toc217904571"/>
      <w:r>
        <w:rPr>
          <w:b/>
          <w:bCs/>
          <w:color w:val="000000" w:themeColor="text1"/>
          <w:sz w:val="28"/>
          <w:szCs w:val="28"/>
        </w:rPr>
        <w:t>Biên lai không in sẵn mệnh giá</w:t>
      </w:r>
      <w:bookmarkEnd w:id="12"/>
    </w:p>
    <w:p w14:paraId="3DE845B4" w14:textId="485D848D" w:rsidR="00B34F81" w:rsidRDefault="00B34F81" w:rsidP="006D3A09">
      <w:pPr>
        <w:pStyle w:val="ListParagraph"/>
        <w:numPr>
          <w:ilvl w:val="1"/>
          <w:numId w:val="3"/>
        </w:numPr>
        <w:ind w:left="1080"/>
        <w:outlineLvl w:val="1"/>
        <w:rPr>
          <w:b/>
          <w:bCs/>
          <w:color w:val="000000" w:themeColor="text1"/>
          <w:sz w:val="28"/>
          <w:szCs w:val="28"/>
        </w:rPr>
      </w:pPr>
      <w:bookmarkStart w:id="13" w:name="_Toc217904572"/>
      <w:r>
        <w:rPr>
          <w:b/>
          <w:bCs/>
          <w:color w:val="000000" w:themeColor="text1"/>
          <w:sz w:val="28"/>
          <w:szCs w:val="28"/>
        </w:rPr>
        <w:t>VÉ</w:t>
      </w:r>
      <w:bookmarkEnd w:id="13"/>
    </w:p>
    <w:p w14:paraId="30E04AC9" w14:textId="77777777" w:rsidR="005808C4" w:rsidRPr="005808C4" w:rsidRDefault="005808C4" w:rsidP="006D3A09">
      <w:pPr>
        <w:pStyle w:val="ListParagraph"/>
        <w:numPr>
          <w:ilvl w:val="2"/>
          <w:numId w:val="3"/>
        </w:numPr>
        <w:outlineLvl w:val="2"/>
        <w:rPr>
          <w:b/>
          <w:bCs/>
          <w:color w:val="000000" w:themeColor="text1"/>
          <w:sz w:val="28"/>
          <w:szCs w:val="28"/>
        </w:rPr>
      </w:pPr>
      <w:bookmarkStart w:id="14" w:name="_Toc217904573"/>
      <w:r>
        <w:rPr>
          <w:b/>
          <w:bCs/>
          <w:color w:val="000000" w:themeColor="text1"/>
          <w:sz w:val="28"/>
          <w:szCs w:val="28"/>
        </w:rPr>
        <w:t>Bắt đầu Sử dụng</w:t>
      </w:r>
      <w:bookmarkEnd w:id="14"/>
    </w:p>
    <w:p w14:paraId="4AD11D31" w14:textId="77777777" w:rsidR="006D3A09" w:rsidRDefault="005808C4" w:rsidP="006D3A09">
      <w:pPr>
        <w:pStyle w:val="ListParagraph"/>
        <w:numPr>
          <w:ilvl w:val="2"/>
          <w:numId w:val="3"/>
        </w:numPr>
        <w:outlineLvl w:val="2"/>
        <w:rPr>
          <w:b/>
          <w:bCs/>
          <w:color w:val="000000" w:themeColor="text1"/>
          <w:sz w:val="28"/>
          <w:szCs w:val="28"/>
        </w:rPr>
      </w:pPr>
      <w:bookmarkStart w:id="15" w:name="_Toc217904574"/>
      <w:r>
        <w:rPr>
          <w:b/>
          <w:bCs/>
          <w:color w:val="000000" w:themeColor="text1"/>
          <w:sz w:val="28"/>
          <w:szCs w:val="28"/>
        </w:rPr>
        <w:t>Hướng dẫn nghiệp vụ</w:t>
      </w:r>
      <w:bookmarkEnd w:id="15"/>
    </w:p>
    <w:p w14:paraId="04A13AC4" w14:textId="5F0480E1" w:rsidR="005808C4" w:rsidRPr="006D3A09" w:rsidRDefault="005808C4" w:rsidP="006D3A09">
      <w:pPr>
        <w:pStyle w:val="ListParagraph"/>
        <w:numPr>
          <w:ilvl w:val="3"/>
          <w:numId w:val="3"/>
        </w:numPr>
        <w:ind w:left="2070"/>
        <w:rPr>
          <w:b/>
          <w:bCs/>
          <w:color w:val="000000" w:themeColor="text1"/>
          <w:sz w:val="28"/>
          <w:szCs w:val="28"/>
        </w:rPr>
      </w:pPr>
      <w:r w:rsidRPr="006D3A09">
        <w:rPr>
          <w:b/>
          <w:bCs/>
          <w:color w:val="000000" w:themeColor="text1"/>
          <w:sz w:val="28"/>
          <w:szCs w:val="28"/>
        </w:rPr>
        <w:t>Có mã cơ quan thuế</w:t>
      </w:r>
    </w:p>
    <w:p w14:paraId="46B2E279" w14:textId="59B0F42A" w:rsidR="005808C4" w:rsidRPr="005808C4" w:rsidRDefault="005808C4" w:rsidP="006D3A09">
      <w:pPr>
        <w:pStyle w:val="ListParagraph"/>
        <w:numPr>
          <w:ilvl w:val="3"/>
          <w:numId w:val="3"/>
        </w:numPr>
        <w:ind w:left="2070"/>
        <w:rPr>
          <w:b/>
          <w:bCs/>
          <w:color w:val="000000" w:themeColor="text1"/>
          <w:sz w:val="28"/>
          <w:szCs w:val="28"/>
        </w:rPr>
      </w:pPr>
      <w:r>
        <w:rPr>
          <w:b/>
          <w:bCs/>
          <w:color w:val="000000" w:themeColor="text1"/>
          <w:sz w:val="28"/>
          <w:szCs w:val="28"/>
        </w:rPr>
        <w:t>Không có mã cơ quan thuế</w:t>
      </w:r>
    </w:p>
    <w:p w14:paraId="405A760C" w14:textId="6C656988" w:rsidR="00B34F81" w:rsidRDefault="00B34F81" w:rsidP="00B34F81">
      <w:pPr>
        <w:pStyle w:val="ListParagraph"/>
        <w:numPr>
          <w:ilvl w:val="1"/>
          <w:numId w:val="3"/>
        </w:numPr>
        <w:ind w:left="1080"/>
        <w:rPr>
          <w:b/>
          <w:bCs/>
          <w:color w:val="000000" w:themeColor="text1"/>
          <w:sz w:val="28"/>
          <w:szCs w:val="28"/>
        </w:rPr>
      </w:pPr>
      <w:r>
        <w:rPr>
          <w:b/>
          <w:bCs/>
          <w:color w:val="000000" w:themeColor="text1"/>
          <w:sz w:val="28"/>
          <w:szCs w:val="28"/>
        </w:rPr>
        <w:t>XỬ LÝ HÓA ĐƠN</w:t>
      </w:r>
    </w:p>
    <w:p w14:paraId="06BF385A" w14:textId="3F1D68C6" w:rsidR="005808C4" w:rsidRDefault="005808C4" w:rsidP="005808C4">
      <w:pPr>
        <w:pStyle w:val="ListParagraph"/>
        <w:numPr>
          <w:ilvl w:val="2"/>
          <w:numId w:val="3"/>
        </w:numPr>
        <w:outlineLvl w:val="2"/>
        <w:rPr>
          <w:b/>
          <w:bCs/>
          <w:color w:val="000000" w:themeColor="text1"/>
          <w:sz w:val="28"/>
          <w:szCs w:val="28"/>
        </w:rPr>
      </w:pPr>
      <w:bookmarkStart w:id="16" w:name="_Toc217904575"/>
      <w:r>
        <w:rPr>
          <w:b/>
          <w:bCs/>
          <w:color w:val="000000" w:themeColor="text1"/>
          <w:sz w:val="28"/>
          <w:szCs w:val="28"/>
        </w:rPr>
        <w:t>Bắt đầu Sử dụng</w:t>
      </w:r>
      <w:bookmarkEnd w:id="16"/>
    </w:p>
    <w:p w14:paraId="765AD277" w14:textId="7753F39F" w:rsidR="005808C4" w:rsidRDefault="005808C4" w:rsidP="006D3A09">
      <w:pPr>
        <w:pStyle w:val="ListParagraph"/>
        <w:numPr>
          <w:ilvl w:val="3"/>
          <w:numId w:val="3"/>
        </w:numPr>
        <w:ind w:left="2070"/>
        <w:outlineLvl w:val="2"/>
        <w:rPr>
          <w:b/>
          <w:bCs/>
          <w:color w:val="000000" w:themeColor="text1"/>
          <w:sz w:val="28"/>
          <w:szCs w:val="28"/>
        </w:rPr>
      </w:pPr>
      <w:bookmarkStart w:id="17" w:name="_Toc217904576"/>
      <w:r>
        <w:rPr>
          <w:b/>
          <w:bCs/>
          <w:color w:val="000000" w:themeColor="text1"/>
          <w:sz w:val="28"/>
          <w:szCs w:val="28"/>
        </w:rPr>
        <w:t>Thiết lập giao diện làm việc</w:t>
      </w:r>
      <w:bookmarkEnd w:id="17"/>
    </w:p>
    <w:p w14:paraId="6AB620E2" w14:textId="0DFF5A3C" w:rsidR="005808C4" w:rsidRDefault="005808C4" w:rsidP="006D3A09">
      <w:pPr>
        <w:pStyle w:val="ListParagraph"/>
        <w:numPr>
          <w:ilvl w:val="3"/>
          <w:numId w:val="3"/>
        </w:numPr>
        <w:ind w:left="2070"/>
        <w:outlineLvl w:val="2"/>
        <w:rPr>
          <w:b/>
          <w:bCs/>
          <w:color w:val="000000" w:themeColor="text1"/>
          <w:sz w:val="28"/>
          <w:szCs w:val="28"/>
        </w:rPr>
      </w:pPr>
      <w:bookmarkStart w:id="18" w:name="_Toc217904577"/>
      <w:r>
        <w:rPr>
          <w:b/>
          <w:bCs/>
          <w:color w:val="000000" w:themeColor="text1"/>
          <w:sz w:val="28"/>
          <w:szCs w:val="28"/>
        </w:rPr>
        <w:t>Thiết lập email nhận hóa đơn</w:t>
      </w:r>
      <w:bookmarkEnd w:id="18"/>
    </w:p>
    <w:p w14:paraId="66494ED1" w14:textId="577ED7BC" w:rsidR="005808C4" w:rsidRPr="005808C4" w:rsidRDefault="005808C4" w:rsidP="006D3A09">
      <w:pPr>
        <w:pStyle w:val="ListParagraph"/>
        <w:numPr>
          <w:ilvl w:val="3"/>
          <w:numId w:val="3"/>
        </w:numPr>
        <w:ind w:left="2070"/>
        <w:outlineLvl w:val="2"/>
        <w:rPr>
          <w:b/>
          <w:bCs/>
          <w:color w:val="000000" w:themeColor="text1"/>
          <w:sz w:val="28"/>
          <w:szCs w:val="28"/>
        </w:rPr>
      </w:pPr>
      <w:bookmarkStart w:id="19" w:name="_Toc217904578"/>
      <w:r>
        <w:rPr>
          <w:b/>
          <w:bCs/>
          <w:color w:val="000000" w:themeColor="text1"/>
          <w:sz w:val="28"/>
          <w:szCs w:val="28"/>
        </w:rPr>
        <w:t>Phân quyền sử dụng</w:t>
      </w:r>
      <w:bookmarkEnd w:id="19"/>
    </w:p>
    <w:p w14:paraId="70E18060" w14:textId="2B78DA35" w:rsidR="005808C4" w:rsidRDefault="005808C4" w:rsidP="005808C4">
      <w:pPr>
        <w:pStyle w:val="ListParagraph"/>
        <w:numPr>
          <w:ilvl w:val="2"/>
          <w:numId w:val="3"/>
        </w:numPr>
        <w:outlineLvl w:val="2"/>
        <w:rPr>
          <w:b/>
          <w:bCs/>
          <w:color w:val="000000" w:themeColor="text1"/>
          <w:sz w:val="28"/>
          <w:szCs w:val="28"/>
        </w:rPr>
      </w:pPr>
      <w:bookmarkStart w:id="20" w:name="_Toc217904579"/>
      <w:r>
        <w:rPr>
          <w:b/>
          <w:bCs/>
          <w:color w:val="000000" w:themeColor="text1"/>
          <w:sz w:val="28"/>
          <w:szCs w:val="28"/>
        </w:rPr>
        <w:t>Hướng dẫn nghiệp vụ hóa đơn đầu vào – ND51</w:t>
      </w:r>
      <w:bookmarkEnd w:id="20"/>
    </w:p>
    <w:p w14:paraId="5657FCCB" w14:textId="6DB947C8" w:rsidR="00AB4EB7" w:rsidRDefault="00AB4EB7" w:rsidP="00AB4EB7">
      <w:pPr>
        <w:pStyle w:val="ListParagraph"/>
        <w:numPr>
          <w:ilvl w:val="3"/>
          <w:numId w:val="3"/>
        </w:numPr>
        <w:ind w:left="2070"/>
        <w:outlineLvl w:val="3"/>
        <w:rPr>
          <w:b/>
          <w:bCs/>
          <w:color w:val="000000" w:themeColor="text1"/>
          <w:sz w:val="28"/>
          <w:szCs w:val="28"/>
        </w:rPr>
      </w:pPr>
      <w:r>
        <w:rPr>
          <w:b/>
          <w:bCs/>
          <w:color w:val="000000" w:themeColor="text1"/>
          <w:sz w:val="28"/>
          <w:szCs w:val="28"/>
        </w:rPr>
        <w:t>Chuyển hóa đơn vào chương trình</w:t>
      </w:r>
    </w:p>
    <w:p w14:paraId="7803B76B" w14:textId="223C9E82" w:rsidR="00AB4EB7" w:rsidRDefault="00AB4EB7" w:rsidP="00AB4EB7">
      <w:pPr>
        <w:pStyle w:val="ListParagraph"/>
        <w:numPr>
          <w:ilvl w:val="3"/>
          <w:numId w:val="3"/>
        </w:numPr>
        <w:ind w:left="2070"/>
        <w:outlineLvl w:val="3"/>
        <w:rPr>
          <w:b/>
          <w:bCs/>
          <w:color w:val="000000" w:themeColor="text1"/>
          <w:sz w:val="28"/>
          <w:szCs w:val="28"/>
        </w:rPr>
      </w:pPr>
      <w:r>
        <w:rPr>
          <w:b/>
          <w:bCs/>
          <w:color w:val="000000" w:themeColor="text1"/>
          <w:sz w:val="28"/>
          <w:szCs w:val="28"/>
        </w:rPr>
        <w:t>Xử lý hóa đơn</w:t>
      </w:r>
    </w:p>
    <w:p w14:paraId="0A999A7A" w14:textId="7CD3D7DB" w:rsidR="00AB4EB7" w:rsidRDefault="00AB4EB7" w:rsidP="00AB4EB7">
      <w:pPr>
        <w:pStyle w:val="ListParagraph"/>
        <w:numPr>
          <w:ilvl w:val="3"/>
          <w:numId w:val="3"/>
        </w:numPr>
        <w:ind w:left="2070"/>
        <w:outlineLvl w:val="3"/>
        <w:rPr>
          <w:b/>
          <w:bCs/>
          <w:color w:val="000000" w:themeColor="text1"/>
          <w:sz w:val="28"/>
          <w:szCs w:val="28"/>
        </w:rPr>
      </w:pPr>
      <w:r>
        <w:rPr>
          <w:b/>
          <w:bCs/>
          <w:color w:val="000000" w:themeColor="text1"/>
          <w:sz w:val="28"/>
          <w:szCs w:val="28"/>
        </w:rPr>
        <w:t>Đồng bộn phần mềm kế toán</w:t>
      </w:r>
    </w:p>
    <w:p w14:paraId="660CE5DE" w14:textId="3EEDF9A3" w:rsidR="00AB4EB7" w:rsidRPr="00AB4EB7" w:rsidRDefault="00AB4EB7" w:rsidP="00AB4EB7">
      <w:pPr>
        <w:pStyle w:val="ListParagraph"/>
        <w:numPr>
          <w:ilvl w:val="3"/>
          <w:numId w:val="3"/>
        </w:numPr>
        <w:ind w:left="2070"/>
        <w:outlineLvl w:val="3"/>
        <w:rPr>
          <w:b/>
          <w:bCs/>
          <w:color w:val="000000" w:themeColor="text1"/>
          <w:sz w:val="28"/>
          <w:szCs w:val="28"/>
        </w:rPr>
      </w:pPr>
      <w:r>
        <w:rPr>
          <w:b/>
          <w:bCs/>
          <w:color w:val="000000" w:themeColor="text1"/>
          <w:sz w:val="28"/>
          <w:szCs w:val="28"/>
        </w:rPr>
        <w:t>Báo cáo</w:t>
      </w:r>
    </w:p>
    <w:p w14:paraId="24CDEFC5" w14:textId="050A9E99" w:rsidR="005808C4" w:rsidRDefault="005808C4" w:rsidP="005808C4">
      <w:pPr>
        <w:pStyle w:val="ListParagraph"/>
        <w:numPr>
          <w:ilvl w:val="2"/>
          <w:numId w:val="3"/>
        </w:numPr>
        <w:outlineLvl w:val="2"/>
        <w:rPr>
          <w:b/>
          <w:bCs/>
          <w:color w:val="000000" w:themeColor="text1"/>
          <w:sz w:val="28"/>
          <w:szCs w:val="28"/>
        </w:rPr>
      </w:pPr>
      <w:bookmarkStart w:id="21" w:name="_Toc217904580"/>
      <w:r>
        <w:rPr>
          <w:b/>
          <w:bCs/>
          <w:color w:val="000000" w:themeColor="text1"/>
          <w:sz w:val="28"/>
          <w:szCs w:val="28"/>
        </w:rPr>
        <w:t>Hướng dẫn nghiệp vụ hóa đơn đầu vào – ND123</w:t>
      </w:r>
      <w:bookmarkEnd w:id="21"/>
    </w:p>
    <w:p w14:paraId="4D97D8C9" w14:textId="77777777" w:rsidR="00AB4EB7" w:rsidRDefault="00AB4EB7" w:rsidP="00AB4EB7">
      <w:pPr>
        <w:pStyle w:val="ListParagraph"/>
        <w:numPr>
          <w:ilvl w:val="3"/>
          <w:numId w:val="3"/>
        </w:numPr>
        <w:ind w:left="2070"/>
        <w:outlineLvl w:val="3"/>
        <w:rPr>
          <w:b/>
          <w:bCs/>
          <w:color w:val="000000" w:themeColor="text1"/>
          <w:sz w:val="28"/>
          <w:szCs w:val="28"/>
        </w:rPr>
      </w:pPr>
      <w:r>
        <w:rPr>
          <w:b/>
          <w:bCs/>
          <w:color w:val="000000" w:themeColor="text1"/>
          <w:sz w:val="28"/>
          <w:szCs w:val="28"/>
        </w:rPr>
        <w:t>Chuyển hóa đơn vào chương trình</w:t>
      </w:r>
    </w:p>
    <w:p w14:paraId="55646A6A" w14:textId="77777777" w:rsidR="00AB4EB7" w:rsidRDefault="00AB4EB7" w:rsidP="00AB4EB7">
      <w:pPr>
        <w:pStyle w:val="ListParagraph"/>
        <w:numPr>
          <w:ilvl w:val="3"/>
          <w:numId w:val="3"/>
        </w:numPr>
        <w:ind w:left="2070"/>
        <w:outlineLvl w:val="3"/>
        <w:rPr>
          <w:b/>
          <w:bCs/>
          <w:color w:val="000000" w:themeColor="text1"/>
          <w:sz w:val="28"/>
          <w:szCs w:val="28"/>
        </w:rPr>
      </w:pPr>
      <w:r>
        <w:rPr>
          <w:b/>
          <w:bCs/>
          <w:color w:val="000000" w:themeColor="text1"/>
          <w:sz w:val="28"/>
          <w:szCs w:val="28"/>
        </w:rPr>
        <w:t>Xử lý hóa đơn</w:t>
      </w:r>
    </w:p>
    <w:p w14:paraId="085344B8" w14:textId="77777777" w:rsidR="00AB4EB7" w:rsidRDefault="00AB4EB7" w:rsidP="00AB4EB7">
      <w:pPr>
        <w:pStyle w:val="ListParagraph"/>
        <w:numPr>
          <w:ilvl w:val="3"/>
          <w:numId w:val="3"/>
        </w:numPr>
        <w:ind w:left="2070"/>
        <w:outlineLvl w:val="3"/>
        <w:rPr>
          <w:b/>
          <w:bCs/>
          <w:color w:val="000000" w:themeColor="text1"/>
          <w:sz w:val="28"/>
          <w:szCs w:val="28"/>
        </w:rPr>
      </w:pPr>
      <w:r>
        <w:rPr>
          <w:b/>
          <w:bCs/>
          <w:color w:val="000000" w:themeColor="text1"/>
          <w:sz w:val="28"/>
          <w:szCs w:val="28"/>
        </w:rPr>
        <w:t>Đồng bộn phần mềm kế toán</w:t>
      </w:r>
    </w:p>
    <w:p w14:paraId="037315E6" w14:textId="398527FB" w:rsidR="00AB4EB7" w:rsidRPr="00AB4EB7" w:rsidRDefault="00AB4EB7" w:rsidP="00AB4EB7">
      <w:pPr>
        <w:pStyle w:val="ListParagraph"/>
        <w:numPr>
          <w:ilvl w:val="3"/>
          <w:numId w:val="3"/>
        </w:numPr>
        <w:ind w:left="2070"/>
        <w:outlineLvl w:val="3"/>
        <w:rPr>
          <w:b/>
          <w:bCs/>
          <w:color w:val="000000" w:themeColor="text1"/>
          <w:sz w:val="28"/>
          <w:szCs w:val="28"/>
        </w:rPr>
      </w:pPr>
      <w:r>
        <w:rPr>
          <w:b/>
          <w:bCs/>
          <w:color w:val="000000" w:themeColor="text1"/>
          <w:sz w:val="28"/>
          <w:szCs w:val="28"/>
        </w:rPr>
        <w:t>Báo cáo</w:t>
      </w:r>
    </w:p>
    <w:p w14:paraId="767390CC" w14:textId="792E50ED" w:rsidR="005808C4" w:rsidRDefault="005808C4" w:rsidP="005808C4">
      <w:pPr>
        <w:pStyle w:val="ListParagraph"/>
        <w:numPr>
          <w:ilvl w:val="2"/>
          <w:numId w:val="3"/>
        </w:numPr>
        <w:outlineLvl w:val="2"/>
        <w:rPr>
          <w:b/>
          <w:bCs/>
          <w:color w:val="000000" w:themeColor="text1"/>
          <w:sz w:val="28"/>
          <w:szCs w:val="28"/>
        </w:rPr>
      </w:pPr>
      <w:bookmarkStart w:id="22" w:name="_Toc217904581"/>
      <w:r>
        <w:rPr>
          <w:b/>
          <w:bCs/>
          <w:color w:val="000000" w:themeColor="text1"/>
          <w:sz w:val="28"/>
          <w:szCs w:val="28"/>
        </w:rPr>
        <w:t>Hướng dẫn nghiệp vụ hóa đơn đầu ra</w:t>
      </w:r>
      <w:bookmarkEnd w:id="22"/>
    </w:p>
    <w:p w14:paraId="64FAFF9E" w14:textId="7E6D3C64" w:rsidR="00AB4EB7" w:rsidRDefault="00AB4EB7" w:rsidP="00AB4EB7">
      <w:pPr>
        <w:pStyle w:val="ListParagraph"/>
        <w:numPr>
          <w:ilvl w:val="3"/>
          <w:numId w:val="3"/>
        </w:numPr>
        <w:ind w:left="2070"/>
        <w:outlineLvl w:val="3"/>
        <w:rPr>
          <w:b/>
          <w:bCs/>
          <w:color w:val="000000" w:themeColor="text1"/>
          <w:sz w:val="28"/>
          <w:szCs w:val="28"/>
        </w:rPr>
      </w:pPr>
      <w:r>
        <w:rPr>
          <w:b/>
          <w:bCs/>
          <w:color w:val="000000" w:themeColor="text1"/>
          <w:sz w:val="28"/>
          <w:szCs w:val="28"/>
        </w:rPr>
        <w:t>Chuyển hóa đơn vào chương trình</w:t>
      </w:r>
    </w:p>
    <w:p w14:paraId="00E38C36" w14:textId="02E68F3F" w:rsidR="00AB4EB7" w:rsidRPr="00AB4EB7" w:rsidRDefault="00AB4EB7" w:rsidP="00AB4EB7">
      <w:pPr>
        <w:pStyle w:val="ListParagraph"/>
        <w:numPr>
          <w:ilvl w:val="3"/>
          <w:numId w:val="3"/>
        </w:numPr>
        <w:ind w:left="2070"/>
        <w:outlineLvl w:val="3"/>
        <w:rPr>
          <w:b/>
          <w:bCs/>
          <w:color w:val="000000" w:themeColor="text1"/>
          <w:sz w:val="28"/>
          <w:szCs w:val="28"/>
        </w:rPr>
      </w:pPr>
      <w:r>
        <w:rPr>
          <w:b/>
          <w:bCs/>
          <w:color w:val="000000" w:themeColor="text1"/>
          <w:sz w:val="28"/>
          <w:szCs w:val="28"/>
        </w:rPr>
        <w:t>Quản lý hóa đơn đầu ra</w:t>
      </w:r>
    </w:p>
    <w:p w14:paraId="2F962E1E" w14:textId="30C88E6B" w:rsidR="005808C4" w:rsidRDefault="005808C4" w:rsidP="005808C4">
      <w:pPr>
        <w:pStyle w:val="ListParagraph"/>
        <w:numPr>
          <w:ilvl w:val="2"/>
          <w:numId w:val="3"/>
        </w:numPr>
        <w:outlineLvl w:val="2"/>
        <w:rPr>
          <w:b/>
          <w:bCs/>
          <w:color w:val="000000" w:themeColor="text1"/>
          <w:sz w:val="28"/>
          <w:szCs w:val="28"/>
        </w:rPr>
      </w:pPr>
      <w:bookmarkStart w:id="23" w:name="_Toc217904582"/>
      <w:r>
        <w:rPr>
          <w:b/>
          <w:bCs/>
          <w:color w:val="000000" w:themeColor="text1"/>
          <w:sz w:val="28"/>
          <w:szCs w:val="28"/>
        </w:rPr>
        <w:t>Câu hỏi thường gặp</w:t>
      </w:r>
      <w:bookmarkEnd w:id="23"/>
    </w:p>
    <w:p w14:paraId="7E1A80E3" w14:textId="3DBDE35B" w:rsidR="00AB4EB7" w:rsidRPr="00AB4EB7" w:rsidRDefault="00AB4EB7" w:rsidP="00AB4EB7">
      <w:pPr>
        <w:pStyle w:val="ListParagraph"/>
        <w:numPr>
          <w:ilvl w:val="3"/>
          <w:numId w:val="3"/>
        </w:numPr>
        <w:ind w:left="2070"/>
        <w:outlineLvl w:val="3"/>
        <w:rPr>
          <w:b/>
          <w:bCs/>
          <w:color w:val="000000" w:themeColor="text1"/>
          <w:sz w:val="28"/>
          <w:szCs w:val="28"/>
        </w:rPr>
      </w:pPr>
      <w:r>
        <w:rPr>
          <w:b/>
          <w:bCs/>
          <w:color w:val="000000" w:themeColor="text1"/>
          <w:sz w:val="28"/>
          <w:szCs w:val="28"/>
        </w:rPr>
        <w:t>Tài khoản đăng nhập hoadondientu.gov bị khóa hoặc quên mật khẩu.</w:t>
      </w:r>
    </w:p>
    <w:p w14:paraId="11ADB43A" w14:textId="64663E17" w:rsidR="00AB4EB7" w:rsidRPr="00AB4EB7" w:rsidRDefault="00AB4EB7" w:rsidP="00AB4EB7">
      <w:pPr>
        <w:pStyle w:val="ListParagraph"/>
        <w:numPr>
          <w:ilvl w:val="3"/>
          <w:numId w:val="3"/>
        </w:numPr>
        <w:ind w:left="2070"/>
        <w:outlineLvl w:val="3"/>
        <w:rPr>
          <w:b/>
          <w:bCs/>
          <w:color w:val="000000" w:themeColor="text1"/>
          <w:sz w:val="28"/>
          <w:szCs w:val="28"/>
        </w:rPr>
      </w:pPr>
      <w:r>
        <w:rPr>
          <w:b/>
          <w:bCs/>
          <w:color w:val="000000" w:themeColor="text1"/>
          <w:sz w:val="28"/>
          <w:szCs w:val="28"/>
        </w:rPr>
        <w:t>Công ty có nhiều chi nhánh thì quản lý hóa đơn đầu vào như thế nào</w:t>
      </w:r>
    </w:p>
    <w:p w14:paraId="5A315CED" w14:textId="181BA770" w:rsidR="00AB4EB7" w:rsidRDefault="00AB4EB7" w:rsidP="00AB4EB7">
      <w:pPr>
        <w:pStyle w:val="ListParagraph"/>
        <w:numPr>
          <w:ilvl w:val="3"/>
          <w:numId w:val="3"/>
        </w:numPr>
        <w:ind w:left="2070"/>
        <w:outlineLvl w:val="3"/>
        <w:rPr>
          <w:b/>
          <w:bCs/>
          <w:color w:val="000000" w:themeColor="text1"/>
          <w:sz w:val="28"/>
          <w:szCs w:val="28"/>
        </w:rPr>
      </w:pPr>
      <w:r>
        <w:rPr>
          <w:b/>
          <w:bCs/>
          <w:color w:val="000000" w:themeColor="text1"/>
          <w:sz w:val="28"/>
          <w:szCs w:val="28"/>
        </w:rPr>
        <w:t>Phân biệt HD không mã gửi dữ liệu theo BTH đến CQTT trên danh sách HD</w:t>
      </w:r>
    </w:p>
    <w:p w14:paraId="32C6D0AE" w14:textId="370B46C3" w:rsidR="00AB4EB7" w:rsidRDefault="00AB4EB7" w:rsidP="00AB4EB7">
      <w:pPr>
        <w:pStyle w:val="ListParagraph"/>
        <w:numPr>
          <w:ilvl w:val="3"/>
          <w:numId w:val="3"/>
        </w:numPr>
        <w:ind w:left="2070"/>
        <w:outlineLvl w:val="3"/>
        <w:rPr>
          <w:b/>
          <w:bCs/>
          <w:color w:val="000000" w:themeColor="text1"/>
          <w:sz w:val="28"/>
          <w:szCs w:val="28"/>
        </w:rPr>
      </w:pPr>
      <w:r>
        <w:rPr>
          <w:b/>
          <w:bCs/>
          <w:color w:val="000000" w:themeColor="text1"/>
          <w:sz w:val="28"/>
          <w:szCs w:val="28"/>
        </w:rPr>
        <w:t>Phần mềm cảnh báo xml bị sửa đổi nhưng NCC khangwr định không sửa gì</w:t>
      </w:r>
    </w:p>
    <w:p w14:paraId="190C65FB" w14:textId="25D5E8AB" w:rsidR="00AB4EB7" w:rsidRPr="00AB4EB7" w:rsidRDefault="00AB4EB7" w:rsidP="00AB4EB7">
      <w:pPr>
        <w:pStyle w:val="ListParagraph"/>
        <w:numPr>
          <w:ilvl w:val="3"/>
          <w:numId w:val="3"/>
        </w:numPr>
        <w:ind w:left="2070"/>
        <w:outlineLvl w:val="3"/>
        <w:rPr>
          <w:b/>
          <w:bCs/>
          <w:color w:val="000000" w:themeColor="text1"/>
          <w:sz w:val="28"/>
          <w:szCs w:val="28"/>
        </w:rPr>
      </w:pPr>
      <w:r>
        <w:rPr>
          <w:b/>
          <w:bCs/>
          <w:color w:val="000000" w:themeColor="text1"/>
          <w:sz w:val="28"/>
          <w:szCs w:val="28"/>
        </w:rPr>
        <w:t>Các thông tin trên hóa đơn dạngpd f dùng nhưng PM cảnh báo HD không hợp lệ</w:t>
      </w:r>
    </w:p>
    <w:p w14:paraId="03F67F85" w14:textId="6E22C55E" w:rsidR="00AB4EB7" w:rsidRPr="00AB4EB7" w:rsidRDefault="005808C4" w:rsidP="00AB4EB7">
      <w:pPr>
        <w:pStyle w:val="ListParagraph"/>
        <w:numPr>
          <w:ilvl w:val="2"/>
          <w:numId w:val="3"/>
        </w:numPr>
        <w:outlineLvl w:val="2"/>
        <w:rPr>
          <w:b/>
          <w:bCs/>
          <w:color w:val="000000" w:themeColor="text1"/>
          <w:sz w:val="28"/>
          <w:szCs w:val="28"/>
        </w:rPr>
      </w:pPr>
      <w:bookmarkStart w:id="24" w:name="_Toc217904583"/>
      <w:r>
        <w:rPr>
          <w:b/>
          <w:bCs/>
          <w:color w:val="000000" w:themeColor="text1"/>
          <w:sz w:val="28"/>
          <w:szCs w:val="28"/>
        </w:rPr>
        <w:t>Tiện ích khác</w:t>
      </w:r>
      <w:bookmarkEnd w:id="24"/>
    </w:p>
    <w:p w14:paraId="291A3C32" w14:textId="77777777" w:rsidR="00AB4EB7" w:rsidRPr="00AB4EB7" w:rsidRDefault="00AB4EB7" w:rsidP="00AB4EB7">
      <w:pPr>
        <w:pStyle w:val="ListParagraph"/>
        <w:numPr>
          <w:ilvl w:val="3"/>
          <w:numId w:val="3"/>
        </w:numPr>
        <w:ind w:left="2070"/>
        <w:outlineLvl w:val="2"/>
        <w:rPr>
          <w:b/>
          <w:bCs/>
          <w:color w:val="000000" w:themeColor="text1"/>
          <w:sz w:val="28"/>
          <w:szCs w:val="28"/>
        </w:rPr>
      </w:pPr>
      <w:bookmarkStart w:id="25" w:name="_Toc217904584"/>
      <w:r w:rsidRPr="00AB4EB7">
        <w:rPr>
          <w:b/>
          <w:bCs/>
          <w:color w:val="000000" w:themeColor="text1"/>
          <w:sz w:val="28"/>
          <w:szCs w:val="28"/>
        </w:rPr>
        <w:lastRenderedPageBreak/>
        <w:t>Tra cứu nhanh PDF hóa đơn chưa có bản thể hiện của NCC</w:t>
      </w:r>
      <w:bookmarkEnd w:id="25"/>
    </w:p>
    <w:p w14:paraId="6E841697" w14:textId="77777777" w:rsidR="00AB4EB7" w:rsidRPr="00AB4EB7" w:rsidRDefault="00AB4EB7" w:rsidP="00AB4EB7">
      <w:pPr>
        <w:pStyle w:val="ListParagraph"/>
        <w:numPr>
          <w:ilvl w:val="3"/>
          <w:numId w:val="3"/>
        </w:numPr>
        <w:ind w:left="2070"/>
        <w:outlineLvl w:val="2"/>
        <w:rPr>
          <w:b/>
          <w:bCs/>
          <w:color w:val="000000" w:themeColor="text1"/>
          <w:sz w:val="28"/>
          <w:szCs w:val="28"/>
        </w:rPr>
      </w:pPr>
      <w:bookmarkStart w:id="26" w:name="_Toc217904585"/>
      <w:r w:rsidRPr="00AB4EB7">
        <w:rPr>
          <w:b/>
          <w:bCs/>
          <w:color w:val="000000" w:themeColor="text1"/>
          <w:sz w:val="28"/>
          <w:szCs w:val="28"/>
        </w:rPr>
        <w:t>Tự động phân loại HD theo định dạng bản cáo HD vượt định mức</w:t>
      </w:r>
      <w:bookmarkEnd w:id="26"/>
    </w:p>
    <w:p w14:paraId="5C63832F" w14:textId="77777777" w:rsidR="00AB4EB7" w:rsidRPr="00AB4EB7" w:rsidRDefault="00AB4EB7" w:rsidP="00AB4EB7">
      <w:pPr>
        <w:pStyle w:val="ListParagraph"/>
        <w:numPr>
          <w:ilvl w:val="3"/>
          <w:numId w:val="3"/>
        </w:numPr>
        <w:ind w:left="2070"/>
        <w:outlineLvl w:val="2"/>
        <w:rPr>
          <w:b/>
          <w:bCs/>
          <w:color w:val="000000" w:themeColor="text1"/>
          <w:sz w:val="28"/>
          <w:szCs w:val="28"/>
        </w:rPr>
      </w:pPr>
      <w:bookmarkStart w:id="27" w:name="_Toc217904586"/>
      <w:r w:rsidRPr="00AB4EB7">
        <w:rPr>
          <w:b/>
          <w:bCs/>
          <w:color w:val="000000" w:themeColor="text1"/>
          <w:sz w:val="28"/>
          <w:szCs w:val="28"/>
        </w:rPr>
        <w:t>Gửi email phân hồi kết quả kiểm tra HD cho NCC bằng tiếng nước ngoài</w:t>
      </w:r>
      <w:bookmarkEnd w:id="27"/>
    </w:p>
    <w:p w14:paraId="70AC844D" w14:textId="77777777" w:rsidR="00AB4EB7" w:rsidRPr="00AB4EB7" w:rsidRDefault="00AB4EB7" w:rsidP="00AB4EB7">
      <w:pPr>
        <w:pStyle w:val="ListParagraph"/>
        <w:numPr>
          <w:ilvl w:val="3"/>
          <w:numId w:val="3"/>
        </w:numPr>
        <w:ind w:left="2070"/>
        <w:outlineLvl w:val="2"/>
        <w:rPr>
          <w:b/>
          <w:bCs/>
          <w:color w:val="000000" w:themeColor="text1"/>
          <w:sz w:val="28"/>
          <w:szCs w:val="28"/>
        </w:rPr>
      </w:pPr>
      <w:bookmarkStart w:id="28" w:name="_Toc217904587"/>
      <w:r w:rsidRPr="00AB4EB7">
        <w:rPr>
          <w:b/>
          <w:bCs/>
          <w:color w:val="000000" w:themeColor="text1"/>
          <w:sz w:val="28"/>
          <w:szCs w:val="28"/>
        </w:rPr>
        <w:t>Thiết lập nhận/không nhận email thông báo hóa đơn thay đổi trạng thái</w:t>
      </w:r>
      <w:bookmarkEnd w:id="28"/>
    </w:p>
    <w:p w14:paraId="255C8332" w14:textId="77777777" w:rsidR="00AB4EB7" w:rsidRPr="00AB4EB7" w:rsidRDefault="00AB4EB7" w:rsidP="00AB4EB7">
      <w:pPr>
        <w:pStyle w:val="ListParagraph"/>
        <w:numPr>
          <w:ilvl w:val="3"/>
          <w:numId w:val="3"/>
        </w:numPr>
        <w:ind w:left="2070"/>
        <w:outlineLvl w:val="2"/>
        <w:rPr>
          <w:b/>
          <w:bCs/>
          <w:color w:val="000000" w:themeColor="text1"/>
          <w:sz w:val="28"/>
          <w:szCs w:val="28"/>
        </w:rPr>
      </w:pPr>
      <w:bookmarkStart w:id="29" w:name="_Toc217904588"/>
      <w:r w:rsidRPr="00AB4EB7">
        <w:rPr>
          <w:b/>
          <w:bCs/>
          <w:color w:val="000000" w:themeColor="text1"/>
          <w:sz w:val="28"/>
          <w:szCs w:val="28"/>
        </w:rPr>
        <w:t>Kiểm tra thuế suất trên HD với trí tuệ nhân tạo MISA AVA</w:t>
      </w:r>
      <w:bookmarkEnd w:id="29"/>
    </w:p>
    <w:p w14:paraId="6CC4E109" w14:textId="77777777" w:rsidR="00AB4EB7" w:rsidRDefault="005808C4" w:rsidP="00AB4EB7">
      <w:pPr>
        <w:pStyle w:val="ListParagraph"/>
        <w:numPr>
          <w:ilvl w:val="2"/>
          <w:numId w:val="3"/>
        </w:numPr>
        <w:outlineLvl w:val="2"/>
        <w:rPr>
          <w:b/>
          <w:bCs/>
          <w:color w:val="000000" w:themeColor="text1"/>
          <w:sz w:val="28"/>
          <w:szCs w:val="28"/>
        </w:rPr>
      </w:pPr>
      <w:bookmarkStart w:id="30" w:name="_Toc217904589"/>
      <w:r>
        <w:rPr>
          <w:b/>
          <w:bCs/>
          <w:color w:val="000000" w:themeColor="text1"/>
          <w:sz w:val="28"/>
          <w:szCs w:val="28"/>
        </w:rPr>
        <w:t>Tính năng khác</w:t>
      </w:r>
      <w:bookmarkEnd w:id="30"/>
    </w:p>
    <w:p w14:paraId="098E869D" w14:textId="64C4CBA2" w:rsidR="005808C4" w:rsidRPr="00AB4EB7" w:rsidRDefault="00AB4EB7" w:rsidP="00AB4EB7">
      <w:pPr>
        <w:pStyle w:val="ListParagraph"/>
        <w:numPr>
          <w:ilvl w:val="3"/>
          <w:numId w:val="3"/>
        </w:numPr>
        <w:ind w:left="2070"/>
        <w:outlineLvl w:val="2"/>
        <w:rPr>
          <w:b/>
          <w:bCs/>
          <w:color w:val="000000" w:themeColor="text1"/>
          <w:sz w:val="28"/>
          <w:szCs w:val="28"/>
        </w:rPr>
      </w:pPr>
      <w:bookmarkStart w:id="31" w:name="_Toc217904590"/>
      <w:r w:rsidRPr="00AB4EB7">
        <w:rPr>
          <w:b/>
          <w:bCs/>
          <w:color w:val="000000" w:themeColor="text1"/>
          <w:sz w:val="28"/>
          <w:szCs w:val="28"/>
        </w:rPr>
        <w:t>Danh sách tính năng mới phát triển theo từng phiên bản</w:t>
      </w:r>
      <w:bookmarkEnd w:id="31"/>
    </w:p>
    <w:p w14:paraId="30ED3704" w14:textId="714D16FD" w:rsidR="00BD33F5" w:rsidRDefault="00BD33F5" w:rsidP="00BD33F5">
      <w:pPr>
        <w:pStyle w:val="ListParagraph"/>
        <w:numPr>
          <w:ilvl w:val="0"/>
          <w:numId w:val="3"/>
        </w:numPr>
        <w:spacing w:line="360" w:lineRule="auto"/>
        <w:jc w:val="both"/>
        <w:outlineLvl w:val="0"/>
        <w:rPr>
          <w:b/>
          <w:bCs/>
          <w:color w:val="000000" w:themeColor="text1"/>
          <w:sz w:val="28"/>
          <w:szCs w:val="28"/>
        </w:rPr>
      </w:pPr>
      <w:bookmarkStart w:id="32" w:name="_Toc217904591"/>
      <w:r>
        <w:rPr>
          <w:b/>
          <w:bCs/>
          <w:color w:val="000000" w:themeColor="text1"/>
          <w:sz w:val="28"/>
          <w:szCs w:val="28"/>
        </w:rPr>
        <w:t xml:space="preserve">QUY </w:t>
      </w:r>
      <w:r w:rsidRPr="00BD33F5">
        <w:rPr>
          <w:b/>
          <w:bCs/>
          <w:color w:val="000000" w:themeColor="text1"/>
          <w:sz w:val="28"/>
          <w:szCs w:val="28"/>
        </w:rPr>
        <w:t>TRÌNH NGHIỆP VỤ CỐT LÕI (CORE BUSINESS PROCESSES)</w:t>
      </w:r>
      <w:bookmarkEnd w:id="32"/>
    </w:p>
    <w:p w14:paraId="3577D442" w14:textId="7C5DFFD2" w:rsidR="00BD33F5" w:rsidRDefault="00BD33F5" w:rsidP="003C79B7">
      <w:pPr>
        <w:pStyle w:val="ListParagraph"/>
        <w:numPr>
          <w:ilvl w:val="1"/>
          <w:numId w:val="3"/>
        </w:numPr>
        <w:spacing w:line="360" w:lineRule="auto"/>
        <w:ind w:left="1080"/>
        <w:jc w:val="both"/>
        <w:outlineLvl w:val="1"/>
        <w:rPr>
          <w:b/>
          <w:bCs/>
          <w:color w:val="000000" w:themeColor="text1"/>
          <w:sz w:val="28"/>
          <w:szCs w:val="28"/>
        </w:rPr>
      </w:pPr>
      <w:bookmarkStart w:id="33" w:name="_Toc217904592"/>
      <w:r>
        <w:rPr>
          <w:b/>
          <w:bCs/>
          <w:color w:val="000000" w:themeColor="text1"/>
          <w:sz w:val="28"/>
          <w:szCs w:val="28"/>
        </w:rPr>
        <w:t>Quy trình phát hành Hóa đơn (Invoice Issuance)</w:t>
      </w:r>
      <w:bookmarkEnd w:id="33"/>
    </w:p>
    <w:p w14:paraId="413CC91F" w14:textId="3550D3BD" w:rsidR="00D521AB" w:rsidRDefault="00BD33F5" w:rsidP="00D521AB">
      <w:pPr>
        <w:ind w:firstLine="690"/>
        <w:rPr>
          <w:bCs/>
          <w:color w:val="000000" w:themeColor="text1"/>
          <w:szCs w:val="26"/>
        </w:rPr>
      </w:pPr>
      <w:r>
        <w:rPr>
          <w:bCs/>
          <w:color w:val="000000" w:themeColor="text1"/>
          <w:szCs w:val="26"/>
        </w:rPr>
        <w:t xml:space="preserve">Bước đầu tiên </w:t>
      </w:r>
      <w:r w:rsidR="00D521AB">
        <w:rPr>
          <w:bCs/>
          <w:color w:val="000000" w:themeColor="text1"/>
          <w:szCs w:val="26"/>
        </w:rPr>
        <w:t>là T</w:t>
      </w:r>
      <w:r w:rsidRPr="00BD33F5">
        <w:rPr>
          <w:bCs/>
          <w:color w:val="000000" w:themeColor="text1"/>
          <w:szCs w:val="26"/>
        </w:rPr>
        <w:t>iếp nhậ</w:t>
      </w:r>
      <w:r>
        <w:rPr>
          <w:bCs/>
          <w:color w:val="000000" w:themeColor="text1"/>
          <w:szCs w:val="26"/>
        </w:rPr>
        <w:t>n (Reception)</w:t>
      </w:r>
      <w:r w:rsidRPr="00BD33F5">
        <w:rPr>
          <w:bCs/>
          <w:color w:val="000000" w:themeColor="text1"/>
          <w:szCs w:val="26"/>
        </w:rPr>
        <w:t xml:space="preserve"> </w:t>
      </w:r>
      <w:r w:rsidR="00D521AB">
        <w:rPr>
          <w:bCs/>
          <w:color w:val="000000" w:themeColor="text1"/>
          <w:szCs w:val="26"/>
        </w:rPr>
        <w:t xml:space="preserve">từ việc </w:t>
      </w:r>
      <w:r w:rsidRPr="00BD33F5">
        <w:rPr>
          <w:bCs/>
          <w:color w:val="000000" w:themeColor="text1"/>
          <w:szCs w:val="26"/>
        </w:rPr>
        <w:t>Merchant gửi Payload (JSON) chứa thông tin hóa đơn cùng API Key qua REST API.</w:t>
      </w:r>
      <w:r w:rsidR="00D2204F">
        <w:rPr>
          <w:bCs/>
          <w:color w:val="000000" w:themeColor="text1"/>
          <w:szCs w:val="26"/>
        </w:rPr>
        <w:t xml:space="preserve"> </w:t>
      </w:r>
      <w:r w:rsidR="00D2204F">
        <w:rPr>
          <w:bCs/>
          <w:color w:val="000000" w:themeColor="text1"/>
          <w:szCs w:val="26"/>
        </w:rPr>
        <w:fldChar w:fldCharType="begin"/>
      </w:r>
      <w:r w:rsidR="00D2204F">
        <w:rPr>
          <w:bCs/>
          <w:color w:val="000000" w:themeColor="text1"/>
          <w:szCs w:val="26"/>
        </w:rPr>
        <w:instrText xml:space="preserve"> ADDIN ZOTERO_ITEM CSL_CITATION {"citationID":"4bqZe9oB","properties":{"formattedCitation":"[3]","plainCitation":"[3]","noteIndex":0},"citationItems":[{"id":261,"uris":["http://zotero.org/users/local/N9Vb2a9Q/items/8PBFPTPU"],"itemData":{"id":261,"type":"webpage","abstract":"Tài liệu Open API tích hợp Hóa đơn điện tử MISA meInvoice (Đầu ra)","container-title":"MISA.VN","language":"vi","title":"Tài liệu Open API tích hợp Hóa đơn điện tử MISA meInvoice (Đầu ra)","URL":"https://www.misa.vn/154989/tai-lieu-open-api-tich-hop-hoa-don-dien-tu-misa-meinvoice-dau-ra/","author":[{"family":"MISA","given":""},{"family":"Anh","given":"Đỗ Quốc Việt"}],"accessed":{"date-parts":[["2025",12,24]]},"issued":{"date-parts":[["2025",11,18]]}}}],"schema":"https://github.com/citation-style-language/schema/raw/master/csl-citation.json"} </w:instrText>
      </w:r>
      <w:r w:rsidR="00D2204F">
        <w:rPr>
          <w:bCs/>
          <w:color w:val="000000" w:themeColor="text1"/>
          <w:szCs w:val="26"/>
        </w:rPr>
        <w:fldChar w:fldCharType="separate"/>
      </w:r>
      <w:r w:rsidR="00D2204F" w:rsidRPr="00D2204F">
        <w:t>[3]</w:t>
      </w:r>
      <w:r w:rsidR="00D2204F">
        <w:rPr>
          <w:bCs/>
          <w:color w:val="000000" w:themeColor="text1"/>
          <w:szCs w:val="26"/>
        </w:rPr>
        <w:fldChar w:fldCharType="end"/>
      </w:r>
    </w:p>
    <w:p w14:paraId="748CAC18" w14:textId="77777777" w:rsidR="00D521AB" w:rsidRDefault="00D521AB" w:rsidP="00D521AB">
      <w:pPr>
        <w:ind w:firstLine="690"/>
        <w:rPr>
          <w:bCs/>
          <w:color w:val="000000" w:themeColor="text1"/>
          <w:szCs w:val="26"/>
        </w:rPr>
      </w:pPr>
      <w:r>
        <w:rPr>
          <w:bCs/>
          <w:color w:val="000000" w:themeColor="text1"/>
          <w:szCs w:val="26"/>
        </w:rPr>
        <w:t>Sau đó là quá trình X</w:t>
      </w:r>
      <w:r w:rsidR="00BD33F5" w:rsidRPr="00BD33F5">
        <w:rPr>
          <w:bCs/>
          <w:color w:val="000000" w:themeColor="text1"/>
          <w:szCs w:val="26"/>
        </w:rPr>
        <w:t>ác thự</w:t>
      </w:r>
      <w:r>
        <w:rPr>
          <w:bCs/>
          <w:color w:val="000000" w:themeColor="text1"/>
          <w:szCs w:val="26"/>
        </w:rPr>
        <w:t xml:space="preserve">c (Authentication) qua </w:t>
      </w:r>
      <w:r w:rsidR="00BD33F5" w:rsidRPr="00BD33F5">
        <w:rPr>
          <w:bCs/>
          <w:color w:val="000000" w:themeColor="text1"/>
          <w:szCs w:val="26"/>
        </w:rPr>
        <w:t xml:space="preserve">ApiKeyFilter kiểm tra tính hợp lệ của Merchant trong </w:t>
      </w:r>
      <w:r>
        <w:rPr>
          <w:bCs/>
          <w:color w:val="000000" w:themeColor="text1"/>
          <w:szCs w:val="26"/>
        </w:rPr>
        <w:t>database MySQL.</w:t>
      </w:r>
    </w:p>
    <w:p w14:paraId="297B80C3" w14:textId="77777777" w:rsidR="00D521AB" w:rsidRDefault="00D521AB" w:rsidP="00D521AB">
      <w:pPr>
        <w:ind w:firstLine="690"/>
        <w:rPr>
          <w:bCs/>
          <w:color w:val="000000" w:themeColor="text1"/>
          <w:szCs w:val="26"/>
        </w:rPr>
      </w:pPr>
      <w:r>
        <w:rPr>
          <w:bCs/>
          <w:color w:val="000000" w:themeColor="text1"/>
          <w:szCs w:val="26"/>
        </w:rPr>
        <w:t>Tiếp đến là quá trình k</w:t>
      </w:r>
      <w:r w:rsidR="00BD33F5" w:rsidRPr="00BD33F5">
        <w:rPr>
          <w:bCs/>
          <w:color w:val="000000" w:themeColor="text1"/>
          <w:szCs w:val="26"/>
        </w:rPr>
        <w:t>iểm chuẩ</w:t>
      </w:r>
      <w:r>
        <w:rPr>
          <w:bCs/>
          <w:color w:val="000000" w:themeColor="text1"/>
          <w:szCs w:val="26"/>
        </w:rPr>
        <w:t>n (Validation)</w:t>
      </w:r>
      <w:r w:rsidR="00BD33F5" w:rsidRPr="00BD33F5">
        <w:rPr>
          <w:bCs/>
          <w:color w:val="000000" w:themeColor="text1"/>
          <w:szCs w:val="26"/>
        </w:rPr>
        <w:t xml:space="preserve"> các quy tắc bắt buộc (Mã số thuế đúng định dạng, tổng tiền khớp với chi tiết mặt hàng</w:t>
      </w:r>
      <w:r>
        <w:rPr>
          <w:bCs/>
          <w:color w:val="000000" w:themeColor="text1"/>
          <w:szCs w:val="26"/>
        </w:rPr>
        <w:t>,…).</w:t>
      </w:r>
    </w:p>
    <w:p w14:paraId="6EA7A315" w14:textId="77777777" w:rsidR="00D521AB" w:rsidRDefault="00D521AB" w:rsidP="00D521AB">
      <w:pPr>
        <w:ind w:firstLine="690"/>
        <w:rPr>
          <w:bCs/>
          <w:color w:val="000000" w:themeColor="text1"/>
          <w:szCs w:val="26"/>
        </w:rPr>
      </w:pPr>
      <w:r>
        <w:rPr>
          <w:bCs/>
          <w:color w:val="000000" w:themeColor="text1"/>
          <w:szCs w:val="26"/>
        </w:rPr>
        <w:t>Kế đó là đ</w:t>
      </w:r>
      <w:r w:rsidR="00BD33F5" w:rsidRPr="00BD33F5">
        <w:rPr>
          <w:bCs/>
          <w:color w:val="000000" w:themeColor="text1"/>
          <w:szCs w:val="26"/>
        </w:rPr>
        <w:t>iều phố</w:t>
      </w:r>
      <w:r>
        <w:rPr>
          <w:bCs/>
          <w:color w:val="000000" w:themeColor="text1"/>
          <w:szCs w:val="26"/>
        </w:rPr>
        <w:t>i (Routing) d</w:t>
      </w:r>
      <w:r w:rsidR="00BD33F5" w:rsidRPr="00BD33F5">
        <w:rPr>
          <w:bCs/>
          <w:color w:val="000000" w:themeColor="text1"/>
          <w:szCs w:val="26"/>
        </w:rPr>
        <w:t>ựa trên cấu hình của Merchant, hệ thống chọn đúng InvoiceProvider (VNPT hoặ</w:t>
      </w:r>
      <w:r>
        <w:rPr>
          <w:bCs/>
          <w:color w:val="000000" w:themeColor="text1"/>
          <w:szCs w:val="26"/>
        </w:rPr>
        <w:t>c Viettel).</w:t>
      </w:r>
    </w:p>
    <w:p w14:paraId="7199107A" w14:textId="77777777" w:rsidR="00D521AB" w:rsidRDefault="00D521AB" w:rsidP="00D521AB">
      <w:pPr>
        <w:ind w:firstLine="690"/>
        <w:rPr>
          <w:bCs/>
          <w:color w:val="000000" w:themeColor="text1"/>
          <w:szCs w:val="26"/>
        </w:rPr>
      </w:pPr>
      <w:r>
        <w:rPr>
          <w:bCs/>
          <w:color w:val="000000" w:themeColor="text1"/>
          <w:szCs w:val="26"/>
        </w:rPr>
        <w:t>Tiếp tục c</w:t>
      </w:r>
      <w:r w:rsidR="00BD33F5" w:rsidRPr="00BD33F5">
        <w:rPr>
          <w:bCs/>
          <w:color w:val="000000" w:themeColor="text1"/>
          <w:szCs w:val="26"/>
        </w:rPr>
        <w:t>huyển đổi (Transformat</w:t>
      </w:r>
      <w:r>
        <w:rPr>
          <w:bCs/>
          <w:color w:val="000000" w:themeColor="text1"/>
          <w:szCs w:val="26"/>
        </w:rPr>
        <w:t xml:space="preserve">ion) </w:t>
      </w:r>
      <w:r w:rsidR="00BD33F5" w:rsidRPr="00BD33F5">
        <w:rPr>
          <w:bCs/>
          <w:color w:val="000000" w:themeColor="text1"/>
          <w:szCs w:val="26"/>
        </w:rPr>
        <w:t>dữ liệu chuẩn của Hub thành định dạng XML/JSON mà Provider yêu cầ</w:t>
      </w:r>
      <w:r>
        <w:rPr>
          <w:bCs/>
          <w:color w:val="000000" w:themeColor="text1"/>
          <w:szCs w:val="26"/>
        </w:rPr>
        <w:t>u.</w:t>
      </w:r>
    </w:p>
    <w:p w14:paraId="1EC790C3" w14:textId="77777777" w:rsidR="00D521AB" w:rsidRDefault="00D521AB" w:rsidP="00D521AB">
      <w:pPr>
        <w:ind w:firstLine="690"/>
        <w:rPr>
          <w:bCs/>
          <w:color w:val="000000" w:themeColor="text1"/>
          <w:szCs w:val="26"/>
        </w:rPr>
      </w:pPr>
      <w:r>
        <w:rPr>
          <w:bCs/>
          <w:color w:val="000000" w:themeColor="text1"/>
          <w:szCs w:val="26"/>
        </w:rPr>
        <w:t>Theo sau đó là g</w:t>
      </w:r>
      <w:r w:rsidR="00BD33F5" w:rsidRPr="00BD33F5">
        <w:rPr>
          <w:bCs/>
          <w:color w:val="000000" w:themeColor="text1"/>
          <w:szCs w:val="26"/>
        </w:rPr>
        <w:t>iao dịch ngoạ</w:t>
      </w:r>
      <w:r>
        <w:rPr>
          <w:bCs/>
          <w:color w:val="000000" w:themeColor="text1"/>
          <w:szCs w:val="26"/>
        </w:rPr>
        <w:t>i vi (External Call) thông qua g</w:t>
      </w:r>
      <w:r w:rsidR="00BD33F5" w:rsidRPr="00BD33F5">
        <w:rPr>
          <w:bCs/>
          <w:color w:val="000000" w:themeColor="text1"/>
          <w:szCs w:val="26"/>
        </w:rPr>
        <w:t>ọi API củ</w:t>
      </w:r>
      <w:r>
        <w:rPr>
          <w:bCs/>
          <w:color w:val="000000" w:themeColor="text1"/>
          <w:szCs w:val="26"/>
        </w:rPr>
        <w:t>a Provider qua WebClient.</w:t>
      </w:r>
    </w:p>
    <w:p w14:paraId="14307049" w14:textId="51C4926F" w:rsidR="00BD33F5" w:rsidRPr="00BD33F5" w:rsidRDefault="00D521AB" w:rsidP="00D521AB">
      <w:pPr>
        <w:ind w:firstLine="690"/>
        <w:rPr>
          <w:bCs/>
          <w:color w:val="000000" w:themeColor="text1"/>
          <w:szCs w:val="26"/>
        </w:rPr>
      </w:pPr>
      <w:r>
        <w:rPr>
          <w:bCs/>
          <w:color w:val="000000" w:themeColor="text1"/>
          <w:szCs w:val="26"/>
        </w:rPr>
        <w:t>Cuối cùng là p</w:t>
      </w:r>
      <w:r w:rsidR="00BD33F5" w:rsidRPr="00BD33F5">
        <w:rPr>
          <w:bCs/>
          <w:color w:val="000000" w:themeColor="text1"/>
          <w:szCs w:val="26"/>
        </w:rPr>
        <w:t>hản hồ</w:t>
      </w:r>
      <w:r>
        <w:rPr>
          <w:bCs/>
          <w:color w:val="000000" w:themeColor="text1"/>
          <w:szCs w:val="26"/>
        </w:rPr>
        <w:t xml:space="preserve">i &amp; </w:t>
      </w:r>
      <w:r w:rsidR="00BD33F5" w:rsidRPr="00BD33F5">
        <w:rPr>
          <w:bCs/>
          <w:color w:val="000000" w:themeColor="text1"/>
          <w:szCs w:val="26"/>
        </w:rPr>
        <w:t>Lưu</w:t>
      </w:r>
      <w:r>
        <w:rPr>
          <w:bCs/>
          <w:color w:val="000000" w:themeColor="text1"/>
          <w:szCs w:val="26"/>
        </w:rPr>
        <w:t xml:space="preserve"> trữ</w:t>
      </w:r>
      <w:r w:rsidR="00BD33F5" w:rsidRPr="00BD33F5">
        <w:rPr>
          <w:bCs/>
          <w:color w:val="000000" w:themeColor="text1"/>
          <w:szCs w:val="26"/>
        </w:rPr>
        <w:t xml:space="preserve"> trạng thái vào MySQL và lưu toàn bộ Payload chi tiết vào MongoDB để phục vụ đối soát.</w:t>
      </w:r>
      <w:r w:rsidR="00D2204F">
        <w:rPr>
          <w:bCs/>
          <w:color w:val="000000" w:themeColor="text1"/>
          <w:szCs w:val="26"/>
        </w:rPr>
        <w:fldChar w:fldCharType="begin"/>
      </w:r>
      <w:r w:rsidR="00D2204F">
        <w:rPr>
          <w:bCs/>
          <w:color w:val="000000" w:themeColor="text1"/>
          <w:szCs w:val="26"/>
        </w:rPr>
        <w:instrText xml:space="preserve"> ADDIN ZOTERO_ITEM CSL_CITATION {"citationID":"b17KWDql","properties":{"formattedCitation":"[4]","plainCitation":"[4]","noteIndex":0},"citationItems":[{"id":259,"uris":["http://zotero.org/users/local/N9Vb2a9Q/items/VAD384RL"],"itemData":{"id":259,"type":"webpage","title":"Tài liệu Open API tích hợp Hóa đơn điện tử MISA meInvoice (Đầu ra)","URL":"https://www.misa.vn/154989/tai-lieu-open-api-tich-hop-hoa-don-dien-tu-misa-meinvoice-dau-ra/","accessed":{"date-parts":[["2025",12,24]]}}}],"schema":"https://github.com/citation-style-language/schema/raw/master/csl-citation.json"} </w:instrText>
      </w:r>
      <w:r w:rsidR="00D2204F">
        <w:rPr>
          <w:bCs/>
          <w:color w:val="000000" w:themeColor="text1"/>
          <w:szCs w:val="26"/>
        </w:rPr>
        <w:fldChar w:fldCharType="separate"/>
      </w:r>
      <w:r w:rsidR="00D2204F" w:rsidRPr="00D2204F">
        <w:t>[4]</w:t>
      </w:r>
      <w:r w:rsidR="00D2204F">
        <w:rPr>
          <w:bCs/>
          <w:color w:val="000000" w:themeColor="text1"/>
          <w:szCs w:val="26"/>
        </w:rPr>
        <w:fldChar w:fldCharType="end"/>
      </w:r>
    </w:p>
    <w:p w14:paraId="12F5E8C2" w14:textId="2357ABB0" w:rsidR="00BD33F5" w:rsidRPr="00BD33F5" w:rsidRDefault="00BD33F5" w:rsidP="003C79B7">
      <w:pPr>
        <w:pStyle w:val="ListParagraph"/>
        <w:numPr>
          <w:ilvl w:val="1"/>
          <w:numId w:val="3"/>
        </w:numPr>
        <w:spacing w:line="360" w:lineRule="auto"/>
        <w:ind w:left="1080"/>
        <w:jc w:val="both"/>
        <w:outlineLvl w:val="1"/>
        <w:rPr>
          <w:b/>
          <w:bCs/>
          <w:color w:val="000000" w:themeColor="text1"/>
          <w:sz w:val="28"/>
          <w:szCs w:val="28"/>
        </w:rPr>
      </w:pPr>
      <w:bookmarkStart w:id="34" w:name="_Toc217904593"/>
      <w:r>
        <w:rPr>
          <w:b/>
          <w:bCs/>
          <w:color w:val="000000" w:themeColor="text1"/>
          <w:sz w:val="28"/>
          <w:szCs w:val="28"/>
        </w:rPr>
        <w:t>Quy trình quản lý cấu hình (Configuration Management)</w:t>
      </w:r>
      <w:bookmarkEnd w:id="34"/>
    </w:p>
    <w:p w14:paraId="6961386B" w14:textId="710FF25F" w:rsidR="00D521AB" w:rsidRPr="00D521AB" w:rsidRDefault="00D521AB" w:rsidP="00D521AB">
      <w:pPr>
        <w:ind w:firstLine="690"/>
        <w:rPr>
          <w:bCs/>
          <w:color w:val="000000" w:themeColor="text1"/>
          <w:szCs w:val="26"/>
        </w:rPr>
      </w:pPr>
      <w:r w:rsidRPr="00D521AB">
        <w:rPr>
          <w:bCs/>
          <w:color w:val="000000" w:themeColor="text1"/>
          <w:szCs w:val="26"/>
        </w:rPr>
        <w:t xml:space="preserve">Sử dụng GitOps để quản lý các file Manifests cho từng môi trường (Dev/Staging/Prod) </w:t>
      </w:r>
      <w:r>
        <w:rPr>
          <w:bCs/>
          <w:color w:val="000000" w:themeColor="text1"/>
          <w:szCs w:val="26"/>
        </w:rPr>
        <w:t>thông qua Repo einvoice-config.</w:t>
      </w:r>
      <w:r w:rsidR="00D2204F">
        <w:rPr>
          <w:bCs/>
          <w:color w:val="000000" w:themeColor="text1"/>
          <w:szCs w:val="26"/>
        </w:rPr>
        <w:fldChar w:fldCharType="begin"/>
      </w:r>
      <w:r w:rsidR="00D2204F">
        <w:rPr>
          <w:bCs/>
          <w:color w:val="000000" w:themeColor="text1"/>
          <w:szCs w:val="26"/>
        </w:rPr>
        <w:instrText xml:space="preserve"> ADDIN ZOTERO_ITEM CSL_CITATION {"citationID":"fYpvtbDj","properties":{"formattedCitation":"[5]","plainCitation":"[5]","noteIndex":0},"citationItems":[{"id":263,"uris":["http://zotero.org/users/local/N9Vb2a9Q/items/F7UQ2VVY"],"itemData":{"id":263,"type":"webpage","container-title":"Blog về công nghệ Cloud Native","language":"vi-vn","title":"Thiết Kế Cấu Trúc Repo GitOps Dễ Bảo Trì Với Argo CD + Kro","URL":"https://cloudnative-vn.com/blog/gitops/gitops-repo-structure-vi","accessed":{"date-parts":[["2025",12,24]]},"issued":{"date-parts":[["2025",4,30]]}}}],"schema":"https://github.com/citation-style-language/schema/raw/master/csl-citation.json"} </w:instrText>
      </w:r>
      <w:r w:rsidR="00D2204F">
        <w:rPr>
          <w:bCs/>
          <w:color w:val="000000" w:themeColor="text1"/>
          <w:szCs w:val="26"/>
        </w:rPr>
        <w:fldChar w:fldCharType="separate"/>
      </w:r>
      <w:r w:rsidR="00D2204F" w:rsidRPr="00D2204F">
        <w:t>[5]</w:t>
      </w:r>
      <w:r w:rsidR="00D2204F">
        <w:rPr>
          <w:bCs/>
          <w:color w:val="000000" w:themeColor="text1"/>
          <w:szCs w:val="26"/>
        </w:rPr>
        <w:fldChar w:fldCharType="end"/>
      </w:r>
    </w:p>
    <w:p w14:paraId="4F38D5B8" w14:textId="19AFAC55" w:rsidR="00D521AB" w:rsidRDefault="00D521AB" w:rsidP="00D521AB">
      <w:pPr>
        <w:ind w:firstLine="690"/>
        <w:rPr>
          <w:bCs/>
          <w:color w:val="000000" w:themeColor="text1"/>
          <w:szCs w:val="26"/>
        </w:rPr>
      </w:pPr>
      <w:r w:rsidRPr="00D521AB">
        <w:rPr>
          <w:bCs/>
          <w:color w:val="000000" w:themeColor="text1"/>
          <w:szCs w:val="26"/>
        </w:rPr>
        <w:t>Cập nhật cấu hình Provider (URL, Username, Password) mà không cần restart lại toàn bộ hệ thống nếu áp dụng ConfigMap/Secret động trên K8s.</w:t>
      </w:r>
    </w:p>
    <w:p w14:paraId="0372ED2F" w14:textId="4F6DFEAF" w:rsidR="00D521AB" w:rsidRDefault="00D521AB" w:rsidP="00D521AB">
      <w:pPr>
        <w:rPr>
          <w:bCs/>
          <w:color w:val="000000" w:themeColor="text1"/>
          <w:szCs w:val="26"/>
        </w:rPr>
      </w:pPr>
    </w:p>
    <w:p w14:paraId="2672088B" w14:textId="7E43C906" w:rsidR="00D521AB" w:rsidRDefault="00D521AB" w:rsidP="003C79B7">
      <w:pPr>
        <w:pStyle w:val="ListParagraph"/>
        <w:numPr>
          <w:ilvl w:val="1"/>
          <w:numId w:val="3"/>
        </w:numPr>
        <w:spacing w:line="360" w:lineRule="auto"/>
        <w:ind w:left="1080"/>
        <w:jc w:val="both"/>
        <w:outlineLvl w:val="1"/>
        <w:rPr>
          <w:b/>
          <w:bCs/>
          <w:color w:val="000000" w:themeColor="text1"/>
          <w:sz w:val="28"/>
          <w:szCs w:val="28"/>
        </w:rPr>
      </w:pPr>
      <w:bookmarkStart w:id="35" w:name="_Toc217904594"/>
      <w:r w:rsidRPr="00D521AB">
        <w:rPr>
          <w:b/>
          <w:bCs/>
          <w:color w:val="000000" w:themeColor="text1"/>
          <w:sz w:val="28"/>
          <w:szCs w:val="28"/>
        </w:rPr>
        <w:t>Chiến lược lưu trữ (</w:t>
      </w:r>
      <w:r w:rsidRPr="00D521AB">
        <w:rPr>
          <w:b/>
          <w:sz w:val="28"/>
          <w:szCs w:val="28"/>
        </w:rPr>
        <w:t>Dual-Database Strategy</w:t>
      </w:r>
      <w:r w:rsidRPr="00D521AB">
        <w:rPr>
          <w:b/>
          <w:bCs/>
          <w:color w:val="000000" w:themeColor="text1"/>
          <w:sz w:val="28"/>
          <w:szCs w:val="28"/>
        </w:rPr>
        <w:t>)</w:t>
      </w:r>
      <w:bookmarkEnd w:id="35"/>
    </w:p>
    <w:p w14:paraId="54D54529" w14:textId="2A20B64D" w:rsidR="00D521AB" w:rsidRDefault="00D521AB" w:rsidP="00D521AB">
      <w:pPr>
        <w:spacing w:line="360" w:lineRule="auto"/>
        <w:ind w:left="720" w:firstLine="360"/>
        <w:jc w:val="both"/>
        <w:rPr>
          <w:bCs/>
          <w:color w:val="000000" w:themeColor="text1"/>
          <w:szCs w:val="26"/>
        </w:rPr>
      </w:pPr>
      <w:r>
        <w:rPr>
          <w:bCs/>
          <w:color w:val="000000" w:themeColor="text1"/>
          <w:szCs w:val="26"/>
        </w:rPr>
        <w:t xml:space="preserve">MySQL </w:t>
      </w:r>
      <w:r w:rsidRPr="00D521AB">
        <w:rPr>
          <w:bCs/>
          <w:color w:val="000000" w:themeColor="text1"/>
          <w:szCs w:val="26"/>
        </w:rPr>
        <w:t>Lưu trữ dữ liệu có cấu trúc, quan hệ chặt chẽ như thông tin Merchant, gói dịch vụ, cấu hình Provider. Yêu cầu tính toàn vẹn dữ liệu (ACID) cao.</w:t>
      </w:r>
    </w:p>
    <w:p w14:paraId="4770D636" w14:textId="163049AF" w:rsidR="00D521AB" w:rsidRPr="00D521AB" w:rsidRDefault="00D521AB" w:rsidP="00D521AB">
      <w:pPr>
        <w:spacing w:line="360" w:lineRule="auto"/>
        <w:ind w:left="720" w:firstLine="360"/>
        <w:jc w:val="both"/>
        <w:rPr>
          <w:bCs/>
          <w:color w:val="000000" w:themeColor="text1"/>
          <w:szCs w:val="26"/>
        </w:rPr>
      </w:pPr>
      <w:r>
        <w:rPr>
          <w:bCs/>
          <w:color w:val="000000" w:themeColor="text1"/>
          <w:szCs w:val="26"/>
        </w:rPr>
        <w:t xml:space="preserve">MongoDB </w:t>
      </w:r>
      <w:r w:rsidRPr="00D521AB">
        <w:rPr>
          <w:bCs/>
          <w:color w:val="000000" w:themeColor="text1"/>
          <w:szCs w:val="26"/>
        </w:rPr>
        <w:t>Lưu trữ dữ liệu phi cấu trúc và kích thước lớn như nội dung XML của hóa đơn, logs phản hồi từ Provider. Giúp hệ thống không bị chậm khi dữ liệu hóa đơn lên tới hàng triệu bản ghi.</w:t>
      </w:r>
    </w:p>
    <w:p w14:paraId="771480C5" w14:textId="62C214D1" w:rsidR="00D521AB" w:rsidRDefault="00D521AB" w:rsidP="003C79B7">
      <w:pPr>
        <w:pStyle w:val="ListParagraph"/>
        <w:numPr>
          <w:ilvl w:val="1"/>
          <w:numId w:val="3"/>
        </w:numPr>
        <w:spacing w:line="360" w:lineRule="auto"/>
        <w:ind w:left="1080"/>
        <w:jc w:val="both"/>
        <w:outlineLvl w:val="1"/>
        <w:rPr>
          <w:b/>
          <w:bCs/>
          <w:color w:val="000000" w:themeColor="text1"/>
          <w:sz w:val="28"/>
          <w:szCs w:val="28"/>
        </w:rPr>
      </w:pPr>
      <w:bookmarkStart w:id="36" w:name="_Toc217904595"/>
      <w:r>
        <w:rPr>
          <w:b/>
          <w:bCs/>
          <w:color w:val="000000" w:themeColor="text1"/>
          <w:sz w:val="28"/>
          <w:szCs w:val="28"/>
        </w:rPr>
        <w:t xml:space="preserve">Khả </w:t>
      </w:r>
      <w:r w:rsidR="002E3C32">
        <w:rPr>
          <w:b/>
          <w:bCs/>
          <w:color w:val="000000" w:themeColor="text1"/>
          <w:sz w:val="28"/>
          <w:szCs w:val="28"/>
        </w:rPr>
        <w:t>năng</w:t>
      </w:r>
      <w:r>
        <w:rPr>
          <w:b/>
          <w:bCs/>
          <w:color w:val="000000" w:themeColor="text1"/>
          <w:sz w:val="28"/>
          <w:szCs w:val="28"/>
        </w:rPr>
        <w:t xml:space="preserve"> chịu tải và hiệu suất</w:t>
      </w:r>
      <w:bookmarkEnd w:id="36"/>
    </w:p>
    <w:p w14:paraId="686358F2" w14:textId="39BF0F13" w:rsidR="00D521AB" w:rsidRPr="00D521AB" w:rsidRDefault="00D521AB" w:rsidP="00D521AB">
      <w:pPr>
        <w:spacing w:line="360" w:lineRule="auto"/>
        <w:ind w:left="720" w:firstLine="360"/>
        <w:jc w:val="both"/>
        <w:rPr>
          <w:bCs/>
          <w:color w:val="000000" w:themeColor="text1"/>
          <w:szCs w:val="26"/>
        </w:rPr>
      </w:pPr>
      <w:r>
        <w:rPr>
          <w:bCs/>
          <w:color w:val="000000" w:themeColor="text1"/>
          <w:szCs w:val="26"/>
        </w:rPr>
        <w:t>Java 21 Virtual Threads c</w:t>
      </w:r>
      <w:r w:rsidRPr="00D521AB">
        <w:rPr>
          <w:bCs/>
          <w:color w:val="000000" w:themeColor="text1"/>
          <w:szCs w:val="26"/>
        </w:rPr>
        <w:t>ho phép Hub xử lý mỗi hóa đơn trên một luồng ảo riêng biệt, cực kỳ tối ưu cho các tác vụ I/O bound (đợi phản hồi từ API Provider).</w:t>
      </w:r>
      <w:r w:rsidR="00D2204F">
        <w:rPr>
          <w:bCs/>
          <w:color w:val="000000" w:themeColor="text1"/>
          <w:szCs w:val="26"/>
        </w:rPr>
        <w:fldChar w:fldCharType="begin"/>
      </w:r>
      <w:r w:rsidR="00D2204F">
        <w:rPr>
          <w:bCs/>
          <w:color w:val="000000" w:themeColor="text1"/>
          <w:szCs w:val="26"/>
        </w:rPr>
        <w:instrText xml:space="preserve"> ADDIN ZOTERO_ITEM CSL_CITATION {"citationID":"uEA9N2Z3","properties":{"formattedCitation":"[6]","plainCitation":"[6]","noteIndex":0},"citationItems":[{"id":265,"uris":["http://zotero.org/users/local/N9Vb2a9Q/items/TNLA3FLW"],"itemData":{"id":265,"type":"webpage","title":"Về Virtual Thread trong Java 21","URL":"https://viblo.asia/p/ve-virtual-thread-trong-java-21-oK9VyARqVQR","accessed":{"date-parts":[["2025",12,24]]}}}],"schema":"https://github.com/citation-style-language/schema/raw/master/csl-citation.json"} </w:instrText>
      </w:r>
      <w:r w:rsidR="00D2204F">
        <w:rPr>
          <w:bCs/>
          <w:color w:val="000000" w:themeColor="text1"/>
          <w:szCs w:val="26"/>
        </w:rPr>
        <w:fldChar w:fldCharType="separate"/>
      </w:r>
      <w:r w:rsidR="00D2204F" w:rsidRPr="00D2204F">
        <w:t>[6]</w:t>
      </w:r>
      <w:r w:rsidR="00D2204F">
        <w:rPr>
          <w:bCs/>
          <w:color w:val="000000" w:themeColor="text1"/>
          <w:szCs w:val="26"/>
        </w:rPr>
        <w:fldChar w:fldCharType="end"/>
      </w:r>
    </w:p>
    <w:p w14:paraId="4658239D" w14:textId="77777777" w:rsidR="00D521AB" w:rsidRPr="00D521AB" w:rsidRDefault="00D521AB" w:rsidP="00D521AB">
      <w:pPr>
        <w:pStyle w:val="ListParagraph"/>
        <w:spacing w:line="360" w:lineRule="auto"/>
        <w:ind w:left="1080"/>
        <w:jc w:val="both"/>
        <w:rPr>
          <w:bCs/>
          <w:color w:val="000000" w:themeColor="text1"/>
          <w:szCs w:val="26"/>
        </w:rPr>
      </w:pPr>
    </w:p>
    <w:p w14:paraId="34FFA580" w14:textId="2E460859" w:rsidR="00D521AB" w:rsidRDefault="00D521AB" w:rsidP="00D521AB">
      <w:pPr>
        <w:spacing w:line="360" w:lineRule="auto"/>
        <w:ind w:left="720" w:firstLine="360"/>
        <w:jc w:val="both"/>
        <w:rPr>
          <w:bCs/>
          <w:color w:val="000000" w:themeColor="text1"/>
          <w:szCs w:val="26"/>
        </w:rPr>
      </w:pPr>
      <w:r w:rsidRPr="00D521AB">
        <w:rPr>
          <w:bCs/>
          <w:color w:val="000000" w:themeColor="text1"/>
          <w:szCs w:val="26"/>
        </w:rPr>
        <w:t>K3d/Kubernetes cho phép tự động nhân bản (Scaling) Service khi số lượng hóa đơn gửi về tăng đột biến trong các kỳ báo cáo thuế.</w:t>
      </w:r>
    </w:p>
    <w:p w14:paraId="4FBB086F" w14:textId="77777777" w:rsidR="00B34F81" w:rsidRPr="00D521AB" w:rsidRDefault="00B34F81" w:rsidP="00D521AB">
      <w:pPr>
        <w:spacing w:line="360" w:lineRule="auto"/>
        <w:ind w:left="720" w:firstLine="360"/>
        <w:jc w:val="both"/>
        <w:rPr>
          <w:bCs/>
          <w:color w:val="000000" w:themeColor="text1"/>
          <w:szCs w:val="26"/>
        </w:rPr>
      </w:pPr>
    </w:p>
    <w:p w14:paraId="33C5829E" w14:textId="014E09E8" w:rsidR="00D521AB" w:rsidRDefault="00D521AB" w:rsidP="00D521AB">
      <w:pPr>
        <w:pStyle w:val="ListParagraph"/>
        <w:numPr>
          <w:ilvl w:val="0"/>
          <w:numId w:val="3"/>
        </w:numPr>
        <w:spacing w:line="360" w:lineRule="auto"/>
        <w:jc w:val="both"/>
        <w:outlineLvl w:val="0"/>
        <w:rPr>
          <w:b/>
          <w:bCs/>
          <w:color w:val="000000" w:themeColor="text1"/>
          <w:sz w:val="28"/>
          <w:szCs w:val="28"/>
        </w:rPr>
      </w:pPr>
      <w:bookmarkStart w:id="37" w:name="_Toc217904596"/>
      <w:r w:rsidRPr="00D521AB">
        <w:rPr>
          <w:b/>
          <w:bCs/>
          <w:color w:val="000000" w:themeColor="text1"/>
          <w:sz w:val="28"/>
          <w:szCs w:val="28"/>
        </w:rPr>
        <w:t>QUẢN TRỊ RỦI RO &amp; TUÂN THỦ (RISK &amp; COMPLIANCE)</w:t>
      </w:r>
      <w:bookmarkEnd w:id="37"/>
    </w:p>
    <w:p w14:paraId="6401B283" w14:textId="77777777" w:rsidR="002E3C32" w:rsidRDefault="002E3C32" w:rsidP="002E3C32">
      <w:pPr>
        <w:pStyle w:val="ListParagraph"/>
        <w:spacing w:line="360" w:lineRule="auto"/>
        <w:ind w:firstLine="360"/>
        <w:jc w:val="both"/>
        <w:rPr>
          <w:bCs/>
          <w:color w:val="000000" w:themeColor="text1"/>
          <w:szCs w:val="26"/>
        </w:rPr>
      </w:pPr>
      <w:r w:rsidRPr="002E3C32">
        <w:rPr>
          <w:bCs/>
          <w:color w:val="000000" w:themeColor="text1"/>
          <w:szCs w:val="26"/>
        </w:rPr>
        <w:t>An toàn dữ liệ</w:t>
      </w:r>
      <w:r>
        <w:rPr>
          <w:bCs/>
          <w:color w:val="000000" w:themeColor="text1"/>
          <w:szCs w:val="26"/>
        </w:rPr>
        <w:t>u bằng cách m</w:t>
      </w:r>
      <w:r w:rsidRPr="002E3C32">
        <w:rPr>
          <w:bCs/>
          <w:color w:val="000000" w:themeColor="text1"/>
          <w:szCs w:val="26"/>
        </w:rPr>
        <w:t>ã hóa các thông tin nhạy cảm của Merchant (API Keys, mật khẩu kết nố</w:t>
      </w:r>
      <w:r>
        <w:rPr>
          <w:bCs/>
          <w:color w:val="000000" w:themeColor="text1"/>
          <w:szCs w:val="26"/>
        </w:rPr>
        <w:t>i Provider).</w:t>
      </w:r>
    </w:p>
    <w:p w14:paraId="030B5A9F" w14:textId="77777777" w:rsidR="002E3C32" w:rsidRDefault="002E3C32" w:rsidP="002E3C32">
      <w:pPr>
        <w:pStyle w:val="ListParagraph"/>
        <w:spacing w:line="360" w:lineRule="auto"/>
        <w:ind w:firstLine="360"/>
        <w:jc w:val="both"/>
        <w:rPr>
          <w:bCs/>
          <w:color w:val="000000" w:themeColor="text1"/>
          <w:szCs w:val="26"/>
        </w:rPr>
      </w:pPr>
      <w:r w:rsidRPr="002E3C32">
        <w:rPr>
          <w:bCs/>
          <w:color w:val="000000" w:themeColor="text1"/>
          <w:szCs w:val="26"/>
        </w:rPr>
        <w:t>Tính sẵn sàng (High Availabi</w:t>
      </w:r>
      <w:r>
        <w:rPr>
          <w:bCs/>
          <w:color w:val="000000" w:themeColor="text1"/>
          <w:szCs w:val="26"/>
        </w:rPr>
        <w:t>lity) được đả</w:t>
      </w:r>
      <w:r w:rsidRPr="002E3C32">
        <w:rPr>
          <w:bCs/>
          <w:color w:val="000000" w:themeColor="text1"/>
          <w:szCs w:val="26"/>
        </w:rPr>
        <w:t>m bảo nếu một Provider bị lỗi (ví dụ VNPT bảo trì), hệ thống có thể thông báo ngay cho Merchant hoặc chuyển hướng sang Provider dự phòng (nếu có cấu hình).</w:t>
      </w:r>
    </w:p>
    <w:p w14:paraId="29DEC6E0" w14:textId="207146E7" w:rsidR="002E3C32" w:rsidRPr="002E3C32" w:rsidRDefault="002E3C32" w:rsidP="002E3C32">
      <w:pPr>
        <w:pStyle w:val="ListParagraph"/>
        <w:spacing w:line="360" w:lineRule="auto"/>
        <w:ind w:firstLine="360"/>
        <w:jc w:val="both"/>
        <w:rPr>
          <w:bCs/>
          <w:color w:val="000000" w:themeColor="text1"/>
          <w:szCs w:val="26"/>
        </w:rPr>
      </w:pPr>
      <w:r w:rsidRPr="002E3C32">
        <w:rPr>
          <w:bCs/>
          <w:color w:val="000000" w:themeColor="text1"/>
          <w:szCs w:val="26"/>
        </w:rPr>
        <w:t>Tuân thủ pháp luậ</w:t>
      </w:r>
      <w:r>
        <w:rPr>
          <w:bCs/>
          <w:color w:val="000000" w:themeColor="text1"/>
          <w:szCs w:val="26"/>
        </w:rPr>
        <w:t>t qua việc h</w:t>
      </w:r>
      <w:r w:rsidRPr="002E3C32">
        <w:rPr>
          <w:bCs/>
          <w:color w:val="000000" w:themeColor="text1"/>
          <w:szCs w:val="26"/>
        </w:rPr>
        <w:t>ệ thống phải hỗ trợ các chuẩn dữ liệu theo Thông tư 78/2021/TT-BTC và Nghị định 123/2020/NĐ-CP của Tổng cục Thuế Việt Nam.</w:t>
      </w:r>
    </w:p>
    <w:p w14:paraId="0303F14B" w14:textId="3BB2C58F" w:rsidR="00D521AB" w:rsidRDefault="00D521AB" w:rsidP="00D521AB">
      <w:pPr>
        <w:pStyle w:val="ListParagraph"/>
        <w:numPr>
          <w:ilvl w:val="0"/>
          <w:numId w:val="3"/>
        </w:numPr>
        <w:spacing w:line="360" w:lineRule="auto"/>
        <w:jc w:val="both"/>
        <w:outlineLvl w:val="0"/>
        <w:rPr>
          <w:b/>
          <w:bCs/>
          <w:color w:val="000000" w:themeColor="text1"/>
          <w:sz w:val="28"/>
          <w:szCs w:val="28"/>
        </w:rPr>
      </w:pPr>
      <w:bookmarkStart w:id="38" w:name="_Toc217904597"/>
      <w:r w:rsidRPr="00D521AB">
        <w:rPr>
          <w:b/>
          <w:bCs/>
          <w:color w:val="000000" w:themeColor="text1"/>
          <w:sz w:val="28"/>
          <w:szCs w:val="28"/>
        </w:rPr>
        <w:t>ĐỊNH HƯỚNG MỞ RỘNG (FUTURE ROADMAP)</w:t>
      </w:r>
      <w:bookmarkEnd w:id="38"/>
    </w:p>
    <w:p w14:paraId="49D05DE9" w14:textId="6B2B0F9A" w:rsidR="00D521AB" w:rsidRDefault="002E3C32" w:rsidP="002E3C32">
      <w:pPr>
        <w:ind w:left="720" w:firstLine="360"/>
        <w:rPr>
          <w:bCs/>
          <w:color w:val="000000" w:themeColor="text1"/>
          <w:szCs w:val="26"/>
        </w:rPr>
      </w:pPr>
      <w:r>
        <w:rPr>
          <w:bCs/>
          <w:color w:val="000000" w:themeColor="text1"/>
          <w:szCs w:val="26"/>
        </w:rPr>
        <w:t>Hệ thống có thể phát triển Dashboard Analytics bi</w:t>
      </w:r>
      <w:r w:rsidRPr="002E3C32">
        <w:rPr>
          <w:bCs/>
          <w:color w:val="000000" w:themeColor="text1"/>
          <w:szCs w:val="26"/>
        </w:rPr>
        <w:t>ểu đồ thống kê lượng hóa đ</w:t>
      </w:r>
      <w:r>
        <w:rPr>
          <w:bCs/>
          <w:color w:val="000000" w:themeColor="text1"/>
          <w:szCs w:val="26"/>
        </w:rPr>
        <w:t>ơn theo tháng/quý cho Merchant. Ngoài ra còn có thể thêm tính năng Auto-Retry Mechanism t</w:t>
      </w:r>
      <w:r w:rsidRPr="002E3C32">
        <w:rPr>
          <w:bCs/>
          <w:color w:val="000000" w:themeColor="text1"/>
          <w:szCs w:val="26"/>
        </w:rPr>
        <w:t>ự động gửi lại hóa đơn nếu gặp lỗi mạng tạm thời từ</w:t>
      </w:r>
      <w:r>
        <w:rPr>
          <w:bCs/>
          <w:color w:val="000000" w:themeColor="text1"/>
          <w:szCs w:val="26"/>
        </w:rPr>
        <w:t xml:space="preserve"> phía </w:t>
      </w:r>
      <w:r>
        <w:rPr>
          <w:bCs/>
          <w:color w:val="000000" w:themeColor="text1"/>
          <w:szCs w:val="26"/>
        </w:rPr>
        <w:lastRenderedPageBreak/>
        <w:t>Provider. Ngoài ra còn có thể tích hợp Email Service t</w:t>
      </w:r>
      <w:r w:rsidRPr="002E3C32">
        <w:rPr>
          <w:bCs/>
          <w:color w:val="000000" w:themeColor="text1"/>
          <w:szCs w:val="26"/>
        </w:rPr>
        <w:t>ự động gửi link hóa đơn PDF cho khách hàng cuối ngay sau khi phát hành thành công.</w:t>
      </w:r>
    </w:p>
    <w:p w14:paraId="1E81C7EC" w14:textId="77777777" w:rsidR="00D521AB" w:rsidRPr="00D521AB" w:rsidRDefault="00D521AB" w:rsidP="00D521AB">
      <w:pPr>
        <w:ind w:firstLine="690"/>
        <w:rPr>
          <w:bCs/>
          <w:color w:val="000000" w:themeColor="text1"/>
          <w:szCs w:val="26"/>
        </w:rPr>
      </w:pPr>
    </w:p>
    <w:p w14:paraId="281670BE" w14:textId="616B9887" w:rsidR="00BD33F5" w:rsidRPr="00BD33F5" w:rsidRDefault="00BD33F5" w:rsidP="00BD33F5">
      <w:pPr>
        <w:spacing w:after="160"/>
        <w:rPr>
          <w:b/>
          <w:bCs/>
          <w:sz w:val="28"/>
          <w:szCs w:val="28"/>
        </w:rPr>
      </w:pPr>
      <w:r>
        <w:rPr>
          <w:b/>
          <w:bCs/>
          <w:sz w:val="28"/>
          <w:szCs w:val="28"/>
        </w:rPr>
        <w:br w:type="page"/>
      </w:r>
    </w:p>
    <w:p w14:paraId="1ECE5CEB" w14:textId="4FBD392D" w:rsidR="00AE7C3E" w:rsidRPr="00974EED" w:rsidRDefault="00974EED" w:rsidP="00974EED">
      <w:pPr>
        <w:spacing w:line="360" w:lineRule="auto"/>
        <w:ind w:left="360"/>
        <w:jc w:val="both"/>
        <w:outlineLvl w:val="0"/>
        <w:rPr>
          <w:b/>
          <w:bCs/>
          <w:color w:val="000000" w:themeColor="text1"/>
          <w:sz w:val="28"/>
          <w:szCs w:val="28"/>
        </w:rPr>
      </w:pPr>
      <w:bookmarkStart w:id="39" w:name="_Toc215745888"/>
      <w:bookmarkStart w:id="40" w:name="_Toc217904598"/>
      <w:r>
        <w:rPr>
          <w:b/>
          <w:bCs/>
          <w:color w:val="000000" w:themeColor="text1"/>
          <w:sz w:val="28"/>
          <w:szCs w:val="28"/>
        </w:rPr>
        <w:lastRenderedPageBreak/>
        <w:t>4.</w:t>
      </w:r>
      <w:r w:rsidR="00AE7C3E" w:rsidRPr="00974EED">
        <w:rPr>
          <w:b/>
          <w:bCs/>
          <w:color w:val="000000" w:themeColor="text1"/>
          <w:sz w:val="28"/>
          <w:szCs w:val="28"/>
        </w:rPr>
        <w:t>TÀI LIỆU THAM KHẢO:</w:t>
      </w:r>
      <w:bookmarkEnd w:id="39"/>
      <w:bookmarkEnd w:id="40"/>
    </w:p>
    <w:p w14:paraId="4A12EA81" w14:textId="77777777" w:rsidR="00D2204F" w:rsidRPr="00D2204F" w:rsidRDefault="00AE7C3E" w:rsidP="00D2204F">
      <w:pPr>
        <w:pStyle w:val="Bibliography"/>
      </w:pPr>
      <w:r w:rsidRPr="00070820">
        <w:fldChar w:fldCharType="begin"/>
      </w:r>
      <w:r w:rsidRPr="00070820">
        <w:instrText xml:space="preserve"> ADDIN ZOTERO_BIBL {"uncited":[],"omitted":[],"custom":[]} CSL_BIBLIOGRAPHY </w:instrText>
      </w:r>
      <w:r w:rsidRPr="00070820">
        <w:fldChar w:fldCharType="separate"/>
      </w:r>
      <w:r w:rsidR="00D2204F" w:rsidRPr="00D2204F">
        <w:t>[1]</w:t>
      </w:r>
      <w:r w:rsidR="00D2204F" w:rsidRPr="00D2204F">
        <w:tab/>
        <w:t>“Hoá đơn điện tử E-invoice phổ biến nhất trong Doanh nghiệp FDI, tích hợp hệ thống SAP, ERP, CRM, các phần mềm kế toán, bán hàng... xuất hoá đơn tự động,” Hóa đơn điện tử. Accessed: Dec. 24, 2025. [Online]. Available: https://einvoice.vn/</w:t>
      </w:r>
    </w:p>
    <w:p w14:paraId="52BB38CB" w14:textId="77777777" w:rsidR="00D2204F" w:rsidRPr="00D2204F" w:rsidRDefault="00D2204F" w:rsidP="00D2204F">
      <w:pPr>
        <w:pStyle w:val="Bibliography"/>
      </w:pPr>
      <w:r w:rsidRPr="00D2204F">
        <w:t>[2]</w:t>
      </w:r>
      <w:r w:rsidRPr="00D2204F">
        <w:tab/>
        <w:t>“Phát triển phần mềm trung gian cho tích hợp đa API - Hostragons®.” Accessed: Dec. 24, 2025. [Online]. Available: https://www.hostragons.com/vi/blog/phat-trien-phan-mem-trung-gian-cho-tich-hop-nhieu-api/</w:t>
      </w:r>
    </w:p>
    <w:p w14:paraId="737EAD18" w14:textId="77777777" w:rsidR="00D2204F" w:rsidRPr="00D2204F" w:rsidRDefault="00D2204F" w:rsidP="00D2204F">
      <w:pPr>
        <w:pStyle w:val="Bibliography"/>
      </w:pPr>
      <w:r w:rsidRPr="00D2204F">
        <w:t>[3]</w:t>
      </w:r>
      <w:r w:rsidRPr="00D2204F">
        <w:tab/>
        <w:t>MISA and Anh Đ. Q. V., “Tài liệu Open API tích hợp Hóa đơn điện tử MISA meInvoice (Đầu ra),” MISA.VN. Accessed: Dec. 24, 2025. [Online]. Available: https://www.misa.vn/154989/tai-lieu-open-api-tich-hop-hoa-don-dien-tu-misa-meinvoice-dau-ra/</w:t>
      </w:r>
    </w:p>
    <w:p w14:paraId="5DC35A64" w14:textId="77777777" w:rsidR="00D2204F" w:rsidRPr="00D2204F" w:rsidRDefault="00D2204F" w:rsidP="00D2204F">
      <w:pPr>
        <w:pStyle w:val="Bibliography"/>
      </w:pPr>
      <w:r w:rsidRPr="00D2204F">
        <w:t>[4]</w:t>
      </w:r>
      <w:r w:rsidRPr="00D2204F">
        <w:tab/>
        <w:t>“Tài liệu Open API tích hợp Hóa đơn điện tử MISA meInvoice (Đầu ra).” Accessed: Dec. 24, 2025. [Online]. Available: https://www.misa.vn/154989/tai-lieu-open-api-tich-hop-hoa-don-dien-tu-misa-meinvoice-dau-ra/</w:t>
      </w:r>
    </w:p>
    <w:p w14:paraId="2A6FA517" w14:textId="77777777" w:rsidR="00D2204F" w:rsidRPr="00D2204F" w:rsidRDefault="00D2204F" w:rsidP="00D2204F">
      <w:pPr>
        <w:pStyle w:val="Bibliography"/>
      </w:pPr>
      <w:r w:rsidRPr="00D2204F">
        <w:t>[5]</w:t>
      </w:r>
      <w:r w:rsidRPr="00D2204F">
        <w:tab/>
        <w:t>“Thiết Kế Cấu Trúc Repo GitOps Dễ Bảo Trì Với Argo CD + Kro,” Blog về công nghệ Cloud Native. Accessed: Dec. 24, 2025. [Online]. Available: https://cloudnative-vn.com/blog/gitops/gitops-repo-structure-vi</w:t>
      </w:r>
    </w:p>
    <w:p w14:paraId="181D3960" w14:textId="77777777" w:rsidR="00D2204F" w:rsidRPr="00D2204F" w:rsidRDefault="00D2204F" w:rsidP="00D2204F">
      <w:pPr>
        <w:pStyle w:val="Bibliography"/>
      </w:pPr>
      <w:r w:rsidRPr="00D2204F">
        <w:t>[6]</w:t>
      </w:r>
      <w:r w:rsidRPr="00D2204F">
        <w:tab/>
        <w:t>“Về Virtual Thread trong Java 21.” Accessed: Dec. 24, 2025. [Online]. Available: https://viblo.asia/p/ve-virtual-thread-trong-java-21-oK9VyARqVQR</w:t>
      </w:r>
    </w:p>
    <w:p w14:paraId="0EDF965F" w14:textId="06FB0012" w:rsidR="00AE7C3E" w:rsidRPr="00070820" w:rsidRDefault="00AE7C3E" w:rsidP="00290734">
      <w:pPr>
        <w:ind w:left="360"/>
        <w:jc w:val="both"/>
      </w:pPr>
      <w:r w:rsidRPr="00070820">
        <w:fldChar w:fldCharType="end"/>
      </w:r>
    </w:p>
    <w:sectPr w:rsidR="00AE7C3E" w:rsidRPr="00070820" w:rsidSect="009259A7">
      <w:footerReference w:type="default" r:id="rId163"/>
      <w:footerReference w:type="first" r:id="rId164"/>
      <w:pgSz w:w="12240" w:h="15840" w:code="1"/>
      <w:pgMar w:top="1134" w:right="1134" w:bottom="1134" w:left="207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F5D0CA" w14:textId="77777777" w:rsidR="00BD52F5" w:rsidRDefault="00BD52F5">
      <w:pPr>
        <w:spacing w:after="0" w:line="240" w:lineRule="auto"/>
      </w:pPr>
      <w:r>
        <w:separator/>
      </w:r>
    </w:p>
  </w:endnote>
  <w:endnote w:type="continuationSeparator" w:id="0">
    <w:p w14:paraId="1EA29525" w14:textId="77777777" w:rsidR="00BD52F5" w:rsidRDefault="00BD52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inherit">
    <w:altName w:val="Times New Roman"/>
    <w:panose1 w:val="00000000000000000000"/>
    <w:charset w:val="00"/>
    <w:family w:val="roman"/>
    <w:notTrueType/>
    <w:pitch w:val="default"/>
  </w:font>
  <w:font w:name="MISA Sa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581521"/>
      <w:docPartObj>
        <w:docPartGallery w:val="Page Numbers (Bottom of Page)"/>
        <w:docPartUnique/>
      </w:docPartObj>
    </w:sdtPr>
    <w:sdtEndPr>
      <w:rPr>
        <w:noProof/>
      </w:rPr>
    </w:sdtEndPr>
    <w:sdtContent>
      <w:p w14:paraId="26AB9016" w14:textId="1153C514" w:rsidR="00CE10D2" w:rsidRDefault="00CE10D2">
        <w:pPr>
          <w:pStyle w:val="Footer"/>
        </w:pPr>
        <w:r>
          <w:fldChar w:fldCharType="begin"/>
        </w:r>
        <w:r>
          <w:instrText xml:space="preserve"> PAGE   \* MERGEFORMAT </w:instrText>
        </w:r>
        <w:r>
          <w:fldChar w:fldCharType="separate"/>
        </w:r>
        <w:r w:rsidR="006847FE">
          <w:rPr>
            <w:noProof/>
          </w:rPr>
          <w:t>16</w:t>
        </w:r>
        <w:r>
          <w:rPr>
            <w:noProof/>
          </w:rPr>
          <w:fldChar w:fldCharType="end"/>
        </w:r>
      </w:p>
    </w:sdtContent>
  </w:sdt>
  <w:p w14:paraId="26657A55" w14:textId="35FE9CF1" w:rsidR="00CE10D2" w:rsidRDefault="00CE10D2"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CE10D2" w:rsidRDefault="00CE10D2">
    <w:pPr>
      <w:pStyle w:val="Footer"/>
      <w:jc w:val="center"/>
    </w:pPr>
  </w:p>
  <w:p w14:paraId="4CE18861" w14:textId="77777777" w:rsidR="00CE10D2" w:rsidRDefault="00CE10D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A0F89E" w14:textId="77777777" w:rsidR="00BD52F5" w:rsidRDefault="00BD52F5">
      <w:pPr>
        <w:spacing w:after="0" w:line="240" w:lineRule="auto"/>
      </w:pPr>
      <w:r>
        <w:separator/>
      </w:r>
    </w:p>
  </w:footnote>
  <w:footnote w:type="continuationSeparator" w:id="0">
    <w:p w14:paraId="110B0268" w14:textId="77777777" w:rsidR="00BD52F5" w:rsidRDefault="00BD52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B251D"/>
    <w:multiLevelType w:val="multilevel"/>
    <w:tmpl w:val="25E055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113DD3"/>
    <w:multiLevelType w:val="multilevel"/>
    <w:tmpl w:val="EE083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5802579"/>
    <w:multiLevelType w:val="multilevel"/>
    <w:tmpl w:val="B4E43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C3A4A4E"/>
    <w:multiLevelType w:val="multilevel"/>
    <w:tmpl w:val="BF42E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D2D2A82"/>
    <w:multiLevelType w:val="multilevel"/>
    <w:tmpl w:val="0AC470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0D9C4481"/>
    <w:multiLevelType w:val="multilevel"/>
    <w:tmpl w:val="8E2E2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DA11EE6"/>
    <w:multiLevelType w:val="multilevel"/>
    <w:tmpl w:val="04D84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E7554C4"/>
    <w:multiLevelType w:val="multilevel"/>
    <w:tmpl w:val="665649C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0FBB203E"/>
    <w:multiLevelType w:val="multilevel"/>
    <w:tmpl w:val="53C8B9EA"/>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102C0DF1"/>
    <w:multiLevelType w:val="multilevel"/>
    <w:tmpl w:val="240A1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049060F"/>
    <w:multiLevelType w:val="multilevel"/>
    <w:tmpl w:val="2B8292B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09E38FE"/>
    <w:multiLevelType w:val="multilevel"/>
    <w:tmpl w:val="3C40D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1F0573E"/>
    <w:multiLevelType w:val="multilevel"/>
    <w:tmpl w:val="407C3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22A0D88"/>
    <w:multiLevelType w:val="multilevel"/>
    <w:tmpl w:val="7898D92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129F002C"/>
    <w:multiLevelType w:val="multilevel"/>
    <w:tmpl w:val="A026609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 w15:restartNumberingAfterBreak="0">
    <w:nsid w:val="1A2F3BCA"/>
    <w:multiLevelType w:val="multilevel"/>
    <w:tmpl w:val="037CE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C38469F"/>
    <w:multiLevelType w:val="multilevel"/>
    <w:tmpl w:val="1CFAFAB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 w15:restartNumberingAfterBreak="0">
    <w:nsid w:val="1E363CDD"/>
    <w:multiLevelType w:val="multilevel"/>
    <w:tmpl w:val="72A832D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 w15:restartNumberingAfterBreak="0">
    <w:nsid w:val="1F4D040B"/>
    <w:multiLevelType w:val="multilevel"/>
    <w:tmpl w:val="8ACA0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212C56AA"/>
    <w:multiLevelType w:val="multilevel"/>
    <w:tmpl w:val="F3B60F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 w15:restartNumberingAfterBreak="0">
    <w:nsid w:val="213D468D"/>
    <w:multiLevelType w:val="multilevel"/>
    <w:tmpl w:val="C4907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21491B40"/>
    <w:multiLevelType w:val="hybridMultilevel"/>
    <w:tmpl w:val="26CA74E6"/>
    <w:lvl w:ilvl="0" w:tplc="9EF48B50">
      <w:start w:val="1"/>
      <w:numFmt w:val="lowerLetter"/>
      <w:lvlText w:val="%1."/>
      <w:lvlJc w:val="left"/>
      <w:pPr>
        <w:ind w:left="2430" w:hanging="360"/>
      </w:pPr>
      <w:rPr>
        <w:rFonts w:hint="default"/>
      </w:rPr>
    </w:lvl>
    <w:lvl w:ilvl="1" w:tplc="04090019">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2" w15:restartNumberingAfterBreak="0">
    <w:nsid w:val="22985F19"/>
    <w:multiLevelType w:val="multilevel"/>
    <w:tmpl w:val="0D664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2D04797"/>
    <w:multiLevelType w:val="multilevel"/>
    <w:tmpl w:val="79007F2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23216AD2"/>
    <w:multiLevelType w:val="multilevel"/>
    <w:tmpl w:val="B412B37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5" w15:restartNumberingAfterBreak="0">
    <w:nsid w:val="235A746D"/>
    <w:multiLevelType w:val="multilevel"/>
    <w:tmpl w:val="BD1C8862"/>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1890" w:hanging="720"/>
      </w:pPr>
      <w:rPr>
        <w:rFonts w:hint="default"/>
        <w:b/>
        <w:bCs/>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6" w15:restartNumberingAfterBreak="0">
    <w:nsid w:val="24EF222D"/>
    <w:multiLevelType w:val="multilevel"/>
    <w:tmpl w:val="7BFE1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250B56A0"/>
    <w:multiLevelType w:val="multilevel"/>
    <w:tmpl w:val="E7321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26EA2145"/>
    <w:multiLevelType w:val="multilevel"/>
    <w:tmpl w:val="1570C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279A67EF"/>
    <w:multiLevelType w:val="multilevel"/>
    <w:tmpl w:val="37725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1" w15:restartNumberingAfterBreak="0">
    <w:nsid w:val="2CB73424"/>
    <w:multiLevelType w:val="multilevel"/>
    <w:tmpl w:val="242033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 w15:restartNumberingAfterBreak="0">
    <w:nsid w:val="2DFB2285"/>
    <w:multiLevelType w:val="multilevel"/>
    <w:tmpl w:val="210A0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2E3C7005"/>
    <w:multiLevelType w:val="multilevel"/>
    <w:tmpl w:val="5DA60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31B3510C"/>
    <w:multiLevelType w:val="multilevel"/>
    <w:tmpl w:val="15C81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328C6D87"/>
    <w:multiLevelType w:val="multilevel"/>
    <w:tmpl w:val="5B206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374106A3"/>
    <w:multiLevelType w:val="multilevel"/>
    <w:tmpl w:val="7D1C4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38F83EDA"/>
    <w:multiLevelType w:val="multilevel"/>
    <w:tmpl w:val="CB725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39CA3EE0"/>
    <w:multiLevelType w:val="multilevel"/>
    <w:tmpl w:val="CBB67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3B492D17"/>
    <w:multiLevelType w:val="multilevel"/>
    <w:tmpl w:val="F7FE854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3EAE6303"/>
    <w:multiLevelType w:val="multilevel"/>
    <w:tmpl w:val="4DE84A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1" w15:restartNumberingAfterBreak="0">
    <w:nsid w:val="3FAB3FA3"/>
    <w:multiLevelType w:val="multilevel"/>
    <w:tmpl w:val="3B2A3CDA"/>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2" w15:restartNumberingAfterBreak="0">
    <w:nsid w:val="419E179F"/>
    <w:multiLevelType w:val="multilevel"/>
    <w:tmpl w:val="AADE871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3" w15:restartNumberingAfterBreak="0">
    <w:nsid w:val="43780D00"/>
    <w:multiLevelType w:val="multilevel"/>
    <w:tmpl w:val="D88C05A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4" w15:restartNumberingAfterBreak="0">
    <w:nsid w:val="44D56D1F"/>
    <w:multiLevelType w:val="multilevel"/>
    <w:tmpl w:val="3454F9C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466C616B"/>
    <w:multiLevelType w:val="multilevel"/>
    <w:tmpl w:val="2D86B3E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6" w15:restartNumberingAfterBreak="0">
    <w:nsid w:val="4B327739"/>
    <w:multiLevelType w:val="multilevel"/>
    <w:tmpl w:val="48A8D79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7" w15:restartNumberingAfterBreak="0">
    <w:nsid w:val="4B780B59"/>
    <w:multiLevelType w:val="multilevel"/>
    <w:tmpl w:val="ED72CB9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8" w15:restartNumberingAfterBreak="0">
    <w:nsid w:val="4BB52C2B"/>
    <w:multiLevelType w:val="multilevel"/>
    <w:tmpl w:val="68400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4E056D64"/>
    <w:multiLevelType w:val="multilevel"/>
    <w:tmpl w:val="AFF4A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4F577C6C"/>
    <w:multiLevelType w:val="multilevel"/>
    <w:tmpl w:val="42A64D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1" w15:restartNumberingAfterBreak="0">
    <w:nsid w:val="50506608"/>
    <w:multiLevelType w:val="multilevel"/>
    <w:tmpl w:val="3DB8333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2" w15:restartNumberingAfterBreak="0">
    <w:nsid w:val="50911EDD"/>
    <w:multiLevelType w:val="multilevel"/>
    <w:tmpl w:val="5954784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3" w15:restartNumberingAfterBreak="0">
    <w:nsid w:val="51EA497D"/>
    <w:multiLevelType w:val="multilevel"/>
    <w:tmpl w:val="1E5E5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54B617F8"/>
    <w:multiLevelType w:val="multilevel"/>
    <w:tmpl w:val="50A2DD9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5" w15:restartNumberingAfterBreak="0">
    <w:nsid w:val="5507396E"/>
    <w:multiLevelType w:val="multilevel"/>
    <w:tmpl w:val="D58C01F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6" w15:restartNumberingAfterBreak="0">
    <w:nsid w:val="5632113E"/>
    <w:multiLevelType w:val="multilevel"/>
    <w:tmpl w:val="3278A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59140E2D"/>
    <w:multiLevelType w:val="multilevel"/>
    <w:tmpl w:val="147089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59E153EE"/>
    <w:multiLevelType w:val="multilevel"/>
    <w:tmpl w:val="21E838A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9"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5D170B7B"/>
    <w:multiLevelType w:val="multilevel"/>
    <w:tmpl w:val="3DD68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5FF57A7F"/>
    <w:multiLevelType w:val="multilevel"/>
    <w:tmpl w:val="75141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2" w15:restartNumberingAfterBreak="0">
    <w:nsid w:val="60D174D3"/>
    <w:multiLevelType w:val="multilevel"/>
    <w:tmpl w:val="0CEE81A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3" w15:restartNumberingAfterBreak="0">
    <w:nsid w:val="61967866"/>
    <w:multiLevelType w:val="multilevel"/>
    <w:tmpl w:val="4318509A"/>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4" w15:restartNumberingAfterBreak="0">
    <w:nsid w:val="634C1EB0"/>
    <w:multiLevelType w:val="multilevel"/>
    <w:tmpl w:val="1E18F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5" w15:restartNumberingAfterBreak="0">
    <w:nsid w:val="65483EEB"/>
    <w:multiLevelType w:val="multilevel"/>
    <w:tmpl w:val="00F64C0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6" w15:restartNumberingAfterBreak="0">
    <w:nsid w:val="66F463E8"/>
    <w:multiLevelType w:val="multilevel"/>
    <w:tmpl w:val="14F2D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7" w15:restartNumberingAfterBreak="0">
    <w:nsid w:val="68C778CF"/>
    <w:multiLevelType w:val="multilevel"/>
    <w:tmpl w:val="FD402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8" w15:restartNumberingAfterBreak="0">
    <w:nsid w:val="69D556B9"/>
    <w:multiLevelType w:val="multilevel"/>
    <w:tmpl w:val="60F650D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9" w15:restartNumberingAfterBreak="0">
    <w:nsid w:val="6A631769"/>
    <w:multiLevelType w:val="hybridMultilevel"/>
    <w:tmpl w:val="2384CE70"/>
    <w:lvl w:ilvl="0" w:tplc="12B61E8C">
      <w:start w:val="1"/>
      <w:numFmt w:val="bullet"/>
      <w:lvlText w:val="-"/>
      <w:lvlJc w:val="left"/>
      <w:pPr>
        <w:ind w:left="1710" w:hanging="360"/>
      </w:pPr>
      <w:rPr>
        <w:rFonts w:ascii="Times New Roman" w:eastAsiaTheme="minorHAnsi" w:hAnsi="Times New Roman" w:cs="Times New Roman" w:hint="default"/>
      </w:rPr>
    </w:lvl>
    <w:lvl w:ilvl="1" w:tplc="04090003">
      <w:start w:val="1"/>
      <w:numFmt w:val="bullet"/>
      <w:lvlText w:val="o"/>
      <w:lvlJc w:val="left"/>
      <w:pPr>
        <w:ind w:left="2430" w:hanging="360"/>
      </w:pPr>
      <w:rPr>
        <w:rFonts w:ascii="Courier New" w:hAnsi="Courier New" w:cs="Courier New" w:hint="default"/>
      </w:rPr>
    </w:lvl>
    <w:lvl w:ilvl="2" w:tplc="04090005">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70" w15:restartNumberingAfterBreak="0">
    <w:nsid w:val="6B3D4BBF"/>
    <w:multiLevelType w:val="multilevel"/>
    <w:tmpl w:val="27847A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1" w15:restartNumberingAfterBreak="0">
    <w:nsid w:val="6B6F40E9"/>
    <w:multiLevelType w:val="multilevel"/>
    <w:tmpl w:val="F11A0F6A"/>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2" w15:restartNumberingAfterBreak="0">
    <w:nsid w:val="6BEB6347"/>
    <w:multiLevelType w:val="multilevel"/>
    <w:tmpl w:val="E35CE34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3" w15:restartNumberingAfterBreak="0">
    <w:nsid w:val="6C985457"/>
    <w:multiLevelType w:val="hybridMultilevel"/>
    <w:tmpl w:val="F7BC751E"/>
    <w:lvl w:ilvl="0" w:tplc="04090019">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74" w15:restartNumberingAfterBreak="0">
    <w:nsid w:val="6FED1894"/>
    <w:multiLevelType w:val="multilevel"/>
    <w:tmpl w:val="4B0C8DB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5" w15:restartNumberingAfterBreak="0">
    <w:nsid w:val="707056B8"/>
    <w:multiLevelType w:val="multilevel"/>
    <w:tmpl w:val="3D4264B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6" w15:restartNumberingAfterBreak="0">
    <w:nsid w:val="723D5847"/>
    <w:multiLevelType w:val="multilevel"/>
    <w:tmpl w:val="C674DA8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7" w15:restartNumberingAfterBreak="0">
    <w:nsid w:val="75464999"/>
    <w:multiLevelType w:val="multilevel"/>
    <w:tmpl w:val="4C969E8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8" w15:restartNumberingAfterBreak="0">
    <w:nsid w:val="76474726"/>
    <w:multiLevelType w:val="multilevel"/>
    <w:tmpl w:val="62360A1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9" w15:restartNumberingAfterBreak="0">
    <w:nsid w:val="765149E6"/>
    <w:multiLevelType w:val="multilevel"/>
    <w:tmpl w:val="6854F10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0" w15:restartNumberingAfterBreak="0">
    <w:nsid w:val="7A38014E"/>
    <w:multiLevelType w:val="multilevel"/>
    <w:tmpl w:val="6CF0A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1" w15:restartNumberingAfterBreak="0">
    <w:nsid w:val="7B7C0525"/>
    <w:multiLevelType w:val="multilevel"/>
    <w:tmpl w:val="2B1AF9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59"/>
  </w:num>
  <w:num w:numId="2">
    <w:abstractNumId w:val="30"/>
  </w:num>
  <w:num w:numId="3">
    <w:abstractNumId w:val="25"/>
  </w:num>
  <w:num w:numId="4">
    <w:abstractNumId w:val="73"/>
  </w:num>
  <w:num w:numId="5">
    <w:abstractNumId w:val="69"/>
  </w:num>
  <w:num w:numId="6">
    <w:abstractNumId w:val="21"/>
  </w:num>
  <w:num w:numId="7">
    <w:abstractNumId w:val="47"/>
  </w:num>
  <w:num w:numId="8">
    <w:abstractNumId w:val="26"/>
  </w:num>
  <w:num w:numId="9">
    <w:abstractNumId w:val="9"/>
  </w:num>
  <w:num w:numId="10">
    <w:abstractNumId w:val="74"/>
  </w:num>
  <w:num w:numId="11">
    <w:abstractNumId w:val="23"/>
  </w:num>
  <w:num w:numId="12">
    <w:abstractNumId w:val="39"/>
  </w:num>
  <w:num w:numId="13">
    <w:abstractNumId w:val="27"/>
  </w:num>
  <w:num w:numId="14">
    <w:abstractNumId w:val="37"/>
  </w:num>
  <w:num w:numId="15">
    <w:abstractNumId w:val="12"/>
  </w:num>
  <w:num w:numId="16">
    <w:abstractNumId w:val="0"/>
  </w:num>
  <w:num w:numId="17">
    <w:abstractNumId w:val="61"/>
  </w:num>
  <w:num w:numId="18">
    <w:abstractNumId w:val="38"/>
  </w:num>
  <w:num w:numId="19">
    <w:abstractNumId w:val="29"/>
  </w:num>
  <w:num w:numId="20">
    <w:abstractNumId w:val="28"/>
  </w:num>
  <w:num w:numId="21">
    <w:abstractNumId w:val="77"/>
  </w:num>
  <w:num w:numId="22">
    <w:abstractNumId w:val="45"/>
  </w:num>
  <w:num w:numId="23">
    <w:abstractNumId w:val="75"/>
  </w:num>
  <w:num w:numId="24">
    <w:abstractNumId w:val="4"/>
  </w:num>
  <w:num w:numId="25">
    <w:abstractNumId w:val="8"/>
  </w:num>
  <w:num w:numId="26">
    <w:abstractNumId w:val="62"/>
  </w:num>
  <w:num w:numId="27">
    <w:abstractNumId w:val="43"/>
  </w:num>
  <w:num w:numId="28">
    <w:abstractNumId w:val="19"/>
  </w:num>
  <w:num w:numId="29">
    <w:abstractNumId w:val="55"/>
  </w:num>
  <w:num w:numId="30">
    <w:abstractNumId w:val="68"/>
  </w:num>
  <w:num w:numId="31">
    <w:abstractNumId w:val="51"/>
  </w:num>
  <w:num w:numId="32">
    <w:abstractNumId w:val="78"/>
  </w:num>
  <w:num w:numId="33">
    <w:abstractNumId w:val="72"/>
  </w:num>
  <w:num w:numId="34">
    <w:abstractNumId w:val="10"/>
  </w:num>
  <w:num w:numId="35">
    <w:abstractNumId w:val="81"/>
  </w:num>
  <w:num w:numId="36">
    <w:abstractNumId w:val="44"/>
  </w:num>
  <w:num w:numId="37">
    <w:abstractNumId w:val="24"/>
  </w:num>
  <w:num w:numId="38">
    <w:abstractNumId w:val="13"/>
  </w:num>
  <w:num w:numId="39">
    <w:abstractNumId w:val="50"/>
  </w:num>
  <w:num w:numId="40">
    <w:abstractNumId w:val="17"/>
  </w:num>
  <w:num w:numId="41">
    <w:abstractNumId w:val="34"/>
  </w:num>
  <w:num w:numId="42">
    <w:abstractNumId w:val="31"/>
  </w:num>
  <w:num w:numId="43">
    <w:abstractNumId w:val="18"/>
  </w:num>
  <w:num w:numId="44">
    <w:abstractNumId w:val="57"/>
  </w:num>
  <w:num w:numId="45">
    <w:abstractNumId w:val="64"/>
  </w:num>
  <w:num w:numId="46">
    <w:abstractNumId w:val="67"/>
  </w:num>
  <w:num w:numId="47">
    <w:abstractNumId w:val="14"/>
  </w:num>
  <w:num w:numId="48">
    <w:abstractNumId w:val="20"/>
  </w:num>
  <w:num w:numId="49">
    <w:abstractNumId w:val="58"/>
  </w:num>
  <w:num w:numId="50">
    <w:abstractNumId w:val="80"/>
  </w:num>
  <w:num w:numId="51">
    <w:abstractNumId w:val="40"/>
  </w:num>
  <w:num w:numId="52">
    <w:abstractNumId w:val="71"/>
  </w:num>
  <w:num w:numId="53">
    <w:abstractNumId w:val="53"/>
  </w:num>
  <w:num w:numId="54">
    <w:abstractNumId w:val="36"/>
  </w:num>
  <w:num w:numId="55">
    <w:abstractNumId w:val="52"/>
  </w:num>
  <w:num w:numId="56">
    <w:abstractNumId w:val="60"/>
  </w:num>
  <w:num w:numId="57">
    <w:abstractNumId w:val="41"/>
  </w:num>
  <w:num w:numId="58">
    <w:abstractNumId w:val="2"/>
  </w:num>
  <w:num w:numId="59">
    <w:abstractNumId w:val="63"/>
  </w:num>
  <w:num w:numId="60">
    <w:abstractNumId w:val="49"/>
  </w:num>
  <w:num w:numId="61">
    <w:abstractNumId w:val="16"/>
  </w:num>
  <w:num w:numId="62">
    <w:abstractNumId w:val="35"/>
  </w:num>
  <w:num w:numId="63">
    <w:abstractNumId w:val="5"/>
  </w:num>
  <w:num w:numId="64">
    <w:abstractNumId w:val="56"/>
  </w:num>
  <w:num w:numId="65">
    <w:abstractNumId w:val="66"/>
  </w:num>
  <w:num w:numId="66">
    <w:abstractNumId w:val="6"/>
  </w:num>
  <w:num w:numId="67">
    <w:abstractNumId w:val="46"/>
  </w:num>
  <w:num w:numId="68">
    <w:abstractNumId w:val="1"/>
  </w:num>
  <w:num w:numId="69">
    <w:abstractNumId w:val="54"/>
  </w:num>
  <w:num w:numId="70">
    <w:abstractNumId w:val="11"/>
  </w:num>
  <w:num w:numId="71">
    <w:abstractNumId w:val="76"/>
  </w:num>
  <w:num w:numId="72">
    <w:abstractNumId w:val="79"/>
  </w:num>
  <w:num w:numId="73">
    <w:abstractNumId w:val="22"/>
  </w:num>
  <w:num w:numId="74">
    <w:abstractNumId w:val="33"/>
  </w:num>
  <w:num w:numId="75">
    <w:abstractNumId w:val="65"/>
  </w:num>
  <w:num w:numId="76">
    <w:abstractNumId w:val="32"/>
  </w:num>
  <w:num w:numId="77">
    <w:abstractNumId w:val="42"/>
  </w:num>
  <w:num w:numId="78">
    <w:abstractNumId w:val="3"/>
  </w:num>
  <w:num w:numId="79">
    <w:abstractNumId w:val="7"/>
  </w:num>
  <w:num w:numId="80">
    <w:abstractNumId w:val="48"/>
  </w:num>
  <w:num w:numId="81">
    <w:abstractNumId w:val="70"/>
  </w:num>
  <w:num w:numId="82">
    <w:abstractNumId w:val="15"/>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6BCC"/>
    <w:rsid w:val="00010261"/>
    <w:rsid w:val="000104A4"/>
    <w:rsid w:val="00015E79"/>
    <w:rsid w:val="00016BE5"/>
    <w:rsid w:val="00021E48"/>
    <w:rsid w:val="000247C5"/>
    <w:rsid w:val="00025C1E"/>
    <w:rsid w:val="00025C55"/>
    <w:rsid w:val="000315C0"/>
    <w:rsid w:val="00040C12"/>
    <w:rsid w:val="00043BCC"/>
    <w:rsid w:val="0004492D"/>
    <w:rsid w:val="00050871"/>
    <w:rsid w:val="00050C05"/>
    <w:rsid w:val="00053597"/>
    <w:rsid w:val="00055D79"/>
    <w:rsid w:val="00061E5F"/>
    <w:rsid w:val="00062EE6"/>
    <w:rsid w:val="00065069"/>
    <w:rsid w:val="00065E23"/>
    <w:rsid w:val="00065F4D"/>
    <w:rsid w:val="00067094"/>
    <w:rsid w:val="00070820"/>
    <w:rsid w:val="00073B63"/>
    <w:rsid w:val="00074077"/>
    <w:rsid w:val="000752AF"/>
    <w:rsid w:val="00083E2A"/>
    <w:rsid w:val="000844B9"/>
    <w:rsid w:val="00085574"/>
    <w:rsid w:val="00087CAA"/>
    <w:rsid w:val="000A1B14"/>
    <w:rsid w:val="000A2DA0"/>
    <w:rsid w:val="000A2EAC"/>
    <w:rsid w:val="000A37E5"/>
    <w:rsid w:val="000A50A8"/>
    <w:rsid w:val="000B072A"/>
    <w:rsid w:val="000B3D19"/>
    <w:rsid w:val="000B5D04"/>
    <w:rsid w:val="000C5430"/>
    <w:rsid w:val="000C6107"/>
    <w:rsid w:val="000D0F0A"/>
    <w:rsid w:val="000D5E1C"/>
    <w:rsid w:val="000E20D3"/>
    <w:rsid w:val="000E2B7E"/>
    <w:rsid w:val="000E38B4"/>
    <w:rsid w:val="000F0A27"/>
    <w:rsid w:val="000F1929"/>
    <w:rsid w:val="000F4701"/>
    <w:rsid w:val="000F7466"/>
    <w:rsid w:val="00101F94"/>
    <w:rsid w:val="00102A6A"/>
    <w:rsid w:val="00104E46"/>
    <w:rsid w:val="0011059E"/>
    <w:rsid w:val="0011077A"/>
    <w:rsid w:val="00110BFC"/>
    <w:rsid w:val="00113B89"/>
    <w:rsid w:val="00127772"/>
    <w:rsid w:val="00130C3A"/>
    <w:rsid w:val="00130EC4"/>
    <w:rsid w:val="00132FB6"/>
    <w:rsid w:val="0013579C"/>
    <w:rsid w:val="001361C8"/>
    <w:rsid w:val="00137324"/>
    <w:rsid w:val="001378A4"/>
    <w:rsid w:val="001402A0"/>
    <w:rsid w:val="001413AC"/>
    <w:rsid w:val="00145606"/>
    <w:rsid w:val="00146130"/>
    <w:rsid w:val="00150B7E"/>
    <w:rsid w:val="00156624"/>
    <w:rsid w:val="00163C2A"/>
    <w:rsid w:val="00163D2A"/>
    <w:rsid w:val="0016434D"/>
    <w:rsid w:val="00166CDA"/>
    <w:rsid w:val="001733AB"/>
    <w:rsid w:val="001761AD"/>
    <w:rsid w:val="00176CD0"/>
    <w:rsid w:val="0018054E"/>
    <w:rsid w:val="00180C4A"/>
    <w:rsid w:val="001828F0"/>
    <w:rsid w:val="00183C25"/>
    <w:rsid w:val="0018508F"/>
    <w:rsid w:val="00186AA5"/>
    <w:rsid w:val="001872B7"/>
    <w:rsid w:val="0019120B"/>
    <w:rsid w:val="001A04A5"/>
    <w:rsid w:val="001A0E08"/>
    <w:rsid w:val="001A3C20"/>
    <w:rsid w:val="001A7BA6"/>
    <w:rsid w:val="001B023F"/>
    <w:rsid w:val="001B0632"/>
    <w:rsid w:val="001B3423"/>
    <w:rsid w:val="001B59E2"/>
    <w:rsid w:val="001B6507"/>
    <w:rsid w:val="001B7235"/>
    <w:rsid w:val="001B7B1C"/>
    <w:rsid w:val="001C042F"/>
    <w:rsid w:val="001C5218"/>
    <w:rsid w:val="001D321B"/>
    <w:rsid w:val="001D3A14"/>
    <w:rsid w:val="001E4F72"/>
    <w:rsid w:val="001F01CC"/>
    <w:rsid w:val="001F2D15"/>
    <w:rsid w:val="001F35EC"/>
    <w:rsid w:val="001F61A9"/>
    <w:rsid w:val="001F67C6"/>
    <w:rsid w:val="00201946"/>
    <w:rsid w:val="002078D5"/>
    <w:rsid w:val="0021251D"/>
    <w:rsid w:val="00214A48"/>
    <w:rsid w:val="00215C8F"/>
    <w:rsid w:val="00215CB3"/>
    <w:rsid w:val="0021602F"/>
    <w:rsid w:val="00224D7F"/>
    <w:rsid w:val="0022592C"/>
    <w:rsid w:val="00226E43"/>
    <w:rsid w:val="0023066E"/>
    <w:rsid w:val="00230DB9"/>
    <w:rsid w:val="00230FDE"/>
    <w:rsid w:val="00232674"/>
    <w:rsid w:val="00237699"/>
    <w:rsid w:val="00242C7E"/>
    <w:rsid w:val="002434A9"/>
    <w:rsid w:val="00243B0A"/>
    <w:rsid w:val="002445F8"/>
    <w:rsid w:val="00247A07"/>
    <w:rsid w:val="00247AF8"/>
    <w:rsid w:val="00250FBB"/>
    <w:rsid w:val="00252775"/>
    <w:rsid w:val="00253082"/>
    <w:rsid w:val="00256B65"/>
    <w:rsid w:val="00265D24"/>
    <w:rsid w:val="00267894"/>
    <w:rsid w:val="002703AE"/>
    <w:rsid w:val="00270483"/>
    <w:rsid w:val="00280041"/>
    <w:rsid w:val="002838FE"/>
    <w:rsid w:val="002866E4"/>
    <w:rsid w:val="00286F47"/>
    <w:rsid w:val="00287268"/>
    <w:rsid w:val="0029058A"/>
    <w:rsid w:val="00290734"/>
    <w:rsid w:val="00293CE2"/>
    <w:rsid w:val="0029497B"/>
    <w:rsid w:val="00296210"/>
    <w:rsid w:val="00297246"/>
    <w:rsid w:val="002A0E21"/>
    <w:rsid w:val="002A4BA6"/>
    <w:rsid w:val="002B13AB"/>
    <w:rsid w:val="002B39DC"/>
    <w:rsid w:val="002B65B6"/>
    <w:rsid w:val="002B6B66"/>
    <w:rsid w:val="002C43E0"/>
    <w:rsid w:val="002C66D8"/>
    <w:rsid w:val="002D5279"/>
    <w:rsid w:val="002D5AB7"/>
    <w:rsid w:val="002D79A7"/>
    <w:rsid w:val="002E3C32"/>
    <w:rsid w:val="002E70EB"/>
    <w:rsid w:val="002F2802"/>
    <w:rsid w:val="002F65DF"/>
    <w:rsid w:val="002F6C9E"/>
    <w:rsid w:val="002F6D6D"/>
    <w:rsid w:val="002F7B76"/>
    <w:rsid w:val="00300BF0"/>
    <w:rsid w:val="003052A5"/>
    <w:rsid w:val="00307217"/>
    <w:rsid w:val="00317D23"/>
    <w:rsid w:val="0032107C"/>
    <w:rsid w:val="0032376A"/>
    <w:rsid w:val="00326014"/>
    <w:rsid w:val="00331952"/>
    <w:rsid w:val="00335A66"/>
    <w:rsid w:val="0033612C"/>
    <w:rsid w:val="00341C1D"/>
    <w:rsid w:val="0034285A"/>
    <w:rsid w:val="003476AC"/>
    <w:rsid w:val="00350B62"/>
    <w:rsid w:val="0035230E"/>
    <w:rsid w:val="003537A4"/>
    <w:rsid w:val="00354FE3"/>
    <w:rsid w:val="00355F23"/>
    <w:rsid w:val="00361C12"/>
    <w:rsid w:val="00362054"/>
    <w:rsid w:val="003628A8"/>
    <w:rsid w:val="003648A5"/>
    <w:rsid w:val="0036689E"/>
    <w:rsid w:val="00366B01"/>
    <w:rsid w:val="0037106B"/>
    <w:rsid w:val="003724C1"/>
    <w:rsid w:val="0037278E"/>
    <w:rsid w:val="00375690"/>
    <w:rsid w:val="003823E8"/>
    <w:rsid w:val="003872B6"/>
    <w:rsid w:val="0039385B"/>
    <w:rsid w:val="00393953"/>
    <w:rsid w:val="00395216"/>
    <w:rsid w:val="003A4E42"/>
    <w:rsid w:val="003A7CEA"/>
    <w:rsid w:val="003B45B3"/>
    <w:rsid w:val="003B4F6F"/>
    <w:rsid w:val="003B5510"/>
    <w:rsid w:val="003B7123"/>
    <w:rsid w:val="003B7BCA"/>
    <w:rsid w:val="003C067E"/>
    <w:rsid w:val="003C375E"/>
    <w:rsid w:val="003C79B7"/>
    <w:rsid w:val="003C7D4E"/>
    <w:rsid w:val="003D4B43"/>
    <w:rsid w:val="003D5534"/>
    <w:rsid w:val="003D7C1A"/>
    <w:rsid w:val="003E17EB"/>
    <w:rsid w:val="003E1AEF"/>
    <w:rsid w:val="003E2F73"/>
    <w:rsid w:val="003E34F6"/>
    <w:rsid w:val="003E4688"/>
    <w:rsid w:val="003E4D8A"/>
    <w:rsid w:val="003E7B69"/>
    <w:rsid w:val="003E7D47"/>
    <w:rsid w:val="003F04D8"/>
    <w:rsid w:val="003F3AD8"/>
    <w:rsid w:val="003F595B"/>
    <w:rsid w:val="003F5A62"/>
    <w:rsid w:val="003F5E82"/>
    <w:rsid w:val="0040706F"/>
    <w:rsid w:val="00407FD0"/>
    <w:rsid w:val="00410D73"/>
    <w:rsid w:val="00412E35"/>
    <w:rsid w:val="004156E0"/>
    <w:rsid w:val="004176FE"/>
    <w:rsid w:val="004234D1"/>
    <w:rsid w:val="00425458"/>
    <w:rsid w:val="00425B2F"/>
    <w:rsid w:val="00434DC6"/>
    <w:rsid w:val="00441BBF"/>
    <w:rsid w:val="00441D9D"/>
    <w:rsid w:val="00441EDD"/>
    <w:rsid w:val="0044722C"/>
    <w:rsid w:val="00450395"/>
    <w:rsid w:val="004533DC"/>
    <w:rsid w:val="00463388"/>
    <w:rsid w:val="00464A85"/>
    <w:rsid w:val="00464D0D"/>
    <w:rsid w:val="00465F84"/>
    <w:rsid w:val="00467C0B"/>
    <w:rsid w:val="00470CFF"/>
    <w:rsid w:val="00475BD2"/>
    <w:rsid w:val="00477E3A"/>
    <w:rsid w:val="00480080"/>
    <w:rsid w:val="00480EBA"/>
    <w:rsid w:val="00492295"/>
    <w:rsid w:val="00493438"/>
    <w:rsid w:val="0049449F"/>
    <w:rsid w:val="00497AAD"/>
    <w:rsid w:val="00497ECA"/>
    <w:rsid w:val="004A0FDE"/>
    <w:rsid w:val="004A2A6B"/>
    <w:rsid w:val="004A3C95"/>
    <w:rsid w:val="004B07EC"/>
    <w:rsid w:val="004B4DAB"/>
    <w:rsid w:val="004C082B"/>
    <w:rsid w:val="004C1862"/>
    <w:rsid w:val="004C1E9D"/>
    <w:rsid w:val="004C2F0D"/>
    <w:rsid w:val="004D335C"/>
    <w:rsid w:val="004D4EED"/>
    <w:rsid w:val="004D4F55"/>
    <w:rsid w:val="004E243A"/>
    <w:rsid w:val="004E4D76"/>
    <w:rsid w:val="004E569C"/>
    <w:rsid w:val="004F1B6E"/>
    <w:rsid w:val="004F5173"/>
    <w:rsid w:val="005007E1"/>
    <w:rsid w:val="005017D9"/>
    <w:rsid w:val="005042DD"/>
    <w:rsid w:val="005067A9"/>
    <w:rsid w:val="00516326"/>
    <w:rsid w:val="00516EA4"/>
    <w:rsid w:val="005202C4"/>
    <w:rsid w:val="005212DE"/>
    <w:rsid w:val="005216B3"/>
    <w:rsid w:val="00524BAD"/>
    <w:rsid w:val="00527CA8"/>
    <w:rsid w:val="0053034F"/>
    <w:rsid w:val="00532C82"/>
    <w:rsid w:val="005335A5"/>
    <w:rsid w:val="0053648D"/>
    <w:rsid w:val="005432AD"/>
    <w:rsid w:val="00544853"/>
    <w:rsid w:val="00545496"/>
    <w:rsid w:val="005529CE"/>
    <w:rsid w:val="00557FA4"/>
    <w:rsid w:val="00560DBC"/>
    <w:rsid w:val="00561A03"/>
    <w:rsid w:val="00563279"/>
    <w:rsid w:val="00563C56"/>
    <w:rsid w:val="00563E74"/>
    <w:rsid w:val="005662D9"/>
    <w:rsid w:val="00567C52"/>
    <w:rsid w:val="0057183D"/>
    <w:rsid w:val="00576C26"/>
    <w:rsid w:val="005808C4"/>
    <w:rsid w:val="005823C9"/>
    <w:rsid w:val="00583395"/>
    <w:rsid w:val="00595908"/>
    <w:rsid w:val="005A0953"/>
    <w:rsid w:val="005A1912"/>
    <w:rsid w:val="005A2CE4"/>
    <w:rsid w:val="005A3218"/>
    <w:rsid w:val="005A5341"/>
    <w:rsid w:val="005B08B4"/>
    <w:rsid w:val="005B1265"/>
    <w:rsid w:val="005B3175"/>
    <w:rsid w:val="005B3CD5"/>
    <w:rsid w:val="005B73D5"/>
    <w:rsid w:val="005C1AB8"/>
    <w:rsid w:val="005D070B"/>
    <w:rsid w:val="005D494E"/>
    <w:rsid w:val="005D7F5A"/>
    <w:rsid w:val="005E379D"/>
    <w:rsid w:val="005E600C"/>
    <w:rsid w:val="005F1B6E"/>
    <w:rsid w:val="00600146"/>
    <w:rsid w:val="006012DF"/>
    <w:rsid w:val="006022C0"/>
    <w:rsid w:val="00606E7D"/>
    <w:rsid w:val="00606F7E"/>
    <w:rsid w:val="006119D7"/>
    <w:rsid w:val="00614328"/>
    <w:rsid w:val="0061590D"/>
    <w:rsid w:val="00615C30"/>
    <w:rsid w:val="00621A11"/>
    <w:rsid w:val="006231B6"/>
    <w:rsid w:val="00624962"/>
    <w:rsid w:val="0062561F"/>
    <w:rsid w:val="00625D96"/>
    <w:rsid w:val="0062624C"/>
    <w:rsid w:val="00634F20"/>
    <w:rsid w:val="0063539C"/>
    <w:rsid w:val="00635FC1"/>
    <w:rsid w:val="00636218"/>
    <w:rsid w:val="00642DF2"/>
    <w:rsid w:val="00643401"/>
    <w:rsid w:val="00643747"/>
    <w:rsid w:val="006439E4"/>
    <w:rsid w:val="00645B3B"/>
    <w:rsid w:val="0064605D"/>
    <w:rsid w:val="00650A7B"/>
    <w:rsid w:val="00656CC1"/>
    <w:rsid w:val="00656E32"/>
    <w:rsid w:val="006573DB"/>
    <w:rsid w:val="00663155"/>
    <w:rsid w:val="00664275"/>
    <w:rsid w:val="006649AC"/>
    <w:rsid w:val="00665C00"/>
    <w:rsid w:val="00670583"/>
    <w:rsid w:val="00671571"/>
    <w:rsid w:val="00674C35"/>
    <w:rsid w:val="00681F33"/>
    <w:rsid w:val="006847FE"/>
    <w:rsid w:val="006861BD"/>
    <w:rsid w:val="00687480"/>
    <w:rsid w:val="00691043"/>
    <w:rsid w:val="00692025"/>
    <w:rsid w:val="00695079"/>
    <w:rsid w:val="00695DD2"/>
    <w:rsid w:val="006A56DA"/>
    <w:rsid w:val="006B1739"/>
    <w:rsid w:val="006C055B"/>
    <w:rsid w:val="006C65D7"/>
    <w:rsid w:val="006D0A83"/>
    <w:rsid w:val="006D3A09"/>
    <w:rsid w:val="006E0D3E"/>
    <w:rsid w:val="006E0EC4"/>
    <w:rsid w:val="006E2D85"/>
    <w:rsid w:val="006E6792"/>
    <w:rsid w:val="006E7139"/>
    <w:rsid w:val="00705D17"/>
    <w:rsid w:val="007066B5"/>
    <w:rsid w:val="007066FB"/>
    <w:rsid w:val="007069BF"/>
    <w:rsid w:val="00710E00"/>
    <w:rsid w:val="007127B8"/>
    <w:rsid w:val="00712BAE"/>
    <w:rsid w:val="00723B6A"/>
    <w:rsid w:val="0072511E"/>
    <w:rsid w:val="007268B6"/>
    <w:rsid w:val="007347D8"/>
    <w:rsid w:val="0073668E"/>
    <w:rsid w:val="00740D6F"/>
    <w:rsid w:val="007413B1"/>
    <w:rsid w:val="007500DE"/>
    <w:rsid w:val="00750EE0"/>
    <w:rsid w:val="00752108"/>
    <w:rsid w:val="00752D60"/>
    <w:rsid w:val="00756721"/>
    <w:rsid w:val="00762046"/>
    <w:rsid w:val="00762842"/>
    <w:rsid w:val="00764400"/>
    <w:rsid w:val="007648EA"/>
    <w:rsid w:val="007652C8"/>
    <w:rsid w:val="007706C1"/>
    <w:rsid w:val="00771217"/>
    <w:rsid w:val="007749DB"/>
    <w:rsid w:val="007752F8"/>
    <w:rsid w:val="0078718E"/>
    <w:rsid w:val="00791EEA"/>
    <w:rsid w:val="00796B06"/>
    <w:rsid w:val="0079794F"/>
    <w:rsid w:val="00797CF3"/>
    <w:rsid w:val="007A1A18"/>
    <w:rsid w:val="007A1D5E"/>
    <w:rsid w:val="007A37B7"/>
    <w:rsid w:val="007A3A23"/>
    <w:rsid w:val="007A434E"/>
    <w:rsid w:val="007A641C"/>
    <w:rsid w:val="007A68A4"/>
    <w:rsid w:val="007A719C"/>
    <w:rsid w:val="007B2F20"/>
    <w:rsid w:val="007B5A0B"/>
    <w:rsid w:val="007B6664"/>
    <w:rsid w:val="007C1296"/>
    <w:rsid w:val="007C317A"/>
    <w:rsid w:val="007C5049"/>
    <w:rsid w:val="007D067C"/>
    <w:rsid w:val="007D2974"/>
    <w:rsid w:val="007D4F96"/>
    <w:rsid w:val="007D5835"/>
    <w:rsid w:val="007D7D45"/>
    <w:rsid w:val="007E0BE6"/>
    <w:rsid w:val="007E380B"/>
    <w:rsid w:val="007E5E7C"/>
    <w:rsid w:val="007F2CD7"/>
    <w:rsid w:val="007F2E86"/>
    <w:rsid w:val="007F477B"/>
    <w:rsid w:val="00805726"/>
    <w:rsid w:val="00806DD1"/>
    <w:rsid w:val="00810271"/>
    <w:rsid w:val="0081261A"/>
    <w:rsid w:val="00812AAF"/>
    <w:rsid w:val="008206B0"/>
    <w:rsid w:val="00822FF7"/>
    <w:rsid w:val="00824EBE"/>
    <w:rsid w:val="00830392"/>
    <w:rsid w:val="0083136B"/>
    <w:rsid w:val="00831BF6"/>
    <w:rsid w:val="00831C48"/>
    <w:rsid w:val="00832B9F"/>
    <w:rsid w:val="00840D45"/>
    <w:rsid w:val="00842699"/>
    <w:rsid w:val="008463BC"/>
    <w:rsid w:val="00860B7F"/>
    <w:rsid w:val="00861197"/>
    <w:rsid w:val="00861209"/>
    <w:rsid w:val="00861C2F"/>
    <w:rsid w:val="00861C46"/>
    <w:rsid w:val="00865ADB"/>
    <w:rsid w:val="008709BB"/>
    <w:rsid w:val="0087456E"/>
    <w:rsid w:val="0087660B"/>
    <w:rsid w:val="00883589"/>
    <w:rsid w:val="00884B3B"/>
    <w:rsid w:val="00885D2B"/>
    <w:rsid w:val="008862C1"/>
    <w:rsid w:val="00895348"/>
    <w:rsid w:val="00896343"/>
    <w:rsid w:val="00896B50"/>
    <w:rsid w:val="00897940"/>
    <w:rsid w:val="00897C9A"/>
    <w:rsid w:val="008A5386"/>
    <w:rsid w:val="008A75CF"/>
    <w:rsid w:val="008B02FF"/>
    <w:rsid w:val="008B0345"/>
    <w:rsid w:val="008B28F4"/>
    <w:rsid w:val="008B368B"/>
    <w:rsid w:val="008B6A0E"/>
    <w:rsid w:val="008D58C1"/>
    <w:rsid w:val="008D785E"/>
    <w:rsid w:val="008E1009"/>
    <w:rsid w:val="008E2F6B"/>
    <w:rsid w:val="008E6416"/>
    <w:rsid w:val="008F0DC2"/>
    <w:rsid w:val="008F544D"/>
    <w:rsid w:val="008F5932"/>
    <w:rsid w:val="00902944"/>
    <w:rsid w:val="009041D4"/>
    <w:rsid w:val="00904D81"/>
    <w:rsid w:val="00907FBC"/>
    <w:rsid w:val="00911D3B"/>
    <w:rsid w:val="00915AD7"/>
    <w:rsid w:val="0091633C"/>
    <w:rsid w:val="00920407"/>
    <w:rsid w:val="00922051"/>
    <w:rsid w:val="009259A7"/>
    <w:rsid w:val="00926AE5"/>
    <w:rsid w:val="009314A4"/>
    <w:rsid w:val="00932DCF"/>
    <w:rsid w:val="0094005C"/>
    <w:rsid w:val="009418EA"/>
    <w:rsid w:val="00942E01"/>
    <w:rsid w:val="00943234"/>
    <w:rsid w:val="00943473"/>
    <w:rsid w:val="0094371F"/>
    <w:rsid w:val="00944B87"/>
    <w:rsid w:val="00945A18"/>
    <w:rsid w:val="009514A7"/>
    <w:rsid w:val="0095179C"/>
    <w:rsid w:val="009518B5"/>
    <w:rsid w:val="009522FE"/>
    <w:rsid w:val="0095340E"/>
    <w:rsid w:val="00953928"/>
    <w:rsid w:val="0096601C"/>
    <w:rsid w:val="00967A3F"/>
    <w:rsid w:val="009711B8"/>
    <w:rsid w:val="009717E4"/>
    <w:rsid w:val="00971FE0"/>
    <w:rsid w:val="00972AB5"/>
    <w:rsid w:val="00974EED"/>
    <w:rsid w:val="009807C5"/>
    <w:rsid w:val="009808D5"/>
    <w:rsid w:val="009827C0"/>
    <w:rsid w:val="00987283"/>
    <w:rsid w:val="00990AF0"/>
    <w:rsid w:val="009926B8"/>
    <w:rsid w:val="00994391"/>
    <w:rsid w:val="0099589F"/>
    <w:rsid w:val="009A09DD"/>
    <w:rsid w:val="009A103E"/>
    <w:rsid w:val="009A14D0"/>
    <w:rsid w:val="009A358C"/>
    <w:rsid w:val="009A4D2F"/>
    <w:rsid w:val="009A6D3A"/>
    <w:rsid w:val="009B09A3"/>
    <w:rsid w:val="009B1B67"/>
    <w:rsid w:val="009B2BBA"/>
    <w:rsid w:val="009B5C72"/>
    <w:rsid w:val="009C334F"/>
    <w:rsid w:val="009C5660"/>
    <w:rsid w:val="009C5FCE"/>
    <w:rsid w:val="009C6BC8"/>
    <w:rsid w:val="009D1E3A"/>
    <w:rsid w:val="009D3535"/>
    <w:rsid w:val="009E06DA"/>
    <w:rsid w:val="009F59A8"/>
    <w:rsid w:val="009F7734"/>
    <w:rsid w:val="00A04ABC"/>
    <w:rsid w:val="00A0585A"/>
    <w:rsid w:val="00A06549"/>
    <w:rsid w:val="00A066F7"/>
    <w:rsid w:val="00A1153C"/>
    <w:rsid w:val="00A11851"/>
    <w:rsid w:val="00A12264"/>
    <w:rsid w:val="00A12638"/>
    <w:rsid w:val="00A12C5C"/>
    <w:rsid w:val="00A1453B"/>
    <w:rsid w:val="00A16BB5"/>
    <w:rsid w:val="00A172DD"/>
    <w:rsid w:val="00A22598"/>
    <w:rsid w:val="00A226E9"/>
    <w:rsid w:val="00A269E8"/>
    <w:rsid w:val="00A315F0"/>
    <w:rsid w:val="00A3160A"/>
    <w:rsid w:val="00A34645"/>
    <w:rsid w:val="00A34BB7"/>
    <w:rsid w:val="00A35086"/>
    <w:rsid w:val="00A363E7"/>
    <w:rsid w:val="00A3780A"/>
    <w:rsid w:val="00A37AD6"/>
    <w:rsid w:val="00A46BB0"/>
    <w:rsid w:val="00A532E7"/>
    <w:rsid w:val="00A544B5"/>
    <w:rsid w:val="00A549F2"/>
    <w:rsid w:val="00A55251"/>
    <w:rsid w:val="00A56544"/>
    <w:rsid w:val="00A65293"/>
    <w:rsid w:val="00A72130"/>
    <w:rsid w:val="00A7731B"/>
    <w:rsid w:val="00A87318"/>
    <w:rsid w:val="00A90BC4"/>
    <w:rsid w:val="00A9197C"/>
    <w:rsid w:val="00A9234B"/>
    <w:rsid w:val="00A95883"/>
    <w:rsid w:val="00A95BDF"/>
    <w:rsid w:val="00AA059B"/>
    <w:rsid w:val="00AA0FD5"/>
    <w:rsid w:val="00AA2262"/>
    <w:rsid w:val="00AA3E99"/>
    <w:rsid w:val="00AA47EA"/>
    <w:rsid w:val="00AA7986"/>
    <w:rsid w:val="00AA79F0"/>
    <w:rsid w:val="00AB10B1"/>
    <w:rsid w:val="00AB247E"/>
    <w:rsid w:val="00AB3B1E"/>
    <w:rsid w:val="00AB4EB7"/>
    <w:rsid w:val="00AC40B9"/>
    <w:rsid w:val="00AC6104"/>
    <w:rsid w:val="00AD34DC"/>
    <w:rsid w:val="00AD577B"/>
    <w:rsid w:val="00AE0B8D"/>
    <w:rsid w:val="00AE1A0C"/>
    <w:rsid w:val="00AE25FC"/>
    <w:rsid w:val="00AE4D63"/>
    <w:rsid w:val="00AE7C3E"/>
    <w:rsid w:val="00AF026C"/>
    <w:rsid w:val="00AF0545"/>
    <w:rsid w:val="00AF06EA"/>
    <w:rsid w:val="00AF275D"/>
    <w:rsid w:val="00AF46FB"/>
    <w:rsid w:val="00AF61F2"/>
    <w:rsid w:val="00AF686F"/>
    <w:rsid w:val="00AF7425"/>
    <w:rsid w:val="00AF7942"/>
    <w:rsid w:val="00B02172"/>
    <w:rsid w:val="00B1196C"/>
    <w:rsid w:val="00B136D7"/>
    <w:rsid w:val="00B16A62"/>
    <w:rsid w:val="00B17F49"/>
    <w:rsid w:val="00B20D31"/>
    <w:rsid w:val="00B2162B"/>
    <w:rsid w:val="00B23057"/>
    <w:rsid w:val="00B258A7"/>
    <w:rsid w:val="00B267F8"/>
    <w:rsid w:val="00B26E3E"/>
    <w:rsid w:val="00B26E67"/>
    <w:rsid w:val="00B30430"/>
    <w:rsid w:val="00B34336"/>
    <w:rsid w:val="00B34F81"/>
    <w:rsid w:val="00B35097"/>
    <w:rsid w:val="00B36B21"/>
    <w:rsid w:val="00B37A71"/>
    <w:rsid w:val="00B41D52"/>
    <w:rsid w:val="00B43EEB"/>
    <w:rsid w:val="00B44106"/>
    <w:rsid w:val="00B4604B"/>
    <w:rsid w:val="00B501C9"/>
    <w:rsid w:val="00B50666"/>
    <w:rsid w:val="00B51E8D"/>
    <w:rsid w:val="00B5538E"/>
    <w:rsid w:val="00B5618E"/>
    <w:rsid w:val="00B56837"/>
    <w:rsid w:val="00B60474"/>
    <w:rsid w:val="00B651DC"/>
    <w:rsid w:val="00B66399"/>
    <w:rsid w:val="00B66A14"/>
    <w:rsid w:val="00B701F7"/>
    <w:rsid w:val="00B731E9"/>
    <w:rsid w:val="00B74D84"/>
    <w:rsid w:val="00B7727A"/>
    <w:rsid w:val="00B81C00"/>
    <w:rsid w:val="00B84F86"/>
    <w:rsid w:val="00B86376"/>
    <w:rsid w:val="00B927CF"/>
    <w:rsid w:val="00BA0BDE"/>
    <w:rsid w:val="00BA4990"/>
    <w:rsid w:val="00BB0A22"/>
    <w:rsid w:val="00BB1388"/>
    <w:rsid w:val="00BB40CF"/>
    <w:rsid w:val="00BB4AAE"/>
    <w:rsid w:val="00BB7E5D"/>
    <w:rsid w:val="00BB7F09"/>
    <w:rsid w:val="00BC0B6E"/>
    <w:rsid w:val="00BC2130"/>
    <w:rsid w:val="00BC4D7F"/>
    <w:rsid w:val="00BC4DB8"/>
    <w:rsid w:val="00BC66F7"/>
    <w:rsid w:val="00BD0FEF"/>
    <w:rsid w:val="00BD11FD"/>
    <w:rsid w:val="00BD33F5"/>
    <w:rsid w:val="00BD52F5"/>
    <w:rsid w:val="00BD6CAE"/>
    <w:rsid w:val="00BE0163"/>
    <w:rsid w:val="00BE1D3D"/>
    <w:rsid w:val="00BF6289"/>
    <w:rsid w:val="00BF79CD"/>
    <w:rsid w:val="00C01CE4"/>
    <w:rsid w:val="00C03F3F"/>
    <w:rsid w:val="00C0423C"/>
    <w:rsid w:val="00C05851"/>
    <w:rsid w:val="00C05B87"/>
    <w:rsid w:val="00C069E1"/>
    <w:rsid w:val="00C22163"/>
    <w:rsid w:val="00C248C5"/>
    <w:rsid w:val="00C32F7A"/>
    <w:rsid w:val="00C36531"/>
    <w:rsid w:val="00C37273"/>
    <w:rsid w:val="00C40A89"/>
    <w:rsid w:val="00C4167D"/>
    <w:rsid w:val="00C42D60"/>
    <w:rsid w:val="00C50F47"/>
    <w:rsid w:val="00C5100B"/>
    <w:rsid w:val="00C606CA"/>
    <w:rsid w:val="00C613D3"/>
    <w:rsid w:val="00C616CD"/>
    <w:rsid w:val="00C629E4"/>
    <w:rsid w:val="00C65F03"/>
    <w:rsid w:val="00C6670B"/>
    <w:rsid w:val="00C71B97"/>
    <w:rsid w:val="00C724B6"/>
    <w:rsid w:val="00C748EF"/>
    <w:rsid w:val="00C82822"/>
    <w:rsid w:val="00C85CEC"/>
    <w:rsid w:val="00C8614E"/>
    <w:rsid w:val="00C910B8"/>
    <w:rsid w:val="00C92997"/>
    <w:rsid w:val="00C9329B"/>
    <w:rsid w:val="00C9451E"/>
    <w:rsid w:val="00C9516A"/>
    <w:rsid w:val="00C96470"/>
    <w:rsid w:val="00CA1AE5"/>
    <w:rsid w:val="00CA1C48"/>
    <w:rsid w:val="00CA508F"/>
    <w:rsid w:val="00CA515E"/>
    <w:rsid w:val="00CA5792"/>
    <w:rsid w:val="00CA5DBA"/>
    <w:rsid w:val="00CA65D4"/>
    <w:rsid w:val="00CA6D42"/>
    <w:rsid w:val="00CA75D2"/>
    <w:rsid w:val="00CB1CFB"/>
    <w:rsid w:val="00CB1FA1"/>
    <w:rsid w:val="00CB2AAB"/>
    <w:rsid w:val="00CB300D"/>
    <w:rsid w:val="00CB3A95"/>
    <w:rsid w:val="00CB4C99"/>
    <w:rsid w:val="00CC19D1"/>
    <w:rsid w:val="00CC49D2"/>
    <w:rsid w:val="00CC4A88"/>
    <w:rsid w:val="00CC4D96"/>
    <w:rsid w:val="00CC5BDC"/>
    <w:rsid w:val="00CC6171"/>
    <w:rsid w:val="00CD252E"/>
    <w:rsid w:val="00CD2C1B"/>
    <w:rsid w:val="00CD37F9"/>
    <w:rsid w:val="00CD40B3"/>
    <w:rsid w:val="00CE0E5A"/>
    <w:rsid w:val="00CE10D2"/>
    <w:rsid w:val="00CE2328"/>
    <w:rsid w:val="00CE3967"/>
    <w:rsid w:val="00CE4839"/>
    <w:rsid w:val="00CE5BD7"/>
    <w:rsid w:val="00CF007F"/>
    <w:rsid w:val="00CF235D"/>
    <w:rsid w:val="00CF4F9D"/>
    <w:rsid w:val="00CF51A6"/>
    <w:rsid w:val="00CF7E82"/>
    <w:rsid w:val="00D009CF"/>
    <w:rsid w:val="00D0454E"/>
    <w:rsid w:val="00D07214"/>
    <w:rsid w:val="00D10D0A"/>
    <w:rsid w:val="00D11FD6"/>
    <w:rsid w:val="00D128FC"/>
    <w:rsid w:val="00D21F8C"/>
    <w:rsid w:val="00D2204F"/>
    <w:rsid w:val="00D2325D"/>
    <w:rsid w:val="00D2343D"/>
    <w:rsid w:val="00D26D87"/>
    <w:rsid w:val="00D30222"/>
    <w:rsid w:val="00D30368"/>
    <w:rsid w:val="00D33713"/>
    <w:rsid w:val="00D34150"/>
    <w:rsid w:val="00D352C3"/>
    <w:rsid w:val="00D36238"/>
    <w:rsid w:val="00D374DC"/>
    <w:rsid w:val="00D47D9D"/>
    <w:rsid w:val="00D51D97"/>
    <w:rsid w:val="00D521AB"/>
    <w:rsid w:val="00D5374A"/>
    <w:rsid w:val="00D53CE2"/>
    <w:rsid w:val="00D57602"/>
    <w:rsid w:val="00D6009A"/>
    <w:rsid w:val="00D6041E"/>
    <w:rsid w:val="00D60B35"/>
    <w:rsid w:val="00D6488C"/>
    <w:rsid w:val="00D655AC"/>
    <w:rsid w:val="00D66693"/>
    <w:rsid w:val="00D7152E"/>
    <w:rsid w:val="00D732F6"/>
    <w:rsid w:val="00D74D89"/>
    <w:rsid w:val="00D7550D"/>
    <w:rsid w:val="00D84C06"/>
    <w:rsid w:val="00D850D7"/>
    <w:rsid w:val="00D86665"/>
    <w:rsid w:val="00D90F67"/>
    <w:rsid w:val="00D91215"/>
    <w:rsid w:val="00D9142D"/>
    <w:rsid w:val="00D925C1"/>
    <w:rsid w:val="00D935BC"/>
    <w:rsid w:val="00D96194"/>
    <w:rsid w:val="00D97D4E"/>
    <w:rsid w:val="00DA2522"/>
    <w:rsid w:val="00DA3958"/>
    <w:rsid w:val="00DB0F84"/>
    <w:rsid w:val="00DB1866"/>
    <w:rsid w:val="00DB3280"/>
    <w:rsid w:val="00DB3821"/>
    <w:rsid w:val="00DB6C0A"/>
    <w:rsid w:val="00DC1A8F"/>
    <w:rsid w:val="00DC5E5D"/>
    <w:rsid w:val="00DC7300"/>
    <w:rsid w:val="00DD27AD"/>
    <w:rsid w:val="00DD33B6"/>
    <w:rsid w:val="00DD4DCF"/>
    <w:rsid w:val="00DD7DF4"/>
    <w:rsid w:val="00DE3143"/>
    <w:rsid w:val="00DE5CE5"/>
    <w:rsid w:val="00DE7594"/>
    <w:rsid w:val="00DE798E"/>
    <w:rsid w:val="00DE7A54"/>
    <w:rsid w:val="00DE7B07"/>
    <w:rsid w:val="00DF382D"/>
    <w:rsid w:val="00DF41FC"/>
    <w:rsid w:val="00DF5F17"/>
    <w:rsid w:val="00E1264E"/>
    <w:rsid w:val="00E21BF2"/>
    <w:rsid w:val="00E22C56"/>
    <w:rsid w:val="00E25AED"/>
    <w:rsid w:val="00E3185F"/>
    <w:rsid w:val="00E32417"/>
    <w:rsid w:val="00E33390"/>
    <w:rsid w:val="00E36020"/>
    <w:rsid w:val="00E3680A"/>
    <w:rsid w:val="00E41C74"/>
    <w:rsid w:val="00E41FC4"/>
    <w:rsid w:val="00E44010"/>
    <w:rsid w:val="00E4401A"/>
    <w:rsid w:val="00E46EE6"/>
    <w:rsid w:val="00E528A4"/>
    <w:rsid w:val="00E565C6"/>
    <w:rsid w:val="00E56EE8"/>
    <w:rsid w:val="00E62761"/>
    <w:rsid w:val="00E645E7"/>
    <w:rsid w:val="00E65BE7"/>
    <w:rsid w:val="00E67399"/>
    <w:rsid w:val="00E67E35"/>
    <w:rsid w:val="00E7079F"/>
    <w:rsid w:val="00E7096B"/>
    <w:rsid w:val="00E75DC4"/>
    <w:rsid w:val="00E80EE3"/>
    <w:rsid w:val="00E81D9D"/>
    <w:rsid w:val="00E91AA3"/>
    <w:rsid w:val="00E9299F"/>
    <w:rsid w:val="00E9617E"/>
    <w:rsid w:val="00EA0024"/>
    <w:rsid w:val="00EA0A93"/>
    <w:rsid w:val="00EA0F97"/>
    <w:rsid w:val="00EA2605"/>
    <w:rsid w:val="00EA2B98"/>
    <w:rsid w:val="00EB0BDC"/>
    <w:rsid w:val="00EB26B4"/>
    <w:rsid w:val="00EB5723"/>
    <w:rsid w:val="00EC0B4A"/>
    <w:rsid w:val="00EC4C69"/>
    <w:rsid w:val="00EC4DBE"/>
    <w:rsid w:val="00EC73BC"/>
    <w:rsid w:val="00ED3869"/>
    <w:rsid w:val="00ED475C"/>
    <w:rsid w:val="00EE1BFA"/>
    <w:rsid w:val="00EF0391"/>
    <w:rsid w:val="00EF49BD"/>
    <w:rsid w:val="00F007F8"/>
    <w:rsid w:val="00F01D42"/>
    <w:rsid w:val="00F038B7"/>
    <w:rsid w:val="00F03BD8"/>
    <w:rsid w:val="00F04046"/>
    <w:rsid w:val="00F0406B"/>
    <w:rsid w:val="00F04DFD"/>
    <w:rsid w:val="00F0609C"/>
    <w:rsid w:val="00F13612"/>
    <w:rsid w:val="00F165A1"/>
    <w:rsid w:val="00F173C6"/>
    <w:rsid w:val="00F20B7D"/>
    <w:rsid w:val="00F216A9"/>
    <w:rsid w:val="00F22E0D"/>
    <w:rsid w:val="00F27074"/>
    <w:rsid w:val="00F34382"/>
    <w:rsid w:val="00F3543D"/>
    <w:rsid w:val="00F37139"/>
    <w:rsid w:val="00F37FBC"/>
    <w:rsid w:val="00F41C33"/>
    <w:rsid w:val="00F446F2"/>
    <w:rsid w:val="00F45DB7"/>
    <w:rsid w:val="00F50758"/>
    <w:rsid w:val="00F52257"/>
    <w:rsid w:val="00F56ABD"/>
    <w:rsid w:val="00F56FB2"/>
    <w:rsid w:val="00F60281"/>
    <w:rsid w:val="00F604AD"/>
    <w:rsid w:val="00F63184"/>
    <w:rsid w:val="00F63897"/>
    <w:rsid w:val="00F643C9"/>
    <w:rsid w:val="00F72710"/>
    <w:rsid w:val="00F73371"/>
    <w:rsid w:val="00F74E35"/>
    <w:rsid w:val="00F75F90"/>
    <w:rsid w:val="00F77534"/>
    <w:rsid w:val="00F81699"/>
    <w:rsid w:val="00F83AB9"/>
    <w:rsid w:val="00F850AE"/>
    <w:rsid w:val="00F85361"/>
    <w:rsid w:val="00F87751"/>
    <w:rsid w:val="00F93592"/>
    <w:rsid w:val="00F93E91"/>
    <w:rsid w:val="00F94E8F"/>
    <w:rsid w:val="00F95062"/>
    <w:rsid w:val="00F96813"/>
    <w:rsid w:val="00F97E92"/>
    <w:rsid w:val="00FA4C20"/>
    <w:rsid w:val="00FA67F0"/>
    <w:rsid w:val="00FB44C8"/>
    <w:rsid w:val="00FB60A5"/>
    <w:rsid w:val="00FB64BA"/>
    <w:rsid w:val="00FC32FC"/>
    <w:rsid w:val="00FD0190"/>
    <w:rsid w:val="00FD59F0"/>
    <w:rsid w:val="00FD7C43"/>
    <w:rsid w:val="00FD7D3F"/>
    <w:rsid w:val="00FE0372"/>
    <w:rsid w:val="00FE34B6"/>
    <w:rsid w:val="00FE492F"/>
    <w:rsid w:val="00FF0CDE"/>
    <w:rsid w:val="00FF16EB"/>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B90F3"/>
  <w15:docId w15:val="{E6E54690-0D1A-4504-8058-3172B8ECE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16EB"/>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072A"/>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0B072A"/>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30430"/>
    <w:pPr>
      <w:ind w:left="720"/>
      <w:contextualSpacing/>
    </w:pPr>
  </w:style>
  <w:style w:type="character" w:customStyle="1" w:styleId="Heading2Char">
    <w:name w:val="Heading 2 Char"/>
    <w:basedOn w:val="DefaultParagraphFont"/>
    <w:link w:val="Heading2"/>
    <w:uiPriority w:val="9"/>
    <w:rsid w:val="000B072A"/>
    <w:rPr>
      <w:rFonts w:eastAsiaTheme="majorEastAsia" w:cstheme="majorBidi"/>
      <w:b/>
      <w:sz w:val="28"/>
      <w:szCs w:val="26"/>
    </w:r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bodyChar">
    <w:name w:val="cus_body Char"/>
    <w:basedOn w:val="DefaultParagraphFont"/>
    <w:link w:val="cusbody"/>
    <w:rsid w:val="00B30430"/>
    <w:rPr>
      <w:rFonts w:ascii="Times New Roman" w:hAnsi="Times New Roman"/>
      <w:sz w:val="24"/>
      <w:szCs w:val="24"/>
    </w:rPr>
  </w:style>
  <w:style w:type="character" w:customStyle="1" w:styleId="cushead3Char">
    <w:name w:val="cus_head3 Char"/>
    <w:basedOn w:val="cusbodyChar"/>
    <w:link w:val="cushead3"/>
    <w:rsid w:val="00B30430"/>
    <w:rPr>
      <w:rFonts w:ascii="Times New Roman" w:hAnsi="Times New Roman"/>
      <w:i/>
      <w:sz w:val="24"/>
      <w:szCs w:val="24"/>
    </w:rPr>
  </w:style>
  <w:style w:type="character" w:customStyle="1" w:styleId="Heading3Char">
    <w:name w:val="Heading 3 Char"/>
    <w:basedOn w:val="DefaultParagraphFont"/>
    <w:link w:val="Heading3"/>
    <w:uiPriority w:val="9"/>
    <w:rsid w:val="000B072A"/>
    <w:rPr>
      <w:rFonts w:eastAsiaTheme="majorEastAsia" w:cstheme="majorBidi"/>
      <w:b/>
      <w:sz w:val="28"/>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CA515E"/>
    <w:pPr>
      <w:spacing w:after="200" w:line="240" w:lineRule="auto"/>
      <w:jc w:val="center"/>
    </w:pPr>
    <w:rPr>
      <w:b/>
      <w:iCs/>
      <w:color w:val="000000" w:themeColor="text1"/>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NoSpacing">
    <w:name w:val="No Spacing"/>
    <w:uiPriority w:val="1"/>
    <w:qFormat/>
    <w:rsid w:val="00070820"/>
    <w:pPr>
      <w:spacing w:after="0" w:line="240" w:lineRule="auto"/>
      <w:jc w:val="both"/>
    </w:pPr>
    <w:rPr>
      <w:rFonts w:cstheme="minorBidi"/>
      <w:kern w:val="2"/>
      <w:szCs w:val="22"/>
      <w14:ligatures w14:val="standardContextual"/>
    </w:rPr>
  </w:style>
  <w:style w:type="character" w:styleId="Emphasis">
    <w:name w:val="Emphasis"/>
    <w:basedOn w:val="DefaultParagraphFont"/>
    <w:uiPriority w:val="20"/>
    <w:qFormat/>
    <w:rsid w:val="00884B3B"/>
    <w:rPr>
      <w:i/>
      <w:iCs/>
    </w:rPr>
  </w:style>
  <w:style w:type="character" w:customStyle="1" w:styleId="oypena">
    <w:name w:val="oypena"/>
    <w:basedOn w:val="DefaultParagraphFont"/>
    <w:rsid w:val="00884B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167793673">
      <w:bodyDiv w:val="1"/>
      <w:marLeft w:val="0"/>
      <w:marRight w:val="0"/>
      <w:marTop w:val="0"/>
      <w:marBottom w:val="0"/>
      <w:divBdr>
        <w:top w:val="none" w:sz="0" w:space="0" w:color="auto"/>
        <w:left w:val="none" w:sz="0" w:space="0" w:color="auto"/>
        <w:bottom w:val="none" w:sz="0" w:space="0" w:color="auto"/>
        <w:right w:val="none" w:sz="0" w:space="0" w:color="auto"/>
      </w:divBdr>
      <w:divsChild>
        <w:div w:id="814377181">
          <w:marLeft w:val="0"/>
          <w:marRight w:val="0"/>
          <w:marTop w:val="0"/>
          <w:marBottom w:val="660"/>
          <w:divBdr>
            <w:top w:val="none" w:sz="0" w:space="0" w:color="auto"/>
            <w:left w:val="none" w:sz="0" w:space="0" w:color="auto"/>
            <w:bottom w:val="none" w:sz="0" w:space="0" w:color="auto"/>
            <w:right w:val="none" w:sz="0" w:space="0" w:color="auto"/>
          </w:divBdr>
          <w:divsChild>
            <w:div w:id="779567934">
              <w:marLeft w:val="0"/>
              <w:marRight w:val="0"/>
              <w:marTop w:val="0"/>
              <w:marBottom w:val="360"/>
              <w:divBdr>
                <w:top w:val="none" w:sz="0" w:space="0" w:color="auto"/>
                <w:left w:val="none" w:sz="0" w:space="0" w:color="auto"/>
                <w:bottom w:val="none" w:sz="0" w:space="0" w:color="auto"/>
                <w:right w:val="none" w:sz="0" w:space="0" w:color="auto"/>
              </w:divBdr>
              <w:divsChild>
                <w:div w:id="230192511">
                  <w:marLeft w:val="0"/>
                  <w:marRight w:val="0"/>
                  <w:marTop w:val="0"/>
                  <w:marBottom w:val="120"/>
                  <w:divBdr>
                    <w:top w:val="none" w:sz="0" w:space="0" w:color="auto"/>
                    <w:left w:val="none" w:sz="0" w:space="0" w:color="auto"/>
                    <w:bottom w:val="none" w:sz="0" w:space="0" w:color="auto"/>
                    <w:right w:val="none" w:sz="0" w:space="0" w:color="auto"/>
                  </w:divBdr>
                  <w:divsChild>
                    <w:div w:id="11095489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967913">
              <w:marLeft w:val="0"/>
              <w:marRight w:val="0"/>
              <w:marTop w:val="0"/>
              <w:marBottom w:val="360"/>
              <w:divBdr>
                <w:top w:val="none" w:sz="0" w:space="0" w:color="auto"/>
                <w:left w:val="none" w:sz="0" w:space="0" w:color="auto"/>
                <w:bottom w:val="none" w:sz="0" w:space="0" w:color="auto"/>
                <w:right w:val="none" w:sz="0" w:space="0" w:color="auto"/>
              </w:divBdr>
              <w:divsChild>
                <w:div w:id="2121558837">
                  <w:marLeft w:val="0"/>
                  <w:marRight w:val="0"/>
                  <w:marTop w:val="0"/>
                  <w:marBottom w:val="120"/>
                  <w:divBdr>
                    <w:top w:val="none" w:sz="0" w:space="0" w:color="auto"/>
                    <w:left w:val="none" w:sz="0" w:space="0" w:color="auto"/>
                    <w:bottom w:val="none" w:sz="0" w:space="0" w:color="auto"/>
                    <w:right w:val="none" w:sz="0" w:space="0" w:color="auto"/>
                  </w:divBdr>
                  <w:divsChild>
                    <w:div w:id="288897700">
                      <w:marLeft w:val="0"/>
                      <w:marRight w:val="0"/>
                      <w:marTop w:val="0"/>
                      <w:marBottom w:val="0"/>
                      <w:divBdr>
                        <w:top w:val="none" w:sz="0" w:space="0" w:color="auto"/>
                        <w:left w:val="single" w:sz="6" w:space="20" w:color="EAEAEA"/>
                        <w:bottom w:val="single" w:sz="6" w:space="12" w:color="EAEAEA"/>
                        <w:right w:val="single" w:sz="6" w:space="0" w:color="EAEAEA"/>
                      </w:divBdr>
                      <w:divsChild>
                        <w:div w:id="1898012403">
                          <w:marLeft w:val="0"/>
                          <w:marRight w:val="0"/>
                          <w:marTop w:val="0"/>
                          <w:marBottom w:val="120"/>
                          <w:divBdr>
                            <w:top w:val="none" w:sz="0" w:space="0" w:color="auto"/>
                            <w:left w:val="none" w:sz="0" w:space="0" w:color="auto"/>
                            <w:bottom w:val="none" w:sz="0" w:space="0" w:color="auto"/>
                            <w:right w:val="none" w:sz="0" w:space="0" w:color="auto"/>
                          </w:divBdr>
                          <w:divsChild>
                            <w:div w:id="149017676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182159649">
                          <w:marLeft w:val="0"/>
                          <w:marRight w:val="0"/>
                          <w:marTop w:val="0"/>
                          <w:marBottom w:val="0"/>
                          <w:divBdr>
                            <w:top w:val="none" w:sz="0" w:space="0" w:color="auto"/>
                            <w:left w:val="none" w:sz="0" w:space="0" w:color="auto"/>
                            <w:bottom w:val="none" w:sz="0" w:space="0" w:color="auto"/>
                            <w:right w:val="none" w:sz="0" w:space="0" w:color="auto"/>
                          </w:divBdr>
                          <w:divsChild>
                            <w:div w:id="105863331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22977903">
                      <w:marLeft w:val="0"/>
                      <w:marRight w:val="0"/>
                      <w:marTop w:val="0"/>
                      <w:marBottom w:val="360"/>
                      <w:divBdr>
                        <w:top w:val="none" w:sz="0" w:space="0" w:color="auto"/>
                        <w:left w:val="none" w:sz="0" w:space="0" w:color="auto"/>
                        <w:bottom w:val="none" w:sz="0" w:space="0" w:color="auto"/>
                        <w:right w:val="none" w:sz="0" w:space="0" w:color="auto"/>
                      </w:divBdr>
                      <w:divsChild>
                        <w:div w:id="1920827308">
                          <w:marLeft w:val="0"/>
                          <w:marRight w:val="0"/>
                          <w:marTop w:val="0"/>
                          <w:marBottom w:val="0"/>
                          <w:divBdr>
                            <w:top w:val="none" w:sz="0" w:space="0" w:color="auto"/>
                            <w:left w:val="none" w:sz="0" w:space="0" w:color="auto"/>
                            <w:bottom w:val="none" w:sz="0" w:space="0" w:color="auto"/>
                            <w:right w:val="none" w:sz="0" w:space="0" w:color="auto"/>
                          </w:divBdr>
                          <w:divsChild>
                            <w:div w:id="13359553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11768950">
      <w:bodyDiv w:val="1"/>
      <w:marLeft w:val="0"/>
      <w:marRight w:val="0"/>
      <w:marTop w:val="0"/>
      <w:marBottom w:val="0"/>
      <w:divBdr>
        <w:top w:val="none" w:sz="0" w:space="0" w:color="auto"/>
        <w:left w:val="none" w:sz="0" w:space="0" w:color="auto"/>
        <w:bottom w:val="none" w:sz="0" w:space="0" w:color="auto"/>
        <w:right w:val="none" w:sz="0" w:space="0" w:color="auto"/>
      </w:divBdr>
      <w:divsChild>
        <w:div w:id="1470826433">
          <w:marLeft w:val="0"/>
          <w:marRight w:val="0"/>
          <w:marTop w:val="0"/>
          <w:marBottom w:val="0"/>
          <w:divBdr>
            <w:top w:val="none" w:sz="0" w:space="0" w:color="auto"/>
            <w:left w:val="none" w:sz="0" w:space="0" w:color="auto"/>
            <w:bottom w:val="none" w:sz="0" w:space="0" w:color="auto"/>
            <w:right w:val="none" w:sz="0" w:space="0" w:color="auto"/>
          </w:divBdr>
          <w:divsChild>
            <w:div w:id="56630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288245287">
      <w:bodyDiv w:val="1"/>
      <w:marLeft w:val="0"/>
      <w:marRight w:val="0"/>
      <w:marTop w:val="0"/>
      <w:marBottom w:val="0"/>
      <w:divBdr>
        <w:top w:val="none" w:sz="0" w:space="0" w:color="auto"/>
        <w:left w:val="none" w:sz="0" w:space="0" w:color="auto"/>
        <w:bottom w:val="none" w:sz="0" w:space="0" w:color="auto"/>
        <w:right w:val="none" w:sz="0" w:space="0" w:color="auto"/>
      </w:divBdr>
      <w:divsChild>
        <w:div w:id="1440682526">
          <w:marLeft w:val="0"/>
          <w:marRight w:val="0"/>
          <w:marTop w:val="0"/>
          <w:marBottom w:val="0"/>
          <w:divBdr>
            <w:top w:val="none" w:sz="0" w:space="0" w:color="auto"/>
            <w:left w:val="none" w:sz="0" w:space="0" w:color="auto"/>
            <w:bottom w:val="none" w:sz="0" w:space="0" w:color="auto"/>
            <w:right w:val="none" w:sz="0" w:space="0" w:color="auto"/>
          </w:divBdr>
          <w:divsChild>
            <w:div w:id="100246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86145275">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59582974">
      <w:bodyDiv w:val="1"/>
      <w:marLeft w:val="0"/>
      <w:marRight w:val="0"/>
      <w:marTop w:val="0"/>
      <w:marBottom w:val="0"/>
      <w:divBdr>
        <w:top w:val="none" w:sz="0" w:space="0" w:color="auto"/>
        <w:left w:val="none" w:sz="0" w:space="0" w:color="auto"/>
        <w:bottom w:val="none" w:sz="0" w:space="0" w:color="auto"/>
        <w:right w:val="none" w:sz="0" w:space="0" w:color="auto"/>
      </w:divBdr>
      <w:divsChild>
        <w:div w:id="39478967">
          <w:marLeft w:val="0"/>
          <w:marRight w:val="0"/>
          <w:marTop w:val="0"/>
          <w:marBottom w:val="660"/>
          <w:divBdr>
            <w:top w:val="none" w:sz="0" w:space="0" w:color="auto"/>
            <w:left w:val="none" w:sz="0" w:space="0" w:color="auto"/>
            <w:bottom w:val="none" w:sz="0" w:space="0" w:color="auto"/>
            <w:right w:val="none" w:sz="0" w:space="0" w:color="auto"/>
          </w:divBdr>
          <w:divsChild>
            <w:div w:id="1560290504">
              <w:marLeft w:val="0"/>
              <w:marRight w:val="0"/>
              <w:marTop w:val="0"/>
              <w:marBottom w:val="360"/>
              <w:divBdr>
                <w:top w:val="none" w:sz="0" w:space="0" w:color="auto"/>
                <w:left w:val="none" w:sz="0" w:space="0" w:color="auto"/>
                <w:bottom w:val="none" w:sz="0" w:space="0" w:color="auto"/>
                <w:right w:val="none" w:sz="0" w:space="0" w:color="auto"/>
              </w:divBdr>
              <w:divsChild>
                <w:div w:id="1929071003">
                  <w:marLeft w:val="0"/>
                  <w:marRight w:val="0"/>
                  <w:marTop w:val="0"/>
                  <w:marBottom w:val="120"/>
                  <w:divBdr>
                    <w:top w:val="none" w:sz="0" w:space="0" w:color="auto"/>
                    <w:left w:val="none" w:sz="0" w:space="0" w:color="auto"/>
                    <w:bottom w:val="none" w:sz="0" w:space="0" w:color="auto"/>
                    <w:right w:val="none" w:sz="0" w:space="0" w:color="auto"/>
                  </w:divBdr>
                  <w:divsChild>
                    <w:div w:id="176734112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4743253">
              <w:marLeft w:val="0"/>
              <w:marRight w:val="0"/>
              <w:marTop w:val="0"/>
              <w:marBottom w:val="360"/>
              <w:divBdr>
                <w:top w:val="none" w:sz="0" w:space="0" w:color="auto"/>
                <w:left w:val="none" w:sz="0" w:space="0" w:color="auto"/>
                <w:bottom w:val="none" w:sz="0" w:space="0" w:color="auto"/>
                <w:right w:val="none" w:sz="0" w:space="0" w:color="auto"/>
              </w:divBdr>
              <w:divsChild>
                <w:div w:id="596329597">
                  <w:marLeft w:val="0"/>
                  <w:marRight w:val="0"/>
                  <w:marTop w:val="0"/>
                  <w:marBottom w:val="120"/>
                  <w:divBdr>
                    <w:top w:val="none" w:sz="0" w:space="0" w:color="auto"/>
                    <w:left w:val="none" w:sz="0" w:space="0" w:color="auto"/>
                    <w:bottom w:val="none" w:sz="0" w:space="0" w:color="auto"/>
                    <w:right w:val="none" w:sz="0" w:space="0" w:color="auto"/>
                  </w:divBdr>
                  <w:divsChild>
                    <w:div w:id="3158882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05413508">
              <w:marLeft w:val="0"/>
              <w:marRight w:val="0"/>
              <w:marTop w:val="0"/>
              <w:marBottom w:val="360"/>
              <w:divBdr>
                <w:top w:val="none" w:sz="0" w:space="0" w:color="auto"/>
                <w:left w:val="none" w:sz="0" w:space="0" w:color="auto"/>
                <w:bottom w:val="none" w:sz="0" w:space="0" w:color="auto"/>
                <w:right w:val="none" w:sz="0" w:space="0" w:color="auto"/>
              </w:divBdr>
              <w:divsChild>
                <w:div w:id="1409380078">
                  <w:marLeft w:val="0"/>
                  <w:marRight w:val="0"/>
                  <w:marTop w:val="0"/>
                  <w:marBottom w:val="120"/>
                  <w:divBdr>
                    <w:top w:val="none" w:sz="0" w:space="0" w:color="auto"/>
                    <w:left w:val="none" w:sz="0" w:space="0" w:color="auto"/>
                    <w:bottom w:val="none" w:sz="0" w:space="0" w:color="auto"/>
                    <w:right w:val="none" w:sz="0" w:space="0" w:color="auto"/>
                  </w:divBdr>
                  <w:divsChild>
                    <w:div w:id="4653956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60104313">
              <w:marLeft w:val="0"/>
              <w:marRight w:val="0"/>
              <w:marTop w:val="0"/>
              <w:marBottom w:val="360"/>
              <w:divBdr>
                <w:top w:val="none" w:sz="0" w:space="0" w:color="auto"/>
                <w:left w:val="none" w:sz="0" w:space="0" w:color="auto"/>
                <w:bottom w:val="none" w:sz="0" w:space="0" w:color="auto"/>
                <w:right w:val="none" w:sz="0" w:space="0" w:color="auto"/>
              </w:divBdr>
              <w:divsChild>
                <w:div w:id="1294675580">
                  <w:marLeft w:val="0"/>
                  <w:marRight w:val="0"/>
                  <w:marTop w:val="0"/>
                  <w:marBottom w:val="120"/>
                  <w:divBdr>
                    <w:top w:val="none" w:sz="0" w:space="0" w:color="auto"/>
                    <w:left w:val="none" w:sz="0" w:space="0" w:color="auto"/>
                    <w:bottom w:val="none" w:sz="0" w:space="0" w:color="auto"/>
                    <w:right w:val="none" w:sz="0" w:space="0" w:color="auto"/>
                  </w:divBdr>
                  <w:divsChild>
                    <w:div w:id="947541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94354322">
      <w:bodyDiv w:val="1"/>
      <w:marLeft w:val="0"/>
      <w:marRight w:val="0"/>
      <w:marTop w:val="0"/>
      <w:marBottom w:val="0"/>
      <w:divBdr>
        <w:top w:val="none" w:sz="0" w:space="0" w:color="auto"/>
        <w:left w:val="none" w:sz="0" w:space="0" w:color="auto"/>
        <w:bottom w:val="none" w:sz="0" w:space="0" w:color="auto"/>
        <w:right w:val="none" w:sz="0" w:space="0" w:color="auto"/>
      </w:divBdr>
      <w:divsChild>
        <w:div w:id="62604527">
          <w:marLeft w:val="0"/>
          <w:marRight w:val="0"/>
          <w:marTop w:val="0"/>
          <w:marBottom w:val="0"/>
          <w:divBdr>
            <w:top w:val="none" w:sz="0" w:space="0" w:color="auto"/>
            <w:left w:val="none" w:sz="0" w:space="0" w:color="auto"/>
            <w:bottom w:val="none" w:sz="0" w:space="0" w:color="auto"/>
            <w:right w:val="none" w:sz="0" w:space="0" w:color="auto"/>
          </w:divBdr>
          <w:divsChild>
            <w:div w:id="2065520283">
              <w:marLeft w:val="0"/>
              <w:marRight w:val="0"/>
              <w:marTop w:val="0"/>
              <w:marBottom w:val="0"/>
              <w:divBdr>
                <w:top w:val="none" w:sz="0" w:space="0" w:color="auto"/>
                <w:left w:val="none" w:sz="0" w:space="0" w:color="auto"/>
                <w:bottom w:val="none" w:sz="0" w:space="0" w:color="auto"/>
                <w:right w:val="none" w:sz="0" w:space="0" w:color="auto"/>
              </w:divBdr>
            </w:div>
            <w:div w:id="176118419">
              <w:marLeft w:val="0"/>
              <w:marRight w:val="0"/>
              <w:marTop w:val="0"/>
              <w:marBottom w:val="0"/>
              <w:divBdr>
                <w:top w:val="none" w:sz="0" w:space="0" w:color="auto"/>
                <w:left w:val="none" w:sz="0" w:space="0" w:color="auto"/>
                <w:bottom w:val="none" w:sz="0" w:space="0" w:color="auto"/>
                <w:right w:val="none" w:sz="0" w:space="0" w:color="auto"/>
              </w:divBdr>
            </w:div>
            <w:div w:id="169615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34551702">
      <w:bodyDiv w:val="1"/>
      <w:marLeft w:val="0"/>
      <w:marRight w:val="0"/>
      <w:marTop w:val="0"/>
      <w:marBottom w:val="0"/>
      <w:divBdr>
        <w:top w:val="none" w:sz="0" w:space="0" w:color="auto"/>
        <w:left w:val="none" w:sz="0" w:space="0" w:color="auto"/>
        <w:bottom w:val="none" w:sz="0" w:space="0" w:color="auto"/>
        <w:right w:val="none" w:sz="0" w:space="0" w:color="auto"/>
      </w:divBdr>
      <w:divsChild>
        <w:div w:id="1621496993">
          <w:marLeft w:val="0"/>
          <w:marRight w:val="0"/>
          <w:marTop w:val="0"/>
          <w:marBottom w:val="0"/>
          <w:divBdr>
            <w:top w:val="none" w:sz="0" w:space="0" w:color="auto"/>
            <w:left w:val="none" w:sz="0" w:space="0" w:color="auto"/>
            <w:bottom w:val="none" w:sz="0" w:space="0" w:color="auto"/>
            <w:right w:val="none" w:sz="0" w:space="0" w:color="auto"/>
          </w:divBdr>
        </w:div>
        <w:div w:id="2063601175">
          <w:marLeft w:val="0"/>
          <w:marRight w:val="0"/>
          <w:marTop w:val="0"/>
          <w:marBottom w:val="0"/>
          <w:divBdr>
            <w:top w:val="none" w:sz="0" w:space="0" w:color="auto"/>
            <w:left w:val="none" w:sz="0" w:space="0" w:color="auto"/>
            <w:bottom w:val="none" w:sz="0" w:space="0" w:color="auto"/>
            <w:right w:val="none" w:sz="0" w:space="0" w:color="auto"/>
          </w:divBdr>
        </w:div>
        <w:div w:id="2069262485">
          <w:marLeft w:val="0"/>
          <w:marRight w:val="0"/>
          <w:marTop w:val="0"/>
          <w:marBottom w:val="0"/>
          <w:divBdr>
            <w:top w:val="none" w:sz="0" w:space="0" w:color="auto"/>
            <w:left w:val="none" w:sz="0" w:space="0" w:color="auto"/>
            <w:bottom w:val="none" w:sz="0" w:space="0" w:color="auto"/>
            <w:right w:val="none" w:sz="0" w:space="0" w:color="auto"/>
          </w:divBdr>
        </w:div>
        <w:div w:id="666594422">
          <w:marLeft w:val="0"/>
          <w:marRight w:val="0"/>
          <w:marTop w:val="0"/>
          <w:marBottom w:val="0"/>
          <w:divBdr>
            <w:top w:val="none" w:sz="0" w:space="0" w:color="auto"/>
            <w:left w:val="none" w:sz="0" w:space="0" w:color="auto"/>
            <w:bottom w:val="none" w:sz="0" w:space="0" w:color="auto"/>
            <w:right w:val="none" w:sz="0" w:space="0" w:color="auto"/>
          </w:divBdr>
        </w:div>
        <w:div w:id="69621271">
          <w:marLeft w:val="0"/>
          <w:marRight w:val="0"/>
          <w:marTop w:val="0"/>
          <w:marBottom w:val="0"/>
          <w:divBdr>
            <w:top w:val="none" w:sz="0" w:space="0" w:color="auto"/>
            <w:left w:val="none" w:sz="0" w:space="0" w:color="auto"/>
            <w:bottom w:val="none" w:sz="0" w:space="0" w:color="auto"/>
            <w:right w:val="none" w:sz="0" w:space="0" w:color="auto"/>
          </w:divBdr>
        </w:div>
        <w:div w:id="1460107237">
          <w:marLeft w:val="0"/>
          <w:marRight w:val="0"/>
          <w:marTop w:val="0"/>
          <w:marBottom w:val="0"/>
          <w:divBdr>
            <w:top w:val="none" w:sz="0" w:space="0" w:color="auto"/>
            <w:left w:val="none" w:sz="0" w:space="0" w:color="auto"/>
            <w:bottom w:val="none" w:sz="0" w:space="0" w:color="auto"/>
            <w:right w:val="none" w:sz="0" w:space="0" w:color="auto"/>
          </w:divBdr>
        </w:div>
        <w:div w:id="774329084">
          <w:marLeft w:val="0"/>
          <w:marRight w:val="0"/>
          <w:marTop w:val="0"/>
          <w:marBottom w:val="0"/>
          <w:divBdr>
            <w:top w:val="none" w:sz="0" w:space="0" w:color="auto"/>
            <w:left w:val="none" w:sz="0" w:space="0" w:color="auto"/>
            <w:bottom w:val="none" w:sz="0" w:space="0" w:color="auto"/>
            <w:right w:val="none" w:sz="0" w:space="0" w:color="auto"/>
          </w:divBdr>
        </w:div>
        <w:div w:id="795098853">
          <w:marLeft w:val="0"/>
          <w:marRight w:val="0"/>
          <w:marTop w:val="0"/>
          <w:marBottom w:val="0"/>
          <w:divBdr>
            <w:top w:val="none" w:sz="0" w:space="0" w:color="auto"/>
            <w:left w:val="none" w:sz="0" w:space="0" w:color="auto"/>
            <w:bottom w:val="none" w:sz="0" w:space="0" w:color="auto"/>
            <w:right w:val="none" w:sz="0" w:space="0" w:color="auto"/>
          </w:divBdr>
        </w:div>
        <w:div w:id="1896432806">
          <w:marLeft w:val="0"/>
          <w:marRight w:val="0"/>
          <w:marTop w:val="0"/>
          <w:marBottom w:val="0"/>
          <w:divBdr>
            <w:top w:val="none" w:sz="0" w:space="0" w:color="auto"/>
            <w:left w:val="none" w:sz="0" w:space="0" w:color="auto"/>
            <w:bottom w:val="none" w:sz="0" w:space="0" w:color="auto"/>
            <w:right w:val="none" w:sz="0" w:space="0" w:color="auto"/>
          </w:divBdr>
        </w:div>
      </w:divsChild>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756249050">
      <w:bodyDiv w:val="1"/>
      <w:marLeft w:val="0"/>
      <w:marRight w:val="0"/>
      <w:marTop w:val="0"/>
      <w:marBottom w:val="0"/>
      <w:divBdr>
        <w:top w:val="none" w:sz="0" w:space="0" w:color="auto"/>
        <w:left w:val="none" w:sz="0" w:space="0" w:color="auto"/>
        <w:bottom w:val="none" w:sz="0" w:space="0" w:color="auto"/>
        <w:right w:val="none" w:sz="0" w:space="0" w:color="auto"/>
      </w:divBdr>
      <w:divsChild>
        <w:div w:id="1971473666">
          <w:marLeft w:val="0"/>
          <w:marRight w:val="0"/>
          <w:marTop w:val="0"/>
          <w:marBottom w:val="0"/>
          <w:divBdr>
            <w:top w:val="none" w:sz="0" w:space="0" w:color="auto"/>
            <w:left w:val="none" w:sz="0" w:space="0" w:color="auto"/>
            <w:bottom w:val="none" w:sz="0" w:space="0" w:color="auto"/>
            <w:right w:val="none" w:sz="0" w:space="0" w:color="auto"/>
          </w:divBdr>
        </w:div>
      </w:divsChild>
    </w:div>
    <w:div w:id="763693606">
      <w:bodyDiv w:val="1"/>
      <w:marLeft w:val="0"/>
      <w:marRight w:val="0"/>
      <w:marTop w:val="0"/>
      <w:marBottom w:val="0"/>
      <w:divBdr>
        <w:top w:val="none" w:sz="0" w:space="0" w:color="auto"/>
        <w:left w:val="none" w:sz="0" w:space="0" w:color="auto"/>
        <w:bottom w:val="none" w:sz="0" w:space="0" w:color="auto"/>
        <w:right w:val="none" w:sz="0" w:space="0" w:color="auto"/>
      </w:divBdr>
      <w:divsChild>
        <w:div w:id="1078286500">
          <w:marLeft w:val="0"/>
          <w:marRight w:val="0"/>
          <w:marTop w:val="0"/>
          <w:marBottom w:val="0"/>
          <w:divBdr>
            <w:top w:val="none" w:sz="0" w:space="0" w:color="auto"/>
            <w:left w:val="none" w:sz="0" w:space="0" w:color="auto"/>
            <w:bottom w:val="none" w:sz="0" w:space="0" w:color="auto"/>
            <w:right w:val="none" w:sz="0" w:space="0" w:color="auto"/>
          </w:divBdr>
          <w:divsChild>
            <w:div w:id="44134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103023">
      <w:bodyDiv w:val="1"/>
      <w:marLeft w:val="0"/>
      <w:marRight w:val="0"/>
      <w:marTop w:val="0"/>
      <w:marBottom w:val="0"/>
      <w:divBdr>
        <w:top w:val="none" w:sz="0" w:space="0" w:color="auto"/>
        <w:left w:val="none" w:sz="0" w:space="0" w:color="auto"/>
        <w:bottom w:val="none" w:sz="0" w:space="0" w:color="auto"/>
        <w:right w:val="none" w:sz="0" w:space="0" w:color="auto"/>
      </w:divBdr>
      <w:divsChild>
        <w:div w:id="6368784">
          <w:marLeft w:val="0"/>
          <w:marRight w:val="0"/>
          <w:marTop w:val="0"/>
          <w:marBottom w:val="0"/>
          <w:divBdr>
            <w:top w:val="none" w:sz="0" w:space="0" w:color="auto"/>
            <w:left w:val="none" w:sz="0" w:space="0" w:color="auto"/>
            <w:bottom w:val="none" w:sz="0" w:space="0" w:color="auto"/>
            <w:right w:val="none" w:sz="0" w:space="0" w:color="auto"/>
          </w:divBdr>
          <w:divsChild>
            <w:div w:id="111332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921450638">
      <w:bodyDiv w:val="1"/>
      <w:marLeft w:val="0"/>
      <w:marRight w:val="0"/>
      <w:marTop w:val="0"/>
      <w:marBottom w:val="0"/>
      <w:divBdr>
        <w:top w:val="none" w:sz="0" w:space="0" w:color="auto"/>
        <w:left w:val="none" w:sz="0" w:space="0" w:color="auto"/>
        <w:bottom w:val="none" w:sz="0" w:space="0" w:color="auto"/>
        <w:right w:val="none" w:sz="0" w:space="0" w:color="auto"/>
      </w:divBdr>
      <w:divsChild>
        <w:div w:id="1077047402">
          <w:marLeft w:val="0"/>
          <w:marRight w:val="0"/>
          <w:marTop w:val="0"/>
          <w:marBottom w:val="0"/>
          <w:divBdr>
            <w:top w:val="none" w:sz="0" w:space="0" w:color="auto"/>
            <w:left w:val="none" w:sz="0" w:space="0" w:color="auto"/>
            <w:bottom w:val="none" w:sz="0" w:space="0" w:color="auto"/>
            <w:right w:val="none" w:sz="0" w:space="0" w:color="auto"/>
          </w:divBdr>
          <w:divsChild>
            <w:div w:id="58715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995110126">
      <w:bodyDiv w:val="1"/>
      <w:marLeft w:val="0"/>
      <w:marRight w:val="0"/>
      <w:marTop w:val="0"/>
      <w:marBottom w:val="0"/>
      <w:divBdr>
        <w:top w:val="none" w:sz="0" w:space="0" w:color="auto"/>
        <w:left w:val="none" w:sz="0" w:space="0" w:color="auto"/>
        <w:bottom w:val="none" w:sz="0" w:space="0" w:color="auto"/>
        <w:right w:val="none" w:sz="0" w:space="0" w:color="auto"/>
      </w:divBdr>
      <w:divsChild>
        <w:div w:id="1745295944">
          <w:marLeft w:val="0"/>
          <w:marRight w:val="0"/>
          <w:marTop w:val="0"/>
          <w:marBottom w:val="0"/>
          <w:divBdr>
            <w:top w:val="none" w:sz="0" w:space="0" w:color="auto"/>
            <w:left w:val="none" w:sz="0" w:space="0" w:color="auto"/>
            <w:bottom w:val="none" w:sz="0" w:space="0" w:color="auto"/>
            <w:right w:val="none" w:sz="0" w:space="0" w:color="auto"/>
          </w:divBdr>
          <w:divsChild>
            <w:div w:id="54807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083070094">
      <w:bodyDiv w:val="1"/>
      <w:marLeft w:val="0"/>
      <w:marRight w:val="0"/>
      <w:marTop w:val="0"/>
      <w:marBottom w:val="0"/>
      <w:divBdr>
        <w:top w:val="none" w:sz="0" w:space="0" w:color="auto"/>
        <w:left w:val="none" w:sz="0" w:space="0" w:color="auto"/>
        <w:bottom w:val="none" w:sz="0" w:space="0" w:color="auto"/>
        <w:right w:val="none" w:sz="0" w:space="0" w:color="auto"/>
      </w:divBdr>
      <w:divsChild>
        <w:div w:id="199515234">
          <w:marLeft w:val="0"/>
          <w:marRight w:val="0"/>
          <w:marTop w:val="0"/>
          <w:marBottom w:val="0"/>
          <w:divBdr>
            <w:top w:val="none" w:sz="0" w:space="0" w:color="auto"/>
            <w:left w:val="none" w:sz="0" w:space="0" w:color="auto"/>
            <w:bottom w:val="none" w:sz="0" w:space="0" w:color="auto"/>
            <w:right w:val="none" w:sz="0" w:space="0" w:color="auto"/>
          </w:divBdr>
        </w:div>
      </w:divsChild>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29590298">
      <w:bodyDiv w:val="1"/>
      <w:marLeft w:val="0"/>
      <w:marRight w:val="0"/>
      <w:marTop w:val="0"/>
      <w:marBottom w:val="0"/>
      <w:divBdr>
        <w:top w:val="none" w:sz="0" w:space="0" w:color="auto"/>
        <w:left w:val="none" w:sz="0" w:space="0" w:color="auto"/>
        <w:bottom w:val="none" w:sz="0" w:space="0" w:color="auto"/>
        <w:right w:val="none" w:sz="0" w:space="0" w:color="auto"/>
      </w:divBdr>
    </w:div>
    <w:div w:id="1176654861">
      <w:bodyDiv w:val="1"/>
      <w:marLeft w:val="0"/>
      <w:marRight w:val="0"/>
      <w:marTop w:val="0"/>
      <w:marBottom w:val="0"/>
      <w:divBdr>
        <w:top w:val="none" w:sz="0" w:space="0" w:color="auto"/>
        <w:left w:val="none" w:sz="0" w:space="0" w:color="auto"/>
        <w:bottom w:val="none" w:sz="0" w:space="0" w:color="auto"/>
        <w:right w:val="none" w:sz="0" w:space="0" w:color="auto"/>
      </w:divBdr>
      <w:divsChild>
        <w:div w:id="1063528663">
          <w:marLeft w:val="0"/>
          <w:marRight w:val="0"/>
          <w:marTop w:val="0"/>
          <w:marBottom w:val="0"/>
          <w:divBdr>
            <w:top w:val="none" w:sz="0" w:space="0" w:color="auto"/>
            <w:left w:val="none" w:sz="0" w:space="0" w:color="auto"/>
            <w:bottom w:val="none" w:sz="0" w:space="0" w:color="auto"/>
            <w:right w:val="none" w:sz="0" w:space="0" w:color="auto"/>
          </w:divBdr>
          <w:divsChild>
            <w:div w:id="191114600">
              <w:marLeft w:val="0"/>
              <w:marRight w:val="0"/>
              <w:marTop w:val="0"/>
              <w:marBottom w:val="0"/>
              <w:divBdr>
                <w:top w:val="none" w:sz="0" w:space="0" w:color="auto"/>
                <w:left w:val="none" w:sz="0" w:space="0" w:color="auto"/>
                <w:bottom w:val="none" w:sz="0" w:space="0" w:color="auto"/>
                <w:right w:val="none" w:sz="0" w:space="0" w:color="auto"/>
              </w:divBdr>
            </w:div>
            <w:div w:id="1946232750">
              <w:marLeft w:val="0"/>
              <w:marRight w:val="0"/>
              <w:marTop w:val="0"/>
              <w:marBottom w:val="0"/>
              <w:divBdr>
                <w:top w:val="none" w:sz="0" w:space="0" w:color="auto"/>
                <w:left w:val="none" w:sz="0" w:space="0" w:color="auto"/>
                <w:bottom w:val="none" w:sz="0" w:space="0" w:color="auto"/>
                <w:right w:val="none" w:sz="0" w:space="0" w:color="auto"/>
              </w:divBdr>
            </w:div>
            <w:div w:id="117148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195732645">
      <w:bodyDiv w:val="1"/>
      <w:marLeft w:val="0"/>
      <w:marRight w:val="0"/>
      <w:marTop w:val="0"/>
      <w:marBottom w:val="0"/>
      <w:divBdr>
        <w:top w:val="none" w:sz="0" w:space="0" w:color="auto"/>
        <w:left w:val="none" w:sz="0" w:space="0" w:color="auto"/>
        <w:bottom w:val="none" w:sz="0" w:space="0" w:color="auto"/>
        <w:right w:val="none" w:sz="0" w:space="0" w:color="auto"/>
      </w:divBdr>
      <w:divsChild>
        <w:div w:id="423306181">
          <w:marLeft w:val="0"/>
          <w:marRight w:val="0"/>
          <w:marTop w:val="0"/>
          <w:marBottom w:val="0"/>
          <w:divBdr>
            <w:top w:val="none" w:sz="0" w:space="0" w:color="auto"/>
            <w:left w:val="none" w:sz="0" w:space="0" w:color="auto"/>
            <w:bottom w:val="none" w:sz="0" w:space="0" w:color="auto"/>
            <w:right w:val="none" w:sz="0" w:space="0" w:color="auto"/>
          </w:divBdr>
          <w:divsChild>
            <w:div w:id="154225293">
              <w:marLeft w:val="0"/>
              <w:marRight w:val="0"/>
              <w:marTop w:val="0"/>
              <w:marBottom w:val="0"/>
              <w:divBdr>
                <w:top w:val="none" w:sz="0" w:space="0" w:color="auto"/>
                <w:left w:val="none" w:sz="0" w:space="0" w:color="auto"/>
                <w:bottom w:val="none" w:sz="0" w:space="0" w:color="auto"/>
                <w:right w:val="none" w:sz="0" w:space="0" w:color="auto"/>
              </w:divBdr>
            </w:div>
            <w:div w:id="658731448">
              <w:marLeft w:val="0"/>
              <w:marRight w:val="0"/>
              <w:marTop w:val="0"/>
              <w:marBottom w:val="0"/>
              <w:divBdr>
                <w:top w:val="none" w:sz="0" w:space="0" w:color="auto"/>
                <w:left w:val="none" w:sz="0" w:space="0" w:color="auto"/>
                <w:bottom w:val="none" w:sz="0" w:space="0" w:color="auto"/>
                <w:right w:val="none" w:sz="0" w:space="0" w:color="auto"/>
              </w:divBdr>
            </w:div>
            <w:div w:id="1131704917">
              <w:marLeft w:val="0"/>
              <w:marRight w:val="0"/>
              <w:marTop w:val="0"/>
              <w:marBottom w:val="0"/>
              <w:divBdr>
                <w:top w:val="none" w:sz="0" w:space="0" w:color="auto"/>
                <w:left w:val="none" w:sz="0" w:space="0" w:color="auto"/>
                <w:bottom w:val="none" w:sz="0" w:space="0" w:color="auto"/>
                <w:right w:val="none" w:sz="0" w:space="0" w:color="auto"/>
              </w:divBdr>
            </w:div>
            <w:div w:id="1090664832">
              <w:marLeft w:val="0"/>
              <w:marRight w:val="0"/>
              <w:marTop w:val="0"/>
              <w:marBottom w:val="0"/>
              <w:divBdr>
                <w:top w:val="none" w:sz="0" w:space="0" w:color="auto"/>
                <w:left w:val="none" w:sz="0" w:space="0" w:color="auto"/>
                <w:bottom w:val="none" w:sz="0" w:space="0" w:color="auto"/>
                <w:right w:val="none" w:sz="0" w:space="0" w:color="auto"/>
              </w:divBdr>
            </w:div>
            <w:div w:id="1930889458">
              <w:marLeft w:val="0"/>
              <w:marRight w:val="0"/>
              <w:marTop w:val="0"/>
              <w:marBottom w:val="0"/>
              <w:divBdr>
                <w:top w:val="none" w:sz="0" w:space="0" w:color="auto"/>
                <w:left w:val="none" w:sz="0" w:space="0" w:color="auto"/>
                <w:bottom w:val="none" w:sz="0" w:space="0" w:color="auto"/>
                <w:right w:val="none" w:sz="0" w:space="0" w:color="auto"/>
              </w:divBdr>
            </w:div>
            <w:div w:id="1154757532">
              <w:marLeft w:val="0"/>
              <w:marRight w:val="0"/>
              <w:marTop w:val="0"/>
              <w:marBottom w:val="0"/>
              <w:divBdr>
                <w:top w:val="none" w:sz="0" w:space="0" w:color="auto"/>
                <w:left w:val="none" w:sz="0" w:space="0" w:color="auto"/>
                <w:bottom w:val="none" w:sz="0" w:space="0" w:color="auto"/>
                <w:right w:val="none" w:sz="0" w:space="0" w:color="auto"/>
              </w:divBdr>
            </w:div>
            <w:div w:id="1911966619">
              <w:marLeft w:val="0"/>
              <w:marRight w:val="0"/>
              <w:marTop w:val="0"/>
              <w:marBottom w:val="0"/>
              <w:divBdr>
                <w:top w:val="none" w:sz="0" w:space="0" w:color="auto"/>
                <w:left w:val="none" w:sz="0" w:space="0" w:color="auto"/>
                <w:bottom w:val="none" w:sz="0" w:space="0" w:color="auto"/>
                <w:right w:val="none" w:sz="0" w:space="0" w:color="auto"/>
              </w:divBdr>
            </w:div>
            <w:div w:id="14917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618404">
      <w:bodyDiv w:val="1"/>
      <w:marLeft w:val="0"/>
      <w:marRight w:val="0"/>
      <w:marTop w:val="0"/>
      <w:marBottom w:val="0"/>
      <w:divBdr>
        <w:top w:val="none" w:sz="0" w:space="0" w:color="auto"/>
        <w:left w:val="none" w:sz="0" w:space="0" w:color="auto"/>
        <w:bottom w:val="none" w:sz="0" w:space="0" w:color="auto"/>
        <w:right w:val="none" w:sz="0" w:space="0" w:color="auto"/>
      </w:divBdr>
      <w:divsChild>
        <w:div w:id="892884569">
          <w:marLeft w:val="0"/>
          <w:marRight w:val="0"/>
          <w:marTop w:val="0"/>
          <w:marBottom w:val="0"/>
          <w:divBdr>
            <w:top w:val="none" w:sz="0" w:space="0" w:color="auto"/>
            <w:left w:val="none" w:sz="0" w:space="0" w:color="auto"/>
            <w:bottom w:val="none" w:sz="0" w:space="0" w:color="auto"/>
            <w:right w:val="none" w:sz="0" w:space="0" w:color="auto"/>
          </w:divBdr>
          <w:divsChild>
            <w:div w:id="15121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20552904">
      <w:bodyDiv w:val="1"/>
      <w:marLeft w:val="0"/>
      <w:marRight w:val="0"/>
      <w:marTop w:val="0"/>
      <w:marBottom w:val="0"/>
      <w:divBdr>
        <w:top w:val="none" w:sz="0" w:space="0" w:color="auto"/>
        <w:left w:val="none" w:sz="0" w:space="0" w:color="auto"/>
        <w:bottom w:val="none" w:sz="0" w:space="0" w:color="auto"/>
        <w:right w:val="none" w:sz="0" w:space="0" w:color="auto"/>
      </w:divBdr>
      <w:divsChild>
        <w:div w:id="1464690357">
          <w:marLeft w:val="0"/>
          <w:marRight w:val="0"/>
          <w:marTop w:val="0"/>
          <w:marBottom w:val="0"/>
          <w:divBdr>
            <w:top w:val="none" w:sz="0" w:space="0" w:color="auto"/>
            <w:left w:val="none" w:sz="0" w:space="0" w:color="auto"/>
            <w:bottom w:val="none" w:sz="0" w:space="0" w:color="auto"/>
            <w:right w:val="none" w:sz="0" w:space="0" w:color="auto"/>
          </w:divBdr>
          <w:divsChild>
            <w:div w:id="118594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21696350">
      <w:bodyDiv w:val="1"/>
      <w:marLeft w:val="0"/>
      <w:marRight w:val="0"/>
      <w:marTop w:val="0"/>
      <w:marBottom w:val="0"/>
      <w:divBdr>
        <w:top w:val="none" w:sz="0" w:space="0" w:color="auto"/>
        <w:left w:val="none" w:sz="0" w:space="0" w:color="auto"/>
        <w:bottom w:val="none" w:sz="0" w:space="0" w:color="auto"/>
        <w:right w:val="none" w:sz="0" w:space="0" w:color="auto"/>
      </w:divBdr>
      <w:divsChild>
        <w:div w:id="369886254">
          <w:marLeft w:val="0"/>
          <w:marRight w:val="0"/>
          <w:marTop w:val="0"/>
          <w:marBottom w:val="0"/>
          <w:divBdr>
            <w:top w:val="none" w:sz="0" w:space="0" w:color="auto"/>
            <w:left w:val="none" w:sz="0" w:space="0" w:color="auto"/>
            <w:bottom w:val="none" w:sz="0" w:space="0" w:color="auto"/>
            <w:right w:val="none" w:sz="0" w:space="0" w:color="auto"/>
          </w:divBdr>
          <w:divsChild>
            <w:div w:id="105574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06944483">
      <w:bodyDiv w:val="1"/>
      <w:marLeft w:val="0"/>
      <w:marRight w:val="0"/>
      <w:marTop w:val="0"/>
      <w:marBottom w:val="0"/>
      <w:divBdr>
        <w:top w:val="none" w:sz="0" w:space="0" w:color="auto"/>
        <w:left w:val="none" w:sz="0" w:space="0" w:color="auto"/>
        <w:bottom w:val="none" w:sz="0" w:space="0" w:color="auto"/>
        <w:right w:val="none" w:sz="0" w:space="0" w:color="auto"/>
      </w:divBdr>
      <w:divsChild>
        <w:div w:id="1184516050">
          <w:marLeft w:val="0"/>
          <w:marRight w:val="0"/>
          <w:marTop w:val="0"/>
          <w:marBottom w:val="0"/>
          <w:divBdr>
            <w:top w:val="none" w:sz="0" w:space="0" w:color="auto"/>
            <w:left w:val="none" w:sz="0" w:space="0" w:color="auto"/>
            <w:bottom w:val="none" w:sz="0" w:space="0" w:color="auto"/>
            <w:right w:val="none" w:sz="0" w:space="0" w:color="auto"/>
          </w:divBdr>
          <w:divsChild>
            <w:div w:id="182808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2853">
      <w:bodyDiv w:val="1"/>
      <w:marLeft w:val="0"/>
      <w:marRight w:val="0"/>
      <w:marTop w:val="0"/>
      <w:marBottom w:val="0"/>
      <w:divBdr>
        <w:top w:val="none" w:sz="0" w:space="0" w:color="auto"/>
        <w:left w:val="none" w:sz="0" w:space="0" w:color="auto"/>
        <w:bottom w:val="none" w:sz="0" w:space="0" w:color="auto"/>
        <w:right w:val="none" w:sz="0" w:space="0" w:color="auto"/>
      </w:divBdr>
      <w:divsChild>
        <w:div w:id="232011085">
          <w:marLeft w:val="0"/>
          <w:marRight w:val="0"/>
          <w:marTop w:val="0"/>
          <w:marBottom w:val="0"/>
          <w:divBdr>
            <w:top w:val="none" w:sz="0" w:space="0" w:color="auto"/>
            <w:left w:val="none" w:sz="0" w:space="0" w:color="auto"/>
            <w:bottom w:val="none" w:sz="0" w:space="0" w:color="auto"/>
            <w:right w:val="none" w:sz="0" w:space="0" w:color="auto"/>
          </w:divBdr>
          <w:divsChild>
            <w:div w:id="39972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59784579">
      <w:bodyDiv w:val="1"/>
      <w:marLeft w:val="0"/>
      <w:marRight w:val="0"/>
      <w:marTop w:val="0"/>
      <w:marBottom w:val="0"/>
      <w:divBdr>
        <w:top w:val="none" w:sz="0" w:space="0" w:color="auto"/>
        <w:left w:val="none" w:sz="0" w:space="0" w:color="auto"/>
        <w:bottom w:val="none" w:sz="0" w:space="0" w:color="auto"/>
        <w:right w:val="none" w:sz="0" w:space="0" w:color="auto"/>
      </w:divBdr>
      <w:divsChild>
        <w:div w:id="358119775">
          <w:marLeft w:val="0"/>
          <w:marRight w:val="0"/>
          <w:marTop w:val="0"/>
          <w:marBottom w:val="0"/>
          <w:divBdr>
            <w:top w:val="none" w:sz="0" w:space="0" w:color="auto"/>
            <w:left w:val="none" w:sz="0" w:space="0" w:color="auto"/>
            <w:bottom w:val="none" w:sz="0" w:space="0" w:color="auto"/>
            <w:right w:val="none" w:sz="0" w:space="0" w:color="auto"/>
          </w:divBdr>
          <w:divsChild>
            <w:div w:id="2328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575436244">
      <w:bodyDiv w:val="1"/>
      <w:marLeft w:val="0"/>
      <w:marRight w:val="0"/>
      <w:marTop w:val="0"/>
      <w:marBottom w:val="0"/>
      <w:divBdr>
        <w:top w:val="none" w:sz="0" w:space="0" w:color="auto"/>
        <w:left w:val="none" w:sz="0" w:space="0" w:color="auto"/>
        <w:bottom w:val="none" w:sz="0" w:space="0" w:color="auto"/>
        <w:right w:val="none" w:sz="0" w:space="0" w:color="auto"/>
      </w:divBdr>
      <w:divsChild>
        <w:div w:id="2043630086">
          <w:marLeft w:val="0"/>
          <w:marRight w:val="0"/>
          <w:marTop w:val="0"/>
          <w:marBottom w:val="0"/>
          <w:divBdr>
            <w:top w:val="none" w:sz="0" w:space="0" w:color="auto"/>
            <w:left w:val="none" w:sz="0" w:space="0" w:color="auto"/>
            <w:bottom w:val="none" w:sz="0" w:space="0" w:color="auto"/>
            <w:right w:val="none" w:sz="0" w:space="0" w:color="auto"/>
          </w:divBdr>
          <w:divsChild>
            <w:div w:id="121177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647080397">
      <w:bodyDiv w:val="1"/>
      <w:marLeft w:val="0"/>
      <w:marRight w:val="0"/>
      <w:marTop w:val="0"/>
      <w:marBottom w:val="0"/>
      <w:divBdr>
        <w:top w:val="none" w:sz="0" w:space="0" w:color="auto"/>
        <w:left w:val="none" w:sz="0" w:space="0" w:color="auto"/>
        <w:bottom w:val="none" w:sz="0" w:space="0" w:color="auto"/>
        <w:right w:val="none" w:sz="0" w:space="0" w:color="auto"/>
      </w:divBdr>
      <w:divsChild>
        <w:div w:id="1256984016">
          <w:marLeft w:val="0"/>
          <w:marRight w:val="0"/>
          <w:marTop w:val="0"/>
          <w:marBottom w:val="0"/>
          <w:divBdr>
            <w:top w:val="none" w:sz="0" w:space="0" w:color="auto"/>
            <w:left w:val="none" w:sz="0" w:space="0" w:color="auto"/>
            <w:bottom w:val="none" w:sz="0" w:space="0" w:color="auto"/>
            <w:right w:val="none" w:sz="0" w:space="0" w:color="auto"/>
          </w:divBdr>
          <w:divsChild>
            <w:div w:id="174575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253612">
      <w:bodyDiv w:val="1"/>
      <w:marLeft w:val="0"/>
      <w:marRight w:val="0"/>
      <w:marTop w:val="0"/>
      <w:marBottom w:val="0"/>
      <w:divBdr>
        <w:top w:val="none" w:sz="0" w:space="0" w:color="auto"/>
        <w:left w:val="none" w:sz="0" w:space="0" w:color="auto"/>
        <w:bottom w:val="none" w:sz="0" w:space="0" w:color="auto"/>
        <w:right w:val="none" w:sz="0" w:space="0" w:color="auto"/>
      </w:divBdr>
      <w:divsChild>
        <w:div w:id="1697074708">
          <w:marLeft w:val="0"/>
          <w:marRight w:val="0"/>
          <w:marTop w:val="0"/>
          <w:marBottom w:val="0"/>
          <w:divBdr>
            <w:top w:val="none" w:sz="0" w:space="0" w:color="auto"/>
            <w:left w:val="none" w:sz="0" w:space="0" w:color="auto"/>
            <w:bottom w:val="none" w:sz="0" w:space="0" w:color="auto"/>
            <w:right w:val="none" w:sz="0" w:space="0" w:color="auto"/>
          </w:divBdr>
          <w:divsChild>
            <w:div w:id="155400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682964">
      <w:bodyDiv w:val="1"/>
      <w:marLeft w:val="0"/>
      <w:marRight w:val="0"/>
      <w:marTop w:val="0"/>
      <w:marBottom w:val="0"/>
      <w:divBdr>
        <w:top w:val="none" w:sz="0" w:space="0" w:color="auto"/>
        <w:left w:val="none" w:sz="0" w:space="0" w:color="auto"/>
        <w:bottom w:val="none" w:sz="0" w:space="0" w:color="auto"/>
        <w:right w:val="none" w:sz="0" w:space="0" w:color="auto"/>
      </w:divBdr>
      <w:divsChild>
        <w:div w:id="789977516">
          <w:marLeft w:val="0"/>
          <w:marRight w:val="0"/>
          <w:marTop w:val="0"/>
          <w:marBottom w:val="660"/>
          <w:divBdr>
            <w:top w:val="none" w:sz="0" w:space="0" w:color="auto"/>
            <w:left w:val="none" w:sz="0" w:space="0" w:color="auto"/>
            <w:bottom w:val="none" w:sz="0" w:space="0" w:color="auto"/>
            <w:right w:val="none" w:sz="0" w:space="0" w:color="auto"/>
          </w:divBdr>
          <w:divsChild>
            <w:div w:id="679086611">
              <w:marLeft w:val="0"/>
              <w:marRight w:val="0"/>
              <w:marTop w:val="0"/>
              <w:marBottom w:val="360"/>
              <w:divBdr>
                <w:top w:val="none" w:sz="0" w:space="0" w:color="auto"/>
                <w:left w:val="none" w:sz="0" w:space="0" w:color="auto"/>
                <w:bottom w:val="none" w:sz="0" w:space="0" w:color="auto"/>
                <w:right w:val="none" w:sz="0" w:space="0" w:color="auto"/>
              </w:divBdr>
              <w:divsChild>
                <w:div w:id="1665668899">
                  <w:marLeft w:val="0"/>
                  <w:marRight w:val="0"/>
                  <w:marTop w:val="0"/>
                  <w:marBottom w:val="120"/>
                  <w:divBdr>
                    <w:top w:val="none" w:sz="0" w:space="0" w:color="auto"/>
                    <w:left w:val="none" w:sz="0" w:space="0" w:color="auto"/>
                    <w:bottom w:val="none" w:sz="0" w:space="0" w:color="auto"/>
                    <w:right w:val="none" w:sz="0" w:space="0" w:color="auto"/>
                  </w:divBdr>
                  <w:divsChild>
                    <w:div w:id="1341841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532647">
              <w:marLeft w:val="0"/>
              <w:marRight w:val="0"/>
              <w:marTop w:val="0"/>
              <w:marBottom w:val="360"/>
              <w:divBdr>
                <w:top w:val="none" w:sz="0" w:space="0" w:color="auto"/>
                <w:left w:val="none" w:sz="0" w:space="0" w:color="auto"/>
                <w:bottom w:val="none" w:sz="0" w:space="0" w:color="auto"/>
                <w:right w:val="none" w:sz="0" w:space="0" w:color="auto"/>
              </w:divBdr>
              <w:divsChild>
                <w:div w:id="2097358110">
                  <w:marLeft w:val="0"/>
                  <w:marRight w:val="0"/>
                  <w:marTop w:val="0"/>
                  <w:marBottom w:val="120"/>
                  <w:divBdr>
                    <w:top w:val="none" w:sz="0" w:space="0" w:color="auto"/>
                    <w:left w:val="none" w:sz="0" w:space="0" w:color="auto"/>
                    <w:bottom w:val="none" w:sz="0" w:space="0" w:color="auto"/>
                    <w:right w:val="none" w:sz="0" w:space="0" w:color="auto"/>
                  </w:divBdr>
                  <w:divsChild>
                    <w:div w:id="54579727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91822763">
      <w:bodyDiv w:val="1"/>
      <w:marLeft w:val="0"/>
      <w:marRight w:val="0"/>
      <w:marTop w:val="0"/>
      <w:marBottom w:val="0"/>
      <w:divBdr>
        <w:top w:val="none" w:sz="0" w:space="0" w:color="auto"/>
        <w:left w:val="none" w:sz="0" w:space="0" w:color="auto"/>
        <w:bottom w:val="none" w:sz="0" w:space="0" w:color="auto"/>
        <w:right w:val="none" w:sz="0" w:space="0" w:color="auto"/>
      </w:divBdr>
      <w:divsChild>
        <w:div w:id="1002245821">
          <w:marLeft w:val="0"/>
          <w:marRight w:val="0"/>
          <w:marTop w:val="0"/>
          <w:marBottom w:val="0"/>
          <w:divBdr>
            <w:top w:val="none" w:sz="0" w:space="0" w:color="auto"/>
            <w:left w:val="none" w:sz="0" w:space="0" w:color="auto"/>
            <w:bottom w:val="none" w:sz="0" w:space="0" w:color="auto"/>
            <w:right w:val="none" w:sz="0" w:space="0" w:color="auto"/>
          </w:divBdr>
        </w:div>
      </w:divsChild>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54568524">
      <w:bodyDiv w:val="1"/>
      <w:marLeft w:val="0"/>
      <w:marRight w:val="0"/>
      <w:marTop w:val="0"/>
      <w:marBottom w:val="0"/>
      <w:divBdr>
        <w:top w:val="none" w:sz="0" w:space="0" w:color="auto"/>
        <w:left w:val="none" w:sz="0" w:space="0" w:color="auto"/>
        <w:bottom w:val="none" w:sz="0" w:space="0" w:color="auto"/>
        <w:right w:val="none" w:sz="0" w:space="0" w:color="auto"/>
      </w:divBdr>
      <w:divsChild>
        <w:div w:id="2126845756">
          <w:marLeft w:val="0"/>
          <w:marRight w:val="0"/>
          <w:marTop w:val="0"/>
          <w:marBottom w:val="0"/>
          <w:divBdr>
            <w:top w:val="none" w:sz="0" w:space="0" w:color="auto"/>
            <w:left w:val="none" w:sz="0" w:space="0" w:color="auto"/>
            <w:bottom w:val="none" w:sz="0" w:space="0" w:color="auto"/>
            <w:right w:val="none" w:sz="0" w:space="0" w:color="auto"/>
          </w:divBdr>
          <w:divsChild>
            <w:div w:id="1913276971">
              <w:marLeft w:val="0"/>
              <w:marRight w:val="0"/>
              <w:marTop w:val="0"/>
              <w:marBottom w:val="0"/>
              <w:divBdr>
                <w:top w:val="none" w:sz="0" w:space="0" w:color="auto"/>
                <w:left w:val="none" w:sz="0" w:space="0" w:color="auto"/>
                <w:bottom w:val="none" w:sz="0" w:space="0" w:color="auto"/>
                <w:right w:val="none" w:sz="0" w:space="0" w:color="auto"/>
              </w:divBdr>
            </w:div>
            <w:div w:id="1651514322">
              <w:marLeft w:val="0"/>
              <w:marRight w:val="0"/>
              <w:marTop w:val="0"/>
              <w:marBottom w:val="0"/>
              <w:divBdr>
                <w:top w:val="none" w:sz="0" w:space="0" w:color="auto"/>
                <w:left w:val="none" w:sz="0" w:space="0" w:color="auto"/>
                <w:bottom w:val="none" w:sz="0" w:space="0" w:color="auto"/>
                <w:right w:val="none" w:sz="0" w:space="0" w:color="auto"/>
              </w:divBdr>
            </w:div>
            <w:div w:id="1377437452">
              <w:marLeft w:val="0"/>
              <w:marRight w:val="0"/>
              <w:marTop w:val="0"/>
              <w:marBottom w:val="0"/>
              <w:divBdr>
                <w:top w:val="none" w:sz="0" w:space="0" w:color="auto"/>
                <w:left w:val="none" w:sz="0" w:space="0" w:color="auto"/>
                <w:bottom w:val="none" w:sz="0" w:space="0" w:color="auto"/>
                <w:right w:val="none" w:sz="0" w:space="0" w:color="auto"/>
              </w:divBdr>
            </w:div>
            <w:div w:id="1341009323">
              <w:marLeft w:val="0"/>
              <w:marRight w:val="0"/>
              <w:marTop w:val="0"/>
              <w:marBottom w:val="0"/>
              <w:divBdr>
                <w:top w:val="none" w:sz="0" w:space="0" w:color="auto"/>
                <w:left w:val="none" w:sz="0" w:space="0" w:color="auto"/>
                <w:bottom w:val="none" w:sz="0" w:space="0" w:color="auto"/>
                <w:right w:val="none" w:sz="0" w:space="0" w:color="auto"/>
              </w:divBdr>
            </w:div>
            <w:div w:id="69428571">
              <w:marLeft w:val="0"/>
              <w:marRight w:val="0"/>
              <w:marTop w:val="0"/>
              <w:marBottom w:val="0"/>
              <w:divBdr>
                <w:top w:val="none" w:sz="0" w:space="0" w:color="auto"/>
                <w:left w:val="none" w:sz="0" w:space="0" w:color="auto"/>
                <w:bottom w:val="none" w:sz="0" w:space="0" w:color="auto"/>
                <w:right w:val="none" w:sz="0" w:space="0" w:color="auto"/>
              </w:divBdr>
            </w:div>
            <w:div w:id="46270185">
              <w:marLeft w:val="0"/>
              <w:marRight w:val="0"/>
              <w:marTop w:val="0"/>
              <w:marBottom w:val="0"/>
              <w:divBdr>
                <w:top w:val="none" w:sz="0" w:space="0" w:color="auto"/>
                <w:left w:val="none" w:sz="0" w:space="0" w:color="auto"/>
                <w:bottom w:val="none" w:sz="0" w:space="0" w:color="auto"/>
                <w:right w:val="none" w:sz="0" w:space="0" w:color="auto"/>
              </w:divBdr>
            </w:div>
            <w:div w:id="831531497">
              <w:marLeft w:val="0"/>
              <w:marRight w:val="0"/>
              <w:marTop w:val="0"/>
              <w:marBottom w:val="0"/>
              <w:divBdr>
                <w:top w:val="none" w:sz="0" w:space="0" w:color="auto"/>
                <w:left w:val="none" w:sz="0" w:space="0" w:color="auto"/>
                <w:bottom w:val="none" w:sz="0" w:space="0" w:color="auto"/>
                <w:right w:val="none" w:sz="0" w:space="0" w:color="auto"/>
              </w:divBdr>
            </w:div>
            <w:div w:id="19811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887833501">
      <w:bodyDiv w:val="1"/>
      <w:marLeft w:val="0"/>
      <w:marRight w:val="0"/>
      <w:marTop w:val="0"/>
      <w:marBottom w:val="0"/>
      <w:divBdr>
        <w:top w:val="none" w:sz="0" w:space="0" w:color="auto"/>
        <w:left w:val="none" w:sz="0" w:space="0" w:color="auto"/>
        <w:bottom w:val="none" w:sz="0" w:space="0" w:color="auto"/>
        <w:right w:val="none" w:sz="0" w:space="0" w:color="auto"/>
      </w:divBdr>
      <w:divsChild>
        <w:div w:id="2026781710">
          <w:marLeft w:val="0"/>
          <w:marRight w:val="0"/>
          <w:marTop w:val="0"/>
          <w:marBottom w:val="660"/>
          <w:divBdr>
            <w:top w:val="none" w:sz="0" w:space="0" w:color="auto"/>
            <w:left w:val="none" w:sz="0" w:space="0" w:color="auto"/>
            <w:bottom w:val="none" w:sz="0" w:space="0" w:color="auto"/>
            <w:right w:val="none" w:sz="0" w:space="0" w:color="auto"/>
          </w:divBdr>
          <w:divsChild>
            <w:div w:id="2043894716">
              <w:marLeft w:val="0"/>
              <w:marRight w:val="0"/>
              <w:marTop w:val="0"/>
              <w:marBottom w:val="360"/>
              <w:divBdr>
                <w:top w:val="none" w:sz="0" w:space="0" w:color="auto"/>
                <w:left w:val="none" w:sz="0" w:space="0" w:color="auto"/>
                <w:bottom w:val="none" w:sz="0" w:space="0" w:color="auto"/>
                <w:right w:val="none" w:sz="0" w:space="0" w:color="auto"/>
              </w:divBdr>
              <w:divsChild>
                <w:div w:id="1500653527">
                  <w:marLeft w:val="0"/>
                  <w:marRight w:val="0"/>
                  <w:marTop w:val="0"/>
                  <w:marBottom w:val="120"/>
                  <w:divBdr>
                    <w:top w:val="none" w:sz="0" w:space="0" w:color="auto"/>
                    <w:left w:val="none" w:sz="0" w:space="0" w:color="auto"/>
                    <w:bottom w:val="none" w:sz="0" w:space="0" w:color="auto"/>
                    <w:right w:val="none" w:sz="0" w:space="0" w:color="auto"/>
                  </w:divBdr>
                  <w:divsChild>
                    <w:div w:id="9742634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8463858">
              <w:marLeft w:val="0"/>
              <w:marRight w:val="0"/>
              <w:marTop w:val="0"/>
              <w:marBottom w:val="360"/>
              <w:divBdr>
                <w:top w:val="none" w:sz="0" w:space="0" w:color="auto"/>
                <w:left w:val="none" w:sz="0" w:space="0" w:color="auto"/>
                <w:bottom w:val="none" w:sz="0" w:space="0" w:color="auto"/>
                <w:right w:val="none" w:sz="0" w:space="0" w:color="auto"/>
              </w:divBdr>
              <w:divsChild>
                <w:div w:id="1000960760">
                  <w:marLeft w:val="0"/>
                  <w:marRight w:val="0"/>
                  <w:marTop w:val="0"/>
                  <w:marBottom w:val="120"/>
                  <w:divBdr>
                    <w:top w:val="none" w:sz="0" w:space="0" w:color="auto"/>
                    <w:left w:val="none" w:sz="0" w:space="0" w:color="auto"/>
                    <w:bottom w:val="none" w:sz="0" w:space="0" w:color="auto"/>
                    <w:right w:val="none" w:sz="0" w:space="0" w:color="auto"/>
                  </w:divBdr>
                  <w:divsChild>
                    <w:div w:id="2284234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51381034">
              <w:marLeft w:val="0"/>
              <w:marRight w:val="0"/>
              <w:marTop w:val="0"/>
              <w:marBottom w:val="360"/>
              <w:divBdr>
                <w:top w:val="none" w:sz="0" w:space="0" w:color="auto"/>
                <w:left w:val="none" w:sz="0" w:space="0" w:color="auto"/>
                <w:bottom w:val="none" w:sz="0" w:space="0" w:color="auto"/>
                <w:right w:val="none" w:sz="0" w:space="0" w:color="auto"/>
              </w:divBdr>
              <w:divsChild>
                <w:div w:id="2088651532">
                  <w:marLeft w:val="0"/>
                  <w:marRight w:val="0"/>
                  <w:marTop w:val="0"/>
                  <w:marBottom w:val="120"/>
                  <w:divBdr>
                    <w:top w:val="none" w:sz="0" w:space="0" w:color="auto"/>
                    <w:left w:val="none" w:sz="0" w:space="0" w:color="auto"/>
                    <w:bottom w:val="none" w:sz="0" w:space="0" w:color="auto"/>
                    <w:right w:val="none" w:sz="0" w:space="0" w:color="auto"/>
                  </w:divBdr>
                  <w:divsChild>
                    <w:div w:id="174175574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07966985">
              <w:marLeft w:val="0"/>
              <w:marRight w:val="0"/>
              <w:marTop w:val="0"/>
              <w:marBottom w:val="360"/>
              <w:divBdr>
                <w:top w:val="none" w:sz="0" w:space="0" w:color="auto"/>
                <w:left w:val="none" w:sz="0" w:space="0" w:color="auto"/>
                <w:bottom w:val="none" w:sz="0" w:space="0" w:color="auto"/>
                <w:right w:val="none" w:sz="0" w:space="0" w:color="auto"/>
              </w:divBdr>
              <w:divsChild>
                <w:div w:id="475991645">
                  <w:marLeft w:val="0"/>
                  <w:marRight w:val="0"/>
                  <w:marTop w:val="0"/>
                  <w:marBottom w:val="120"/>
                  <w:divBdr>
                    <w:top w:val="none" w:sz="0" w:space="0" w:color="auto"/>
                    <w:left w:val="none" w:sz="0" w:space="0" w:color="auto"/>
                    <w:bottom w:val="none" w:sz="0" w:space="0" w:color="auto"/>
                    <w:right w:val="none" w:sz="0" w:space="0" w:color="auto"/>
                  </w:divBdr>
                  <w:divsChild>
                    <w:div w:id="1278655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07434535">
      <w:bodyDiv w:val="1"/>
      <w:marLeft w:val="0"/>
      <w:marRight w:val="0"/>
      <w:marTop w:val="0"/>
      <w:marBottom w:val="0"/>
      <w:divBdr>
        <w:top w:val="none" w:sz="0" w:space="0" w:color="auto"/>
        <w:left w:val="none" w:sz="0" w:space="0" w:color="auto"/>
        <w:bottom w:val="none" w:sz="0" w:space="0" w:color="auto"/>
        <w:right w:val="none" w:sz="0" w:space="0" w:color="auto"/>
      </w:divBdr>
      <w:divsChild>
        <w:div w:id="2139031175">
          <w:marLeft w:val="0"/>
          <w:marRight w:val="0"/>
          <w:marTop w:val="0"/>
          <w:marBottom w:val="0"/>
          <w:divBdr>
            <w:top w:val="none" w:sz="0" w:space="0" w:color="auto"/>
            <w:left w:val="none" w:sz="0" w:space="0" w:color="auto"/>
            <w:bottom w:val="none" w:sz="0" w:space="0" w:color="auto"/>
            <w:right w:val="none" w:sz="0" w:space="0" w:color="auto"/>
          </w:divBdr>
          <w:divsChild>
            <w:div w:id="13679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43358350">
      <w:bodyDiv w:val="1"/>
      <w:marLeft w:val="0"/>
      <w:marRight w:val="0"/>
      <w:marTop w:val="0"/>
      <w:marBottom w:val="0"/>
      <w:divBdr>
        <w:top w:val="none" w:sz="0" w:space="0" w:color="auto"/>
        <w:left w:val="none" w:sz="0" w:space="0" w:color="auto"/>
        <w:bottom w:val="none" w:sz="0" w:space="0" w:color="auto"/>
        <w:right w:val="none" w:sz="0" w:space="0" w:color="auto"/>
      </w:divBdr>
      <w:divsChild>
        <w:div w:id="730351137">
          <w:marLeft w:val="0"/>
          <w:marRight w:val="0"/>
          <w:marTop w:val="0"/>
          <w:marBottom w:val="660"/>
          <w:divBdr>
            <w:top w:val="none" w:sz="0" w:space="0" w:color="auto"/>
            <w:left w:val="none" w:sz="0" w:space="0" w:color="auto"/>
            <w:bottom w:val="none" w:sz="0" w:space="0" w:color="auto"/>
            <w:right w:val="none" w:sz="0" w:space="0" w:color="auto"/>
          </w:divBdr>
          <w:divsChild>
            <w:div w:id="236014002">
              <w:marLeft w:val="0"/>
              <w:marRight w:val="0"/>
              <w:marTop w:val="0"/>
              <w:marBottom w:val="360"/>
              <w:divBdr>
                <w:top w:val="none" w:sz="0" w:space="0" w:color="auto"/>
                <w:left w:val="none" w:sz="0" w:space="0" w:color="auto"/>
                <w:bottom w:val="none" w:sz="0" w:space="0" w:color="auto"/>
                <w:right w:val="none" w:sz="0" w:space="0" w:color="auto"/>
              </w:divBdr>
              <w:divsChild>
                <w:div w:id="871650914">
                  <w:marLeft w:val="0"/>
                  <w:marRight w:val="0"/>
                  <w:marTop w:val="0"/>
                  <w:marBottom w:val="120"/>
                  <w:divBdr>
                    <w:top w:val="none" w:sz="0" w:space="0" w:color="auto"/>
                    <w:left w:val="none" w:sz="0" w:space="0" w:color="auto"/>
                    <w:bottom w:val="none" w:sz="0" w:space="0" w:color="auto"/>
                    <w:right w:val="none" w:sz="0" w:space="0" w:color="auto"/>
                  </w:divBdr>
                  <w:divsChild>
                    <w:div w:id="200724713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74007857">
              <w:marLeft w:val="0"/>
              <w:marRight w:val="0"/>
              <w:marTop w:val="0"/>
              <w:marBottom w:val="360"/>
              <w:divBdr>
                <w:top w:val="none" w:sz="0" w:space="0" w:color="auto"/>
                <w:left w:val="none" w:sz="0" w:space="0" w:color="auto"/>
                <w:bottom w:val="none" w:sz="0" w:space="0" w:color="auto"/>
                <w:right w:val="none" w:sz="0" w:space="0" w:color="auto"/>
              </w:divBdr>
              <w:divsChild>
                <w:div w:id="287711453">
                  <w:marLeft w:val="0"/>
                  <w:marRight w:val="0"/>
                  <w:marTop w:val="0"/>
                  <w:marBottom w:val="120"/>
                  <w:divBdr>
                    <w:top w:val="none" w:sz="0" w:space="0" w:color="auto"/>
                    <w:left w:val="none" w:sz="0" w:space="0" w:color="auto"/>
                    <w:bottom w:val="none" w:sz="0" w:space="0" w:color="auto"/>
                    <w:right w:val="none" w:sz="0" w:space="0" w:color="auto"/>
                  </w:divBdr>
                  <w:divsChild>
                    <w:div w:id="1550334877">
                      <w:marLeft w:val="0"/>
                      <w:marRight w:val="0"/>
                      <w:marTop w:val="0"/>
                      <w:marBottom w:val="0"/>
                      <w:divBdr>
                        <w:top w:val="none" w:sz="0" w:space="0" w:color="auto"/>
                        <w:left w:val="single" w:sz="6" w:space="20" w:color="EAEAEA"/>
                        <w:bottom w:val="single" w:sz="6" w:space="12" w:color="EAEAEA"/>
                        <w:right w:val="single" w:sz="6" w:space="0" w:color="EAEAEA"/>
                      </w:divBdr>
                      <w:divsChild>
                        <w:div w:id="705956836">
                          <w:marLeft w:val="0"/>
                          <w:marRight w:val="0"/>
                          <w:marTop w:val="0"/>
                          <w:marBottom w:val="120"/>
                          <w:divBdr>
                            <w:top w:val="none" w:sz="0" w:space="0" w:color="auto"/>
                            <w:left w:val="none" w:sz="0" w:space="0" w:color="auto"/>
                            <w:bottom w:val="none" w:sz="0" w:space="0" w:color="auto"/>
                            <w:right w:val="none" w:sz="0" w:space="0" w:color="auto"/>
                          </w:divBdr>
                          <w:divsChild>
                            <w:div w:id="3620628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14371665">
                          <w:marLeft w:val="0"/>
                          <w:marRight w:val="0"/>
                          <w:marTop w:val="0"/>
                          <w:marBottom w:val="0"/>
                          <w:divBdr>
                            <w:top w:val="none" w:sz="0" w:space="0" w:color="auto"/>
                            <w:left w:val="none" w:sz="0" w:space="0" w:color="auto"/>
                            <w:bottom w:val="none" w:sz="0" w:space="0" w:color="auto"/>
                            <w:right w:val="none" w:sz="0" w:space="0" w:color="auto"/>
                          </w:divBdr>
                          <w:divsChild>
                            <w:div w:id="145748759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01450453">
              <w:marLeft w:val="0"/>
              <w:marRight w:val="0"/>
              <w:marTop w:val="0"/>
              <w:marBottom w:val="360"/>
              <w:divBdr>
                <w:top w:val="none" w:sz="0" w:space="0" w:color="auto"/>
                <w:left w:val="none" w:sz="0" w:space="0" w:color="auto"/>
                <w:bottom w:val="none" w:sz="0" w:space="0" w:color="auto"/>
                <w:right w:val="none" w:sz="0" w:space="0" w:color="auto"/>
              </w:divBdr>
              <w:divsChild>
                <w:div w:id="1849830546">
                  <w:marLeft w:val="0"/>
                  <w:marRight w:val="0"/>
                  <w:marTop w:val="0"/>
                  <w:marBottom w:val="120"/>
                  <w:divBdr>
                    <w:top w:val="none" w:sz="0" w:space="0" w:color="auto"/>
                    <w:left w:val="none" w:sz="0" w:space="0" w:color="auto"/>
                    <w:bottom w:val="none" w:sz="0" w:space="0" w:color="auto"/>
                    <w:right w:val="none" w:sz="0" w:space="0" w:color="auto"/>
                  </w:divBdr>
                  <w:divsChild>
                    <w:div w:id="15432474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10654675">
              <w:marLeft w:val="0"/>
              <w:marRight w:val="0"/>
              <w:marTop w:val="0"/>
              <w:marBottom w:val="360"/>
              <w:divBdr>
                <w:top w:val="none" w:sz="0" w:space="0" w:color="auto"/>
                <w:left w:val="none" w:sz="0" w:space="0" w:color="auto"/>
                <w:bottom w:val="none" w:sz="0" w:space="0" w:color="auto"/>
                <w:right w:val="none" w:sz="0" w:space="0" w:color="auto"/>
              </w:divBdr>
              <w:divsChild>
                <w:div w:id="1611474169">
                  <w:marLeft w:val="0"/>
                  <w:marRight w:val="0"/>
                  <w:marTop w:val="0"/>
                  <w:marBottom w:val="120"/>
                  <w:divBdr>
                    <w:top w:val="none" w:sz="0" w:space="0" w:color="auto"/>
                    <w:left w:val="none" w:sz="0" w:space="0" w:color="auto"/>
                    <w:bottom w:val="none" w:sz="0" w:space="0" w:color="auto"/>
                    <w:right w:val="none" w:sz="0" w:space="0" w:color="auto"/>
                  </w:divBdr>
                  <w:divsChild>
                    <w:div w:id="19763323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44208366">
      <w:bodyDiv w:val="1"/>
      <w:marLeft w:val="0"/>
      <w:marRight w:val="0"/>
      <w:marTop w:val="0"/>
      <w:marBottom w:val="0"/>
      <w:divBdr>
        <w:top w:val="none" w:sz="0" w:space="0" w:color="auto"/>
        <w:left w:val="none" w:sz="0" w:space="0" w:color="auto"/>
        <w:bottom w:val="none" w:sz="0" w:space="0" w:color="auto"/>
        <w:right w:val="none" w:sz="0" w:space="0" w:color="auto"/>
      </w:divBdr>
      <w:divsChild>
        <w:div w:id="747270458">
          <w:marLeft w:val="0"/>
          <w:marRight w:val="0"/>
          <w:marTop w:val="0"/>
          <w:marBottom w:val="660"/>
          <w:divBdr>
            <w:top w:val="none" w:sz="0" w:space="0" w:color="auto"/>
            <w:left w:val="none" w:sz="0" w:space="0" w:color="auto"/>
            <w:bottom w:val="none" w:sz="0" w:space="0" w:color="auto"/>
            <w:right w:val="none" w:sz="0" w:space="0" w:color="auto"/>
          </w:divBdr>
          <w:divsChild>
            <w:div w:id="5448845">
              <w:marLeft w:val="0"/>
              <w:marRight w:val="0"/>
              <w:marTop w:val="0"/>
              <w:marBottom w:val="360"/>
              <w:divBdr>
                <w:top w:val="none" w:sz="0" w:space="0" w:color="auto"/>
                <w:left w:val="none" w:sz="0" w:space="0" w:color="auto"/>
                <w:bottom w:val="none" w:sz="0" w:space="0" w:color="auto"/>
                <w:right w:val="none" w:sz="0" w:space="0" w:color="auto"/>
              </w:divBdr>
              <w:divsChild>
                <w:div w:id="1278413294">
                  <w:marLeft w:val="0"/>
                  <w:marRight w:val="0"/>
                  <w:marTop w:val="0"/>
                  <w:marBottom w:val="120"/>
                  <w:divBdr>
                    <w:top w:val="none" w:sz="0" w:space="0" w:color="auto"/>
                    <w:left w:val="none" w:sz="0" w:space="0" w:color="auto"/>
                    <w:bottom w:val="none" w:sz="0" w:space="0" w:color="auto"/>
                    <w:right w:val="none" w:sz="0" w:space="0" w:color="auto"/>
                  </w:divBdr>
                  <w:divsChild>
                    <w:div w:id="1850895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3609424">
              <w:marLeft w:val="0"/>
              <w:marRight w:val="0"/>
              <w:marTop w:val="0"/>
              <w:marBottom w:val="360"/>
              <w:divBdr>
                <w:top w:val="none" w:sz="0" w:space="0" w:color="auto"/>
                <w:left w:val="none" w:sz="0" w:space="0" w:color="auto"/>
                <w:bottom w:val="none" w:sz="0" w:space="0" w:color="auto"/>
                <w:right w:val="none" w:sz="0" w:space="0" w:color="auto"/>
              </w:divBdr>
              <w:divsChild>
                <w:div w:id="837886433">
                  <w:marLeft w:val="0"/>
                  <w:marRight w:val="0"/>
                  <w:marTop w:val="0"/>
                  <w:marBottom w:val="120"/>
                  <w:divBdr>
                    <w:top w:val="none" w:sz="0" w:space="0" w:color="auto"/>
                    <w:left w:val="none" w:sz="0" w:space="0" w:color="auto"/>
                    <w:bottom w:val="none" w:sz="0" w:space="0" w:color="auto"/>
                    <w:right w:val="none" w:sz="0" w:space="0" w:color="auto"/>
                  </w:divBdr>
                  <w:divsChild>
                    <w:div w:id="1474910088">
                      <w:marLeft w:val="0"/>
                      <w:marRight w:val="0"/>
                      <w:marTop w:val="0"/>
                      <w:marBottom w:val="0"/>
                      <w:divBdr>
                        <w:top w:val="none" w:sz="0" w:space="0" w:color="auto"/>
                        <w:left w:val="single" w:sz="6" w:space="20" w:color="EAEAEA"/>
                        <w:bottom w:val="single" w:sz="6" w:space="12" w:color="EAEAEA"/>
                        <w:right w:val="single" w:sz="6" w:space="0" w:color="EAEAEA"/>
                      </w:divBdr>
                      <w:divsChild>
                        <w:div w:id="1523471819">
                          <w:marLeft w:val="0"/>
                          <w:marRight w:val="0"/>
                          <w:marTop w:val="0"/>
                          <w:marBottom w:val="120"/>
                          <w:divBdr>
                            <w:top w:val="none" w:sz="0" w:space="0" w:color="auto"/>
                            <w:left w:val="none" w:sz="0" w:space="0" w:color="auto"/>
                            <w:bottom w:val="none" w:sz="0" w:space="0" w:color="auto"/>
                            <w:right w:val="none" w:sz="0" w:space="0" w:color="auto"/>
                          </w:divBdr>
                          <w:divsChild>
                            <w:div w:id="37762790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23602164">
                          <w:marLeft w:val="0"/>
                          <w:marRight w:val="0"/>
                          <w:marTop w:val="0"/>
                          <w:marBottom w:val="0"/>
                          <w:divBdr>
                            <w:top w:val="none" w:sz="0" w:space="0" w:color="auto"/>
                            <w:left w:val="none" w:sz="0" w:space="0" w:color="auto"/>
                            <w:bottom w:val="none" w:sz="0" w:space="0" w:color="auto"/>
                            <w:right w:val="none" w:sz="0" w:space="0" w:color="auto"/>
                          </w:divBdr>
                          <w:divsChild>
                            <w:div w:id="5914728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94889323">
                      <w:marLeft w:val="0"/>
                      <w:marRight w:val="0"/>
                      <w:marTop w:val="0"/>
                      <w:marBottom w:val="360"/>
                      <w:divBdr>
                        <w:top w:val="none" w:sz="0" w:space="0" w:color="auto"/>
                        <w:left w:val="none" w:sz="0" w:space="0" w:color="auto"/>
                        <w:bottom w:val="none" w:sz="0" w:space="0" w:color="auto"/>
                        <w:right w:val="none" w:sz="0" w:space="0" w:color="auto"/>
                      </w:divBdr>
                      <w:divsChild>
                        <w:div w:id="2101681819">
                          <w:marLeft w:val="0"/>
                          <w:marRight w:val="0"/>
                          <w:marTop w:val="0"/>
                          <w:marBottom w:val="0"/>
                          <w:divBdr>
                            <w:top w:val="none" w:sz="0" w:space="0" w:color="auto"/>
                            <w:left w:val="none" w:sz="0" w:space="0" w:color="auto"/>
                            <w:bottom w:val="none" w:sz="0" w:space="0" w:color="auto"/>
                            <w:right w:val="none" w:sz="0" w:space="0" w:color="auto"/>
                          </w:divBdr>
                          <w:divsChild>
                            <w:div w:id="53801016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052680347">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2681572">
      <w:bodyDiv w:val="1"/>
      <w:marLeft w:val="0"/>
      <w:marRight w:val="0"/>
      <w:marTop w:val="0"/>
      <w:marBottom w:val="0"/>
      <w:divBdr>
        <w:top w:val="none" w:sz="0" w:space="0" w:color="auto"/>
        <w:left w:val="none" w:sz="0" w:space="0" w:color="auto"/>
        <w:bottom w:val="none" w:sz="0" w:space="0" w:color="auto"/>
        <w:right w:val="none" w:sz="0" w:space="0" w:color="auto"/>
      </w:divBdr>
      <w:divsChild>
        <w:div w:id="1232228732">
          <w:marLeft w:val="0"/>
          <w:marRight w:val="0"/>
          <w:marTop w:val="0"/>
          <w:marBottom w:val="0"/>
          <w:divBdr>
            <w:top w:val="none" w:sz="0" w:space="0" w:color="auto"/>
            <w:left w:val="none" w:sz="0" w:space="0" w:color="auto"/>
            <w:bottom w:val="none" w:sz="0" w:space="0" w:color="auto"/>
            <w:right w:val="none" w:sz="0" w:space="0" w:color="auto"/>
          </w:divBdr>
        </w:div>
        <w:div w:id="816728843">
          <w:marLeft w:val="0"/>
          <w:marRight w:val="0"/>
          <w:marTop w:val="0"/>
          <w:marBottom w:val="0"/>
          <w:divBdr>
            <w:top w:val="none" w:sz="0" w:space="0" w:color="auto"/>
            <w:left w:val="none" w:sz="0" w:space="0" w:color="auto"/>
            <w:bottom w:val="none" w:sz="0" w:space="0" w:color="auto"/>
            <w:right w:val="none" w:sz="0" w:space="0" w:color="auto"/>
          </w:divBdr>
        </w:div>
        <w:div w:id="2025016911">
          <w:marLeft w:val="0"/>
          <w:marRight w:val="0"/>
          <w:marTop w:val="0"/>
          <w:marBottom w:val="0"/>
          <w:divBdr>
            <w:top w:val="none" w:sz="0" w:space="0" w:color="auto"/>
            <w:left w:val="none" w:sz="0" w:space="0" w:color="auto"/>
            <w:bottom w:val="none" w:sz="0" w:space="0" w:color="auto"/>
            <w:right w:val="none" w:sz="0" w:space="0" w:color="auto"/>
          </w:divBdr>
        </w:div>
        <w:div w:id="1419521033">
          <w:marLeft w:val="0"/>
          <w:marRight w:val="0"/>
          <w:marTop w:val="0"/>
          <w:marBottom w:val="0"/>
          <w:divBdr>
            <w:top w:val="none" w:sz="0" w:space="0" w:color="auto"/>
            <w:left w:val="none" w:sz="0" w:space="0" w:color="auto"/>
            <w:bottom w:val="none" w:sz="0" w:space="0" w:color="auto"/>
            <w:right w:val="none" w:sz="0" w:space="0" w:color="auto"/>
          </w:divBdr>
        </w:div>
        <w:div w:id="1654407774">
          <w:marLeft w:val="0"/>
          <w:marRight w:val="0"/>
          <w:marTop w:val="0"/>
          <w:marBottom w:val="0"/>
          <w:divBdr>
            <w:top w:val="none" w:sz="0" w:space="0" w:color="auto"/>
            <w:left w:val="none" w:sz="0" w:space="0" w:color="auto"/>
            <w:bottom w:val="none" w:sz="0" w:space="0" w:color="auto"/>
            <w:right w:val="none" w:sz="0" w:space="0" w:color="auto"/>
          </w:divBdr>
        </w:div>
        <w:div w:id="465969351">
          <w:marLeft w:val="0"/>
          <w:marRight w:val="0"/>
          <w:marTop w:val="0"/>
          <w:marBottom w:val="0"/>
          <w:divBdr>
            <w:top w:val="none" w:sz="0" w:space="0" w:color="auto"/>
            <w:left w:val="none" w:sz="0" w:space="0" w:color="auto"/>
            <w:bottom w:val="none" w:sz="0" w:space="0" w:color="auto"/>
            <w:right w:val="none" w:sz="0" w:space="0" w:color="auto"/>
          </w:divBdr>
        </w:div>
      </w:divsChild>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 w:id="2125880464">
      <w:bodyDiv w:val="1"/>
      <w:marLeft w:val="0"/>
      <w:marRight w:val="0"/>
      <w:marTop w:val="0"/>
      <w:marBottom w:val="0"/>
      <w:divBdr>
        <w:top w:val="none" w:sz="0" w:space="0" w:color="auto"/>
        <w:left w:val="none" w:sz="0" w:space="0" w:color="auto"/>
        <w:bottom w:val="none" w:sz="0" w:space="0" w:color="auto"/>
        <w:right w:val="none" w:sz="0" w:space="0" w:color="auto"/>
      </w:divBdr>
      <w:divsChild>
        <w:div w:id="1612862800">
          <w:marLeft w:val="0"/>
          <w:marRight w:val="0"/>
          <w:marTop w:val="0"/>
          <w:marBottom w:val="660"/>
          <w:divBdr>
            <w:top w:val="none" w:sz="0" w:space="0" w:color="auto"/>
            <w:left w:val="none" w:sz="0" w:space="0" w:color="auto"/>
            <w:bottom w:val="none" w:sz="0" w:space="0" w:color="auto"/>
            <w:right w:val="none" w:sz="0" w:space="0" w:color="auto"/>
          </w:divBdr>
          <w:divsChild>
            <w:div w:id="1715227699">
              <w:marLeft w:val="0"/>
              <w:marRight w:val="0"/>
              <w:marTop w:val="0"/>
              <w:marBottom w:val="360"/>
              <w:divBdr>
                <w:top w:val="none" w:sz="0" w:space="0" w:color="auto"/>
                <w:left w:val="none" w:sz="0" w:space="0" w:color="auto"/>
                <w:bottom w:val="none" w:sz="0" w:space="0" w:color="auto"/>
                <w:right w:val="none" w:sz="0" w:space="0" w:color="auto"/>
              </w:divBdr>
              <w:divsChild>
                <w:div w:id="2034064006">
                  <w:marLeft w:val="0"/>
                  <w:marRight w:val="0"/>
                  <w:marTop w:val="0"/>
                  <w:marBottom w:val="120"/>
                  <w:divBdr>
                    <w:top w:val="none" w:sz="0" w:space="0" w:color="auto"/>
                    <w:left w:val="none" w:sz="0" w:space="0" w:color="auto"/>
                    <w:bottom w:val="none" w:sz="0" w:space="0" w:color="auto"/>
                    <w:right w:val="none" w:sz="0" w:space="0" w:color="auto"/>
                  </w:divBdr>
                  <w:divsChild>
                    <w:div w:id="20002299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733852">
              <w:marLeft w:val="0"/>
              <w:marRight w:val="0"/>
              <w:marTop w:val="0"/>
              <w:marBottom w:val="360"/>
              <w:divBdr>
                <w:top w:val="none" w:sz="0" w:space="0" w:color="auto"/>
                <w:left w:val="none" w:sz="0" w:space="0" w:color="auto"/>
                <w:bottom w:val="none" w:sz="0" w:space="0" w:color="auto"/>
                <w:right w:val="none" w:sz="0" w:space="0" w:color="auto"/>
              </w:divBdr>
              <w:divsChild>
                <w:div w:id="2080397598">
                  <w:marLeft w:val="0"/>
                  <w:marRight w:val="0"/>
                  <w:marTop w:val="0"/>
                  <w:marBottom w:val="120"/>
                  <w:divBdr>
                    <w:top w:val="none" w:sz="0" w:space="0" w:color="auto"/>
                    <w:left w:val="none" w:sz="0" w:space="0" w:color="auto"/>
                    <w:bottom w:val="none" w:sz="0" w:space="0" w:color="auto"/>
                    <w:right w:val="none" w:sz="0" w:space="0" w:color="auto"/>
                  </w:divBdr>
                  <w:divsChild>
                    <w:div w:id="342360804">
                      <w:marLeft w:val="0"/>
                      <w:marRight w:val="0"/>
                      <w:marTop w:val="0"/>
                      <w:marBottom w:val="0"/>
                      <w:divBdr>
                        <w:top w:val="none" w:sz="0" w:space="0" w:color="auto"/>
                        <w:left w:val="single" w:sz="6" w:space="20" w:color="EAEAEA"/>
                        <w:bottom w:val="single" w:sz="6" w:space="12" w:color="EAEAEA"/>
                        <w:right w:val="single" w:sz="6" w:space="0" w:color="EAEAEA"/>
                      </w:divBdr>
                      <w:divsChild>
                        <w:div w:id="1674801771">
                          <w:marLeft w:val="0"/>
                          <w:marRight w:val="0"/>
                          <w:marTop w:val="0"/>
                          <w:marBottom w:val="120"/>
                          <w:divBdr>
                            <w:top w:val="none" w:sz="0" w:space="0" w:color="auto"/>
                            <w:left w:val="none" w:sz="0" w:space="0" w:color="auto"/>
                            <w:bottom w:val="none" w:sz="0" w:space="0" w:color="auto"/>
                            <w:right w:val="none" w:sz="0" w:space="0" w:color="auto"/>
                          </w:divBdr>
                          <w:divsChild>
                            <w:div w:id="189053276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4205245">
                          <w:marLeft w:val="0"/>
                          <w:marRight w:val="0"/>
                          <w:marTop w:val="0"/>
                          <w:marBottom w:val="0"/>
                          <w:divBdr>
                            <w:top w:val="none" w:sz="0" w:space="0" w:color="auto"/>
                            <w:left w:val="none" w:sz="0" w:space="0" w:color="auto"/>
                            <w:bottom w:val="none" w:sz="0" w:space="0" w:color="auto"/>
                            <w:right w:val="none" w:sz="0" w:space="0" w:color="auto"/>
                          </w:divBdr>
                          <w:divsChild>
                            <w:div w:id="71605479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99390159">
              <w:marLeft w:val="0"/>
              <w:marRight w:val="0"/>
              <w:marTop w:val="0"/>
              <w:marBottom w:val="360"/>
              <w:divBdr>
                <w:top w:val="none" w:sz="0" w:space="0" w:color="auto"/>
                <w:left w:val="none" w:sz="0" w:space="0" w:color="auto"/>
                <w:bottom w:val="none" w:sz="0" w:space="0" w:color="auto"/>
                <w:right w:val="none" w:sz="0" w:space="0" w:color="auto"/>
              </w:divBdr>
              <w:divsChild>
                <w:div w:id="1963151978">
                  <w:marLeft w:val="0"/>
                  <w:marRight w:val="0"/>
                  <w:marTop w:val="0"/>
                  <w:marBottom w:val="120"/>
                  <w:divBdr>
                    <w:top w:val="none" w:sz="0" w:space="0" w:color="auto"/>
                    <w:left w:val="none" w:sz="0" w:space="0" w:color="auto"/>
                    <w:bottom w:val="none" w:sz="0" w:space="0" w:color="auto"/>
                    <w:right w:val="none" w:sz="0" w:space="0" w:color="auto"/>
                  </w:divBdr>
                  <w:divsChild>
                    <w:div w:id="18909963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45006677">
      <w:bodyDiv w:val="1"/>
      <w:marLeft w:val="0"/>
      <w:marRight w:val="0"/>
      <w:marTop w:val="0"/>
      <w:marBottom w:val="0"/>
      <w:divBdr>
        <w:top w:val="none" w:sz="0" w:space="0" w:color="auto"/>
        <w:left w:val="none" w:sz="0" w:space="0" w:color="auto"/>
        <w:bottom w:val="none" w:sz="0" w:space="0" w:color="auto"/>
        <w:right w:val="none" w:sz="0" w:space="0" w:color="auto"/>
      </w:divBdr>
      <w:divsChild>
        <w:div w:id="1415514349">
          <w:marLeft w:val="0"/>
          <w:marRight w:val="0"/>
          <w:marTop w:val="0"/>
          <w:marBottom w:val="0"/>
          <w:divBdr>
            <w:top w:val="none" w:sz="0" w:space="0" w:color="auto"/>
            <w:left w:val="none" w:sz="0" w:space="0" w:color="auto"/>
            <w:bottom w:val="none" w:sz="0" w:space="0" w:color="auto"/>
            <w:right w:val="none" w:sz="0" w:space="0" w:color="auto"/>
          </w:divBdr>
          <w:divsChild>
            <w:div w:id="47968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16.png"/><Relationship Id="rId159" Type="http://schemas.openxmlformats.org/officeDocument/2006/relationships/hyperlink" Target="https://helpv4.meinvoice.vn/kb/app2_xem_bao_cao_hoa_don_dien_tu/" TargetMode="External"/><Relationship Id="rId107" Type="http://schemas.openxmlformats.org/officeDocument/2006/relationships/hyperlink" Target="https://helpv4.meinvoice.vn/kb/app2_tra_cuu_tim_kiem_hoa_don_dien_tu/" TargetMode="External"/><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09.jpeg"/><Relationship Id="rId149" Type="http://schemas.openxmlformats.org/officeDocument/2006/relationships/image" Target="media/image126.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hyperlink" Target="https://helpv4.meinvoice.vn/kb/r10_web_thiet_lap_truong_thong_tin_mo_rong_tren_mau_hoa_don_theo_dac_thu_cua_don_vi/" TargetMode="External"/><Relationship Id="rId22" Type="http://schemas.openxmlformats.org/officeDocument/2006/relationships/image" Target="media/image15.pn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02.png"/><Relationship Id="rId139" Type="http://schemas.openxmlformats.org/officeDocument/2006/relationships/image" Target="media/image117.png"/><Relationship Id="rId85" Type="http://schemas.openxmlformats.org/officeDocument/2006/relationships/image" Target="media/image78.png"/><Relationship Id="rId150" Type="http://schemas.openxmlformats.org/officeDocument/2006/relationships/image" Target="media/image127.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4.png"/><Relationship Id="rId108" Type="http://schemas.openxmlformats.org/officeDocument/2006/relationships/hyperlink" Target="https://helpv4.meinvoice.vn/kb/quan-ly-hoa-don-theo-co-cau-to-chuc/" TargetMode="External"/><Relationship Id="rId124" Type="http://schemas.openxmlformats.org/officeDocument/2006/relationships/image" Target="media/image105.jpeg"/><Relationship Id="rId129" Type="http://schemas.openxmlformats.org/officeDocument/2006/relationships/image" Target="media/image110.jpe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40" Type="http://schemas.openxmlformats.org/officeDocument/2006/relationships/image" Target="media/image118.png"/><Relationship Id="rId145" Type="http://schemas.openxmlformats.org/officeDocument/2006/relationships/image" Target="media/image122.png"/><Relationship Id="rId161" Type="http://schemas.openxmlformats.org/officeDocument/2006/relationships/hyperlink" Target="https://helpv4.meinvoice.vn/ac/xu-ly-hoa-don-dien-tu-co-ma-sai-sot/" TargetMode="External"/><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98.jpeg"/><Relationship Id="rId119" Type="http://schemas.openxmlformats.org/officeDocument/2006/relationships/image" Target="media/image103.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11.jpeg"/><Relationship Id="rId135" Type="http://schemas.openxmlformats.org/officeDocument/2006/relationships/hyperlink" Target="https://helpv4.meinvoice.vn/kb/chuyen-du-lieu-hoa-don-ve-den-cqt/" TargetMode="External"/><Relationship Id="rId151" Type="http://schemas.openxmlformats.org/officeDocument/2006/relationships/image" Target="media/image128.png"/><Relationship Id="rId156" Type="http://schemas.openxmlformats.org/officeDocument/2006/relationships/image" Target="media/image13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hyperlink" Target="https://helpv4.meinvoice.vn/kb/web-toi-muon-nhap-khau-hoa-don-dien-tu-vao-phan-mem-thi-lam-the-nao/" TargetMode="External"/><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5.png"/><Relationship Id="rId120" Type="http://schemas.openxmlformats.org/officeDocument/2006/relationships/image" Target="media/image104.png"/><Relationship Id="rId125" Type="http://schemas.openxmlformats.org/officeDocument/2006/relationships/image" Target="media/image106.png"/><Relationship Id="rId141" Type="http://schemas.openxmlformats.org/officeDocument/2006/relationships/image" Target="media/image119.png"/><Relationship Id="rId146" Type="http://schemas.openxmlformats.org/officeDocument/2006/relationships/image" Target="media/image123.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162" Type="http://schemas.openxmlformats.org/officeDocument/2006/relationships/hyperlink" Target="https://helpv4.meinvoice.vn/kb/app2_xem_bao_cao_hoa_don_dien_tu/" TargetMode="Externa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hyperlink" Target="https://helpv4.meinvoice.vn/kb/quy-dinh-ve-thoi-diem-lap-hoa-don-tai-nghi-dinh-70-2025-nd-cp/" TargetMode="External"/><Relationship Id="rId115" Type="http://schemas.openxmlformats.org/officeDocument/2006/relationships/image" Target="media/image99.png"/><Relationship Id="rId131" Type="http://schemas.openxmlformats.org/officeDocument/2006/relationships/image" Target="media/image112.jpeg"/><Relationship Id="rId136" Type="http://schemas.openxmlformats.org/officeDocument/2006/relationships/hyperlink" Target="https://helpv4.meinvoice.vn/kb/thoi-diem-chuyen-du-lieu-hoa-don-khoi-tao-tu-may-tinh-tien-den-co-quan-thue/" TargetMode="External"/><Relationship Id="rId157" Type="http://schemas.openxmlformats.org/officeDocument/2006/relationships/image" Target="media/image133.png"/><Relationship Id="rId61" Type="http://schemas.openxmlformats.org/officeDocument/2006/relationships/image" Target="media/image54.png"/><Relationship Id="rId82" Type="http://schemas.openxmlformats.org/officeDocument/2006/relationships/image" Target="media/image75.png"/><Relationship Id="rId152" Type="http://schemas.openxmlformats.org/officeDocument/2006/relationships/hyperlink" Target="https://helpv4.meinvoice.vn/kb/r10_web_thiet_lap_truong_thong_tin_mo_rong_tren_mau_hoa_don_theo_dac_thu_cua_don_vi/" TargetMode="External"/><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hyperlink" Target="https://helpv4.meinvoice.vn/kb/app2_khach_hang/" TargetMode="External"/><Relationship Id="rId105" Type="http://schemas.openxmlformats.org/officeDocument/2006/relationships/image" Target="media/image96.png"/><Relationship Id="rId126" Type="http://schemas.openxmlformats.org/officeDocument/2006/relationships/image" Target="media/image107.jpeg"/><Relationship Id="rId147" Type="http://schemas.openxmlformats.org/officeDocument/2006/relationships/image" Target="media/image124.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hyperlink" Target="https://helpv4.meinvoice.vn/kb/nhap-khau-hoa-don-gtgt-dich-vu-van-chuyen-co-thong-tin-bien-kiem-soat/" TargetMode="External"/><Relationship Id="rId142" Type="http://schemas.openxmlformats.org/officeDocument/2006/relationships/image" Target="media/image120.png"/><Relationship Id="rId163"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0.png"/><Relationship Id="rId137" Type="http://schemas.openxmlformats.org/officeDocument/2006/relationships/hyperlink" Target="https://app3.meinvoice.vn/v3/dang-ky/mau-hoa-don" TargetMode="External"/><Relationship Id="rId158" Type="http://schemas.openxmlformats.org/officeDocument/2006/relationships/hyperlink" Target="https://helpv4.meinvoice.vn/ac/xu-ly-hoa-don-dien-tu-co-ma-sai-sot/" TargetMode="External"/><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hyperlink" Target="https://helpv4.meinvoice.vn/kb/cau-hoi-thuong-gap-ve-hoa-don-dien-tu-theo-nghi-dinh-70-2025-nd-cp/" TargetMode="External"/><Relationship Id="rId132" Type="http://schemas.openxmlformats.org/officeDocument/2006/relationships/image" Target="media/image113.png"/><Relationship Id="rId153" Type="http://schemas.openxmlformats.org/officeDocument/2006/relationships/image" Target="media/image129.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7.png"/><Relationship Id="rId127" Type="http://schemas.openxmlformats.org/officeDocument/2006/relationships/image" Target="media/image108.jpe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3.png"/><Relationship Id="rId122" Type="http://schemas.openxmlformats.org/officeDocument/2006/relationships/hyperlink" Target="https://helpv4.meinvoice.vn/kb/khoi-tao-va-phat-hanh-hoa-don-linh-vuc-kinh-doanh-xe/" TargetMode="External"/><Relationship Id="rId143" Type="http://schemas.openxmlformats.org/officeDocument/2006/relationships/image" Target="media/image121.jpeg"/><Relationship Id="rId148" Type="http://schemas.openxmlformats.org/officeDocument/2006/relationships/image" Target="media/image125.png"/><Relationship Id="rId16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hyperlink" Target="https://helpv4.meinvoice.vn/kb/nd-sua-doi-lap-hoa-don-quyet-toan/" TargetMode="External"/><Relationship Id="rId133" Type="http://schemas.openxmlformats.org/officeDocument/2006/relationships/image" Target="media/image114.png"/><Relationship Id="rId154" Type="http://schemas.openxmlformats.org/officeDocument/2006/relationships/image" Target="media/image130.png"/><Relationship Id="rId16" Type="http://schemas.openxmlformats.org/officeDocument/2006/relationships/image" Target="media/image9.pn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hyperlink" Target="https://helpv4.meinvoice.vn/kb/app2_hang_hoa_dich_vu/" TargetMode="External"/><Relationship Id="rId123" Type="http://schemas.openxmlformats.org/officeDocument/2006/relationships/hyperlink" Target="https://app3.meinvoice.vn/v3/dang-ky/mau-hoa-don" TargetMode="External"/><Relationship Id="rId144" Type="http://schemas.openxmlformats.org/officeDocument/2006/relationships/hyperlink" Target="https://helpv4.meinvoice.vn/kb/nhap-khau-hoa-don-gtgt-dich-vu-van-chuyen-co-thong-tin-bien-kiem-soat/" TargetMode="External"/><Relationship Id="rId90" Type="http://schemas.openxmlformats.org/officeDocument/2006/relationships/image" Target="media/image83.png"/><Relationship Id="rId165" Type="http://schemas.openxmlformats.org/officeDocument/2006/relationships/fontTable" Target="fontTable.xml"/><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hyperlink" Target="https://app3.meinvoice.vn/v3/dang-ky/mau-hoa-don" TargetMode="External"/><Relationship Id="rId134" Type="http://schemas.openxmlformats.org/officeDocument/2006/relationships/image" Target="media/image115.jpeg"/><Relationship Id="rId80" Type="http://schemas.openxmlformats.org/officeDocument/2006/relationships/image" Target="media/image73.png"/><Relationship Id="rId155" Type="http://schemas.openxmlformats.org/officeDocument/2006/relationships/image" Target="media/image131.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FCA13-1518-4EB4-8D8C-643058BE0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8</TotalTime>
  <Pages>103</Pages>
  <Words>6330</Words>
  <Characters>36083</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ynh Huy</dc:creator>
  <cp:lastModifiedBy>Huỳnh Quốc Huy</cp:lastModifiedBy>
  <cp:revision>363</cp:revision>
  <dcterms:created xsi:type="dcterms:W3CDTF">2025-01-05T07:44:00Z</dcterms:created>
  <dcterms:modified xsi:type="dcterms:W3CDTF">2025-12-29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cnzIg6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